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D95C39E" w14:textId="099F3B5C" w:rsidR="006C0190" w:rsidRPr="00682A57" w:rsidRDefault="00191344" w:rsidP="006A581F">
      <w:pPr>
        <w:pStyle w:val="Heading1"/>
      </w:pPr>
      <w:r w:rsidRPr="00682A57">
        <w:t>Appendix A</w:t>
      </w:r>
      <w:r w:rsidR="00382B19">
        <w:t xml:space="preserve">: </w:t>
      </w:r>
      <w:r w:rsidRPr="00682A57">
        <w:t xml:space="preserve"> SAGAT Studies – Sensitivity Analysis</w:t>
      </w:r>
    </w:p>
    <w:p w14:paraId="357E4C41" w14:textId="77777777" w:rsidR="0061720A" w:rsidRDefault="0061720A" w:rsidP="00191344">
      <w:pPr>
        <w:ind w:firstLine="0"/>
      </w:pPr>
    </w:p>
    <w:tbl>
      <w:tblPr>
        <w:tblStyle w:val="TableGrid"/>
        <w:tblW w:w="14175" w:type="dxa"/>
        <w:tblInd w:w="-432" w:type="dxa"/>
        <w:tblLayout w:type="fixed"/>
        <w:tblLook w:val="04A0" w:firstRow="1" w:lastRow="0" w:firstColumn="1" w:lastColumn="0" w:noHBand="0" w:noVBand="1"/>
      </w:tblPr>
      <w:tblGrid>
        <w:gridCol w:w="1890"/>
        <w:gridCol w:w="1062"/>
        <w:gridCol w:w="1503"/>
        <w:gridCol w:w="1317"/>
        <w:gridCol w:w="1113"/>
        <w:gridCol w:w="1170"/>
        <w:gridCol w:w="1170"/>
        <w:gridCol w:w="1260"/>
        <w:gridCol w:w="1170"/>
        <w:gridCol w:w="2520"/>
      </w:tblGrid>
      <w:tr w:rsidR="0061720A" w14:paraId="7A8AF884" w14:textId="77777777" w:rsidTr="005A6C4E">
        <w:tc>
          <w:tcPr>
            <w:tcW w:w="1890" w:type="dxa"/>
            <w:vAlign w:val="center"/>
          </w:tcPr>
          <w:p w14:paraId="49403ADF" w14:textId="77777777" w:rsidR="0061720A" w:rsidRPr="0061720A" w:rsidRDefault="0061720A" w:rsidP="00EA2A5F">
            <w:pPr>
              <w:ind w:right="101"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Paper</w:t>
            </w:r>
          </w:p>
        </w:tc>
        <w:tc>
          <w:tcPr>
            <w:tcW w:w="1062" w:type="dxa"/>
            <w:vAlign w:val="center"/>
          </w:tcPr>
          <w:p w14:paraId="401F4E02" w14:textId="77777777" w:rsidR="0061720A" w:rsidRPr="0061720A" w:rsidRDefault="0061720A" w:rsidP="00EA2A5F">
            <w:pPr>
              <w:ind w:right="101"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Domain</w:t>
            </w:r>
          </w:p>
        </w:tc>
        <w:tc>
          <w:tcPr>
            <w:tcW w:w="1503" w:type="dxa"/>
            <w:vAlign w:val="center"/>
          </w:tcPr>
          <w:p w14:paraId="0C008A22" w14:textId="77777777" w:rsidR="0061720A" w:rsidRPr="0061720A" w:rsidRDefault="0061720A" w:rsidP="00EA2A5F">
            <w:pPr>
              <w:ind w:right="101"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Environment</w:t>
            </w:r>
          </w:p>
        </w:tc>
        <w:tc>
          <w:tcPr>
            <w:tcW w:w="1317" w:type="dxa"/>
            <w:vAlign w:val="center"/>
          </w:tcPr>
          <w:p w14:paraId="0BBFE0F1" w14:textId="77777777" w:rsidR="0061720A" w:rsidRPr="0061720A" w:rsidRDefault="0061720A" w:rsidP="00EA2A5F">
            <w:pPr>
              <w:ind w:right="101"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Subjects</w:t>
            </w:r>
          </w:p>
        </w:tc>
        <w:tc>
          <w:tcPr>
            <w:tcW w:w="1113" w:type="dxa"/>
            <w:vAlign w:val="center"/>
          </w:tcPr>
          <w:p w14:paraId="5B2545EE" w14:textId="77777777" w:rsidR="0061720A" w:rsidRPr="0061720A" w:rsidRDefault="0061720A" w:rsidP="00EA2A5F">
            <w:pPr>
              <w:ind w:right="101"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Number</w:t>
            </w:r>
          </w:p>
        </w:tc>
        <w:tc>
          <w:tcPr>
            <w:tcW w:w="1170" w:type="dxa"/>
            <w:vAlign w:val="center"/>
          </w:tcPr>
          <w:p w14:paraId="3FF8A722" w14:textId="77777777" w:rsidR="0061720A" w:rsidRPr="0061720A" w:rsidRDefault="0061720A" w:rsidP="00EA2A5F">
            <w:pPr>
              <w:ind w:right="101"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Measure</w:t>
            </w:r>
          </w:p>
        </w:tc>
        <w:tc>
          <w:tcPr>
            <w:tcW w:w="1170" w:type="dxa"/>
            <w:vAlign w:val="center"/>
          </w:tcPr>
          <w:p w14:paraId="41309DDD" w14:textId="77777777" w:rsidR="0061720A" w:rsidRPr="0061720A" w:rsidRDefault="0061720A" w:rsidP="00EA2A5F">
            <w:pPr>
              <w:ind w:right="101"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Scoring</w:t>
            </w:r>
          </w:p>
        </w:tc>
        <w:tc>
          <w:tcPr>
            <w:tcW w:w="1260" w:type="dxa"/>
            <w:vAlign w:val="center"/>
          </w:tcPr>
          <w:p w14:paraId="01251150" w14:textId="77777777" w:rsidR="0061720A" w:rsidRPr="0061720A" w:rsidRDefault="0061720A" w:rsidP="00EA2A5F">
            <w:pPr>
              <w:ind w:right="101"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Sensitivity</w:t>
            </w:r>
          </w:p>
        </w:tc>
        <w:tc>
          <w:tcPr>
            <w:tcW w:w="1170" w:type="dxa"/>
            <w:vAlign w:val="center"/>
          </w:tcPr>
          <w:p w14:paraId="0615DE5E" w14:textId="77777777" w:rsidR="0061720A" w:rsidRPr="0061720A" w:rsidRDefault="0061720A" w:rsidP="00EA2A5F">
            <w:pPr>
              <w:ind w:right="101"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Correct method</w:t>
            </w:r>
          </w:p>
        </w:tc>
        <w:tc>
          <w:tcPr>
            <w:tcW w:w="2520" w:type="dxa"/>
            <w:vAlign w:val="center"/>
          </w:tcPr>
          <w:p w14:paraId="10006763" w14:textId="77777777" w:rsidR="0061720A" w:rsidRPr="0061720A" w:rsidRDefault="0061720A" w:rsidP="00EA2A5F">
            <w:pPr>
              <w:ind w:right="101"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Findings</w:t>
            </w:r>
          </w:p>
        </w:tc>
      </w:tr>
      <w:tr w:rsidR="0061720A" w14:paraId="05C73A14" w14:textId="77777777" w:rsidTr="005A6C4E">
        <w:tc>
          <w:tcPr>
            <w:tcW w:w="1890" w:type="dxa"/>
            <w:vAlign w:val="center"/>
          </w:tcPr>
          <w:p w14:paraId="406CDFB0" w14:textId="68C226B4" w:rsidR="0061720A" w:rsidRPr="0061720A" w:rsidRDefault="007B3D8D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Alexander&lt;/Author&gt;&lt;Year&gt;2005&lt;/Year&gt;&lt;RecNum&gt;1894&lt;/RecNum&gt;&lt;DisplayText&gt;(Alexander &amp;amp; Wickens, 2005)&lt;/DisplayText&gt;&lt;record&gt;&lt;rec-number&gt;1894&lt;/rec-number&gt;&lt;foreign-keys&gt;&lt;key app="EN" db-id="fte529zvirww2aevxamxtp2me0d9fvz0fxvx" timestamp="1542520411"&gt;1894&lt;/key&gt;&lt;/foreign-keys&gt;&lt;ref-type name="Conference Proceedings"&gt;10&lt;/ref-type&gt;&lt;contributors&gt;&lt;authors&gt;&lt;author&gt;Alexander, Amy L&lt;/author&gt;&lt;author&gt;Wickens, Christopher D&lt;/author&gt;&lt;/authors&gt;&lt;/contributors&gt;&lt;titles&gt;&lt;title&gt;Synthetic vision systems: Flightpath tracking, situation awareness, and visual scanning in an integrated hazard display&lt;/title&gt;&lt;secondary-title&gt;International Symposium on Aviation Psychology&lt;/secondary-title&gt;&lt;/titles&gt;&lt;pages&gt;1-6&lt;/pages&gt;&lt;dates&gt;&lt;year&gt;2005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Alexander &amp; Wickens, 2005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2BCE3908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Aviation</w:t>
            </w:r>
          </w:p>
        </w:tc>
        <w:tc>
          <w:tcPr>
            <w:tcW w:w="1503" w:type="dxa"/>
            <w:vAlign w:val="center"/>
          </w:tcPr>
          <w:p w14:paraId="216EB66F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2F598197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17CD395A" w14:textId="77777777" w:rsidR="0061720A" w:rsidRPr="0061720A" w:rsidRDefault="0061720A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170" w:type="dxa"/>
            <w:vAlign w:val="center"/>
          </w:tcPr>
          <w:p w14:paraId="371DEDB7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12354BEB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21AE1FF5" w14:textId="77777777" w:rsidR="0061720A" w:rsidRPr="0061720A" w:rsidRDefault="0061720A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170" w:type="dxa"/>
            <w:vAlign w:val="center"/>
          </w:tcPr>
          <w:p w14:paraId="300CCC94" w14:textId="77777777" w:rsidR="0061720A" w:rsidRPr="0061720A" w:rsidRDefault="0061720A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761103AF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Not sensitive to display conditions</w:t>
            </w:r>
          </w:p>
        </w:tc>
      </w:tr>
      <w:tr w:rsidR="0061720A" w14:paraId="355AD5FB" w14:textId="77777777" w:rsidTr="005A6C4E">
        <w:tc>
          <w:tcPr>
            <w:tcW w:w="1890" w:type="dxa"/>
            <w:vAlign w:val="center"/>
          </w:tcPr>
          <w:p w14:paraId="470BBB27" w14:textId="4ACE7E19" w:rsidR="0061720A" w:rsidRPr="0061720A" w:rsidRDefault="007B3D8D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Barnes&lt;/Author&gt;&lt;Year&gt;2011&lt;/Year&gt;&lt;RecNum&gt;1956&lt;/RecNum&gt;&lt;DisplayText&gt;(Barnes, McDermott, Hutchins, &amp;amp; Rothrock, 2011)&lt;/DisplayText&gt;&lt;record&gt;&lt;rec-number&gt;1956&lt;/rec-number&gt;&lt;foreign-keys&gt;&lt;key app="EN" db-id="fte529zvirww2aevxamxtp2me0d9fvz0fxvx" timestamp="1545024075"&gt;1956&lt;/key&gt;&lt;/foreign-keys&gt;&lt;ref-type name="Journal Article"&gt;17&lt;/ref-type&gt;&lt;contributors&gt;&lt;authors&gt;&lt;author&gt;Barnes, Michael J&lt;/author&gt;&lt;author&gt;McDermott, Patricia L&lt;/author&gt;&lt;author&gt;Hutchins, Shaun&lt;/author&gt;&lt;author&gt;Rothrock, Ling&lt;/author&gt;&lt;/authors&gt;&lt;/contributors&gt;&lt;titles&gt;&lt;title&gt;Framing, loss aversion, and visualization of risk for a dynamic simulation environment&lt;/title&gt;&lt;secondary-title&gt;Journal of Cognitive Engineering and Decision Making&lt;/secondary-title&gt;&lt;/titles&gt;&lt;periodical&gt;&lt;full-title&gt;Journal of Cognitive Engineering and Decision Making&lt;/full-title&gt;&lt;/periodical&gt;&lt;pages&gt;294-308&lt;/pages&gt;&lt;volume&gt;5&lt;/volume&gt;&lt;number&gt;3&lt;/number&gt;&lt;dates&gt;&lt;year&gt;2011&lt;/year&gt;&lt;/dates&gt;&lt;isbn&gt;1555-3434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Barnes, McDermott, Hutchins, &amp; Rothrock, 2011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28178F40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Military</w:t>
            </w:r>
          </w:p>
        </w:tc>
        <w:tc>
          <w:tcPr>
            <w:tcW w:w="1503" w:type="dxa"/>
            <w:vAlign w:val="center"/>
          </w:tcPr>
          <w:p w14:paraId="2ADF5A0D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558E695B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536CB095" w14:textId="77777777" w:rsidR="0061720A" w:rsidRPr="0061720A" w:rsidRDefault="0061720A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1170" w:type="dxa"/>
            <w:vAlign w:val="center"/>
          </w:tcPr>
          <w:p w14:paraId="0BBF2CE2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40298B08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14C77CD6" w14:textId="77777777" w:rsidR="0061720A" w:rsidRPr="0061720A" w:rsidRDefault="0061720A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440CE9CB" w14:textId="77777777" w:rsidR="0061720A" w:rsidRPr="0061720A" w:rsidRDefault="0061720A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3E71F899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Sensitive to display conditions</w:t>
            </w:r>
          </w:p>
        </w:tc>
      </w:tr>
      <w:tr w:rsidR="00F469C8" w:rsidRPr="007D2B7E" w14:paraId="26F3FF27" w14:textId="77777777" w:rsidTr="005A6C4E">
        <w:tc>
          <w:tcPr>
            <w:tcW w:w="1890" w:type="dxa"/>
            <w:vAlign w:val="center"/>
          </w:tcPr>
          <w:p w14:paraId="1951CF3D" w14:textId="1A59A10F" w:rsidR="00F469C8" w:rsidRPr="007D2B7E" w:rsidRDefault="006651A1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Blömacher&lt;/Author&gt;&lt;Year&gt;2018&lt;/Year&gt;&lt;RecNum&gt;2075&lt;/RecNum&gt;&lt;DisplayText&gt;(Blömacher, Nöcker, &amp;amp; Huff, 2018)&lt;/DisplayText&gt;&lt;record&gt;&lt;rec-number&gt;2075&lt;/rec-number&gt;&lt;foreign-keys&gt;&lt;key app="EN" db-id="fte529zvirww2aevxamxtp2me0d9fvz0fxvx" timestamp="1556649996"&gt;2075&lt;/key&gt;&lt;/foreign-keys&gt;&lt;ref-type name="Journal Article"&gt;17&lt;/ref-type&gt;&lt;contributors&gt;&lt;authors&gt;&lt;author&gt;Blömacher, Katja&lt;/author&gt;&lt;author&gt;Nöcker, Gerhard&lt;/author&gt;&lt;author&gt;Huff, Markus&lt;/author&gt;&lt;/authors&gt;&lt;/contributors&gt;&lt;titles&gt;&lt;title&gt;The role of system description for conditionally automated vehicles&lt;/title&gt;&lt;secondary-title&gt;Transportation Research Part F: Traffic Psychology And Behaviour&lt;/secondary-title&gt;&lt;/titles&gt;&lt;periodical&gt;&lt;full-title&gt;Transportation Research Part F: Traffic Psychology and Behaviour&lt;/full-title&gt;&lt;/periodical&gt;&lt;pages&gt;159-170&lt;/pages&gt;&lt;volume&gt;54&lt;/volume&gt;&lt;dates&gt;&lt;year&gt;2018&lt;/year&gt;&lt;/dates&gt;&lt;isbn&gt;1369-8478&lt;/isbn&gt;&lt;urls&gt;&lt;/urls&gt;&lt;/record&gt;&lt;/Cite&gt;&lt;/EndNote&gt;</w:instrTex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7D2B7E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Blömacher, Nöcker, &amp; Huff, 2018)</w: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2881114" w14:textId="2CE4A242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690415C3" w14:textId="79A86396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Video</w:t>
            </w:r>
          </w:p>
        </w:tc>
        <w:tc>
          <w:tcPr>
            <w:tcW w:w="1317" w:type="dxa"/>
            <w:vAlign w:val="center"/>
          </w:tcPr>
          <w:p w14:paraId="5CC3D073" w14:textId="6D00BC2B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5F20BA38" w14:textId="33D5EDDA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20</w:t>
            </w:r>
          </w:p>
        </w:tc>
        <w:tc>
          <w:tcPr>
            <w:tcW w:w="1170" w:type="dxa"/>
            <w:vAlign w:val="center"/>
          </w:tcPr>
          <w:p w14:paraId="0594EC82" w14:textId="3173BA62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3D41FBDD" w14:textId="13A97AFA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27680F73" w14:textId="059BCB2C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5E25712A" w14:textId="2D439BC2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5D732F8C" w14:textId="4A80885D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automation descriptions and experience with system</w:t>
            </w:r>
          </w:p>
        </w:tc>
      </w:tr>
      <w:tr w:rsidR="0061720A" w14:paraId="00CC4218" w14:textId="77777777" w:rsidTr="005A6C4E">
        <w:tc>
          <w:tcPr>
            <w:tcW w:w="1890" w:type="dxa"/>
            <w:vAlign w:val="center"/>
          </w:tcPr>
          <w:p w14:paraId="78CFD433" w14:textId="0B2413AB" w:rsidR="0061720A" w:rsidRPr="0061720A" w:rsidRDefault="007B3D8D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Bogossian&lt;/Author&gt;&lt;Year&gt;2014&lt;/Year&gt;&lt;RecNum&gt;1992&lt;/RecNum&gt;&lt;DisplayText&gt;(Bogossian et al., 2014)&lt;/DisplayText&gt;&lt;record&gt;&lt;rec-number&gt;1992&lt;/rec-number&gt;&lt;foreign-keys&gt;&lt;key app="EN" db-id="fte529zvirww2aevxamxtp2me0d9fvz0fxvx" timestamp="1546292084"&gt;1992&lt;/key&gt;&lt;/foreign-keys&gt;&lt;ref-type name="Journal Article"&gt;17&lt;/ref-type&gt;&lt;contributors&gt;&lt;authors&gt;&lt;author&gt;Bogossian, Fiona&lt;/author&gt;&lt;author&gt;Cooper, Simon&lt;/author&gt;&lt;author&gt;Cant, Robyn&lt;/author&gt;&lt;author&gt;Beauchamp, Alison&lt;/author&gt;&lt;author&gt;Porter, Joanne&lt;/author&gt;&lt;author&gt;Kain, Victoria&lt;/author&gt;&lt;author&gt;Bucknall, Tracey&lt;/author&gt;&lt;author&gt;Phillips, Nicole M&lt;/author&gt;&lt;author&gt;FIRST2ACT™ Research Team&lt;/author&gt;&lt;/authors&gt;&lt;/contributors&gt;&lt;titles&gt;&lt;title&gt;Undergraduate nursing students&amp;apos; performance in recognising and responding to sudden patient deterioration in high psychological fidelity simulated environments: an Australian multi-centre study&lt;/title&gt;&lt;secondary-title&gt;Nurse Education Today&lt;/secondary-title&gt;&lt;/titles&gt;&lt;periodical&gt;&lt;full-title&gt;Nurse Education Today&lt;/full-title&gt;&lt;/periodical&gt;&lt;pages&gt;691-696&lt;/pages&gt;&lt;volume&gt;34&lt;/volume&gt;&lt;number&gt;5&lt;/number&gt;&lt;dates&gt;&lt;year&gt;2014&lt;/year&gt;&lt;/dates&gt;&lt;isbn&gt;0260-6917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Bogossian et al., 2014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580C9672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Medical</w:t>
            </w:r>
          </w:p>
        </w:tc>
        <w:tc>
          <w:tcPr>
            <w:tcW w:w="1503" w:type="dxa"/>
            <w:vAlign w:val="center"/>
          </w:tcPr>
          <w:p w14:paraId="75F47F3C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Live Exercises</w:t>
            </w:r>
          </w:p>
        </w:tc>
        <w:tc>
          <w:tcPr>
            <w:tcW w:w="1317" w:type="dxa"/>
            <w:vAlign w:val="center"/>
          </w:tcPr>
          <w:p w14:paraId="3FC2093F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Novice</w:t>
            </w:r>
          </w:p>
        </w:tc>
        <w:tc>
          <w:tcPr>
            <w:tcW w:w="1113" w:type="dxa"/>
            <w:vAlign w:val="center"/>
          </w:tcPr>
          <w:p w14:paraId="11E997D2" w14:textId="77777777" w:rsidR="0061720A" w:rsidRPr="0061720A" w:rsidRDefault="0061720A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97</w:t>
            </w:r>
          </w:p>
        </w:tc>
        <w:tc>
          <w:tcPr>
            <w:tcW w:w="1170" w:type="dxa"/>
            <w:vAlign w:val="center"/>
          </w:tcPr>
          <w:p w14:paraId="49721646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End of trial queries</w:t>
            </w:r>
          </w:p>
        </w:tc>
        <w:tc>
          <w:tcPr>
            <w:tcW w:w="1170" w:type="dxa"/>
            <w:vAlign w:val="center"/>
          </w:tcPr>
          <w:p w14:paraId="38CD641B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3A863022" w14:textId="77777777" w:rsidR="0061720A" w:rsidRPr="0061720A" w:rsidRDefault="0061720A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48F15767" w14:textId="77777777" w:rsidR="0061720A" w:rsidRPr="0061720A" w:rsidRDefault="0061720A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6DB2D618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Sensitive to training location</w:t>
            </w:r>
          </w:p>
        </w:tc>
      </w:tr>
      <w:tr w:rsidR="0061720A" w14:paraId="5EDDE0B3" w14:textId="77777777" w:rsidTr="005A6C4E">
        <w:tc>
          <w:tcPr>
            <w:tcW w:w="1890" w:type="dxa"/>
            <w:vAlign w:val="center"/>
          </w:tcPr>
          <w:p w14:paraId="3710516F" w14:textId="6A4AA306" w:rsidR="0061720A" w:rsidRPr="0061720A" w:rsidRDefault="007B3D8D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Bolstad&lt;/Author&gt;&lt;Year&gt;2003&lt;/Year&gt;&lt;RecNum&gt;1072&lt;/RecNum&gt;&lt;DisplayText&gt;(Bolstad &amp;amp; Endsley, 2003)&lt;/DisplayText&gt;&lt;record&gt;&lt;rec-number&gt;1072&lt;/rec-number&gt;&lt;foreign-keys&gt;&lt;key app="EN" db-id="fte529zvirww2aevxamxtp2me0d9fvz0fxvx" timestamp="0"&gt;1072&lt;/key&gt;&lt;/foreign-keys&gt;&lt;ref-type name="Conference Proceedings"&gt;10&lt;/ref-type&gt;&lt;contributors&gt;&lt;authors&gt;&lt;author&gt;Bolstad, C. A.&lt;/author&gt;&lt;author&gt;Endsley, M. R.&lt;/author&gt;&lt;/authors&gt;&lt;/contributors&gt;&lt;titles&gt;&lt;title&gt;Measuring shared and team situation awareness in the army&amp;apos;s future objective force&lt;/title&gt;&lt;secondary-title&gt;Human Factors and Ergonomics Society 47th Annual Meeting&lt;/secondary-title&gt;&lt;/titles&gt;&lt;pages&gt;364-373&lt;/pages&gt;&lt;dates&gt;&lt;year&gt;2003&lt;/year&gt;&lt;/dates&gt;&lt;pub-location&gt;Santa Monica, CA&lt;/pub-location&gt;&lt;publisher&gt;Human Factors and Ergonomics Society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Bolstad &amp; Endsley, 2003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0810EA71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Military</w:t>
            </w:r>
          </w:p>
        </w:tc>
        <w:tc>
          <w:tcPr>
            <w:tcW w:w="1503" w:type="dxa"/>
            <w:vAlign w:val="center"/>
          </w:tcPr>
          <w:p w14:paraId="0BFEAB33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43FA7534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7A6F3623" w14:textId="77777777" w:rsidR="0061720A" w:rsidRPr="0061720A" w:rsidRDefault="0061720A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170" w:type="dxa"/>
            <w:vAlign w:val="center"/>
          </w:tcPr>
          <w:p w14:paraId="177CCC49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29B5D1D4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3F3F8C88" w14:textId="77777777" w:rsidR="0061720A" w:rsidRPr="0061720A" w:rsidRDefault="0061720A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03FF0112" w14:textId="77777777" w:rsidR="0061720A" w:rsidRPr="0061720A" w:rsidRDefault="0061720A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68D8C3D6" w14:textId="5846E8CF" w:rsidR="0061720A" w:rsidRPr="0061720A" w:rsidRDefault="00C30FE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Sensitive</w:t>
            </w:r>
            <w:r w:rsidR="0061720A"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to team differences</w:t>
            </w:r>
          </w:p>
        </w:tc>
      </w:tr>
      <w:tr w:rsidR="0061720A" w14:paraId="1EDFBCF9" w14:textId="77777777" w:rsidTr="005A6C4E">
        <w:tc>
          <w:tcPr>
            <w:tcW w:w="1890" w:type="dxa"/>
            <w:vAlign w:val="center"/>
          </w:tcPr>
          <w:p w14:paraId="01022BD1" w14:textId="3FC384D5" w:rsidR="0061720A" w:rsidRPr="0061720A" w:rsidRDefault="007B3D8D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Bolstad&lt;/Author&gt;&lt;Year&gt;2005&lt;/Year&gt;&lt;RecNum&gt;2041&lt;/RecNum&gt;&lt;DisplayText&gt;(Bolstad, Cuevas, Gonzalez, &amp;amp; Schneider, 2005)&lt;/DisplayText&gt;&lt;record&gt;&lt;rec-number&gt;2041&lt;/rec-number&gt;&lt;foreign-keys&gt;&lt;key app="EN" db-id="fte529zvirww2aevxamxtp2me0d9fvz0fxvx" timestamp="1553724342"&gt;2041&lt;/key&gt;&lt;/foreign-keys&gt;&lt;ref-type name="Conference Paper"&gt;47&lt;/ref-type&gt;&lt;contributors&gt;&lt;authors&gt;&lt;author&gt;Bolstad, Cheryl A&lt;/author&gt;&lt;author&gt;Cuevas, H&lt;/author&gt;&lt;author&gt;Gonzalez, Cleotilde&lt;/author&gt;&lt;author&gt;Schneider, Mike&lt;/author&gt;&lt;/authors&gt;&lt;/contributors&gt;&lt;titles&gt;&lt;title&gt;Modeling shared situation awareness&lt;/title&gt;&lt;secondary-title&gt;14th Conference on Behavior Representation in Modeling and Simulation (BRIMS) &lt;/secondary-title&gt;&lt;/titles&gt;&lt;dates&gt;&lt;year&gt;2005&lt;/year&gt;&lt;/dates&gt;&lt;pub-location&gt;Los Angles, CA&lt;/pub-locatio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Bolstad, Cuevas, Gonzalez, &amp; Schneider, 2005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4B579CE9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Military</w:t>
            </w:r>
          </w:p>
        </w:tc>
        <w:tc>
          <w:tcPr>
            <w:tcW w:w="1503" w:type="dxa"/>
            <w:vAlign w:val="center"/>
          </w:tcPr>
          <w:p w14:paraId="7B2B6205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Live Exercises</w:t>
            </w:r>
          </w:p>
        </w:tc>
        <w:tc>
          <w:tcPr>
            <w:tcW w:w="1317" w:type="dxa"/>
            <w:vAlign w:val="center"/>
          </w:tcPr>
          <w:p w14:paraId="4A5C5B24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Novice</w:t>
            </w:r>
          </w:p>
        </w:tc>
        <w:tc>
          <w:tcPr>
            <w:tcW w:w="1113" w:type="dxa"/>
            <w:vAlign w:val="center"/>
          </w:tcPr>
          <w:p w14:paraId="542161B3" w14:textId="77777777" w:rsidR="0061720A" w:rsidRPr="0061720A" w:rsidRDefault="0061720A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170" w:type="dxa"/>
            <w:vAlign w:val="center"/>
          </w:tcPr>
          <w:p w14:paraId="1FADDFE7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6C736C85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23170EB9" w14:textId="77777777" w:rsidR="0061720A" w:rsidRPr="0061720A" w:rsidRDefault="0061720A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469C91F8" w14:textId="77777777" w:rsidR="0061720A" w:rsidRPr="0061720A" w:rsidRDefault="0061720A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7F98AADC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Sensitive to training conditions</w:t>
            </w:r>
          </w:p>
        </w:tc>
      </w:tr>
      <w:tr w:rsidR="0061720A" w14:paraId="2F56050A" w14:textId="77777777" w:rsidTr="005A6C4E">
        <w:tc>
          <w:tcPr>
            <w:tcW w:w="1890" w:type="dxa"/>
            <w:vAlign w:val="center"/>
          </w:tcPr>
          <w:p w14:paraId="08616A76" w14:textId="2B2925C3" w:rsidR="0061720A" w:rsidRPr="0061720A" w:rsidRDefault="007B3D8D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Bolstad&lt;/Author&gt;&lt;Year&gt;2010&lt;/Year&gt;&lt;RecNum&gt;1434&lt;/RecNum&gt;&lt;DisplayText&gt;(Bolstad, Endsley, Costello, &amp;amp; Howell, 2010)&lt;/DisplayText&gt;&lt;record&gt;&lt;rec-number&gt;1434&lt;/rec-number&gt;&lt;foreign-keys&gt;&lt;key app="EN" db-id="fte529zvirww2aevxamxtp2me0d9fvz0fxvx" timestamp="1405306465"&gt;1434&lt;/key&gt;&lt;/foreign-keys&gt;&lt;ref-type name="Journal Article"&gt;17&lt;/ref-type&gt;&lt;contributors&gt;&lt;authors&gt;&lt;author&gt;Bolstad, C. A.&lt;/author&gt;&lt;author&gt;Endsley, M. R.&lt;/author&gt;&lt;author&gt;Costello, A. M.&lt;/author&gt;&lt;author&gt;Howell, C.D.&lt;/author&gt;&lt;/authors&gt;&lt;/contributors&gt;&lt;titles&gt;&lt;title&gt;Evaluation of computer based situation awareness training for general aviation pilots&lt;/title&gt;&lt;secondary-title&gt;International Journal of Aviation Psychology&lt;/secondary-title&gt;&lt;/titles&gt;&lt;periodical&gt;&lt;full-title&gt;International Journal of Aviation Psychology&lt;/full-title&gt;&lt;abbr-1&gt;International Journal of Aviation Psychology&lt;/abbr-1&gt;&lt;/periodical&gt;&lt;pages&gt;269-294&lt;/pages&gt;&lt;volume&gt;20&lt;/volume&gt;&lt;number&gt;3&lt;/number&gt;&lt;dates&gt;&lt;year&gt;2010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Bolstad, Endsley, Costello, &amp; Howell, 2010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1C3DE7B8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Aviation</w:t>
            </w:r>
          </w:p>
        </w:tc>
        <w:tc>
          <w:tcPr>
            <w:tcW w:w="1503" w:type="dxa"/>
            <w:vAlign w:val="center"/>
          </w:tcPr>
          <w:p w14:paraId="0DEF2FD3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bottom"/>
          </w:tcPr>
          <w:p w14:paraId="2C0A6B0D" w14:textId="3CE189C1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Exp</w:t>
            </w:r>
            <w:r w:rsidR="00C30FE8">
              <w:rPr>
                <w:rFonts w:eastAsia="Times New Roman" w:cs="Times New Roman"/>
                <w:color w:val="000000"/>
                <w:sz w:val="20"/>
                <w:szCs w:val="20"/>
              </w:rPr>
              <w:t>erienced</w:t>
            </w: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&amp; Nov</w:t>
            </w:r>
            <w:r w:rsidR="00C30FE8">
              <w:rPr>
                <w:rFonts w:eastAsia="Times New Roman" w:cs="Times New Roman"/>
                <w:color w:val="000000"/>
                <w:sz w:val="20"/>
                <w:szCs w:val="20"/>
              </w:rPr>
              <w:t>ice</w:t>
            </w:r>
          </w:p>
        </w:tc>
        <w:tc>
          <w:tcPr>
            <w:tcW w:w="1113" w:type="dxa"/>
            <w:vAlign w:val="center"/>
          </w:tcPr>
          <w:p w14:paraId="26B98A72" w14:textId="77777777" w:rsidR="0061720A" w:rsidRPr="0061720A" w:rsidRDefault="0061720A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1170" w:type="dxa"/>
            <w:vAlign w:val="center"/>
          </w:tcPr>
          <w:p w14:paraId="3700FE26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3C22BD44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1BC39BCB" w14:textId="77777777" w:rsidR="0061720A" w:rsidRPr="0061720A" w:rsidRDefault="0061720A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3A3C762A" w14:textId="77777777" w:rsidR="0061720A" w:rsidRPr="0061720A" w:rsidRDefault="0061720A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3C8E04AC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Sensitive to training conditions</w:t>
            </w:r>
          </w:p>
        </w:tc>
      </w:tr>
      <w:tr w:rsidR="0061720A" w14:paraId="7A9559A9" w14:textId="77777777" w:rsidTr="005A6C4E">
        <w:tc>
          <w:tcPr>
            <w:tcW w:w="1890" w:type="dxa"/>
            <w:vAlign w:val="bottom"/>
          </w:tcPr>
          <w:p w14:paraId="120C2036" w14:textId="45C3573E" w:rsidR="0061720A" w:rsidRPr="0061720A" w:rsidRDefault="007B3D8D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Bowden&lt;/Author&gt;&lt;Year&gt;2015&lt;/Year&gt;&lt;RecNum&gt;2052&lt;/RecNum&gt;&lt;DisplayText&gt;(Bowden &amp;amp; Rusnock, 2015)&lt;/DisplayText&gt;&lt;record&gt;&lt;rec-number&gt;2052&lt;/rec-number&gt;&lt;foreign-keys&gt;&lt;key app="EN" db-id="fte529zvirww2aevxamxtp2me0d9fvz0fxvx" timestamp="1556221020"&gt;2052&lt;/key&gt;&lt;/foreign-keys&gt;&lt;ref-type name="Conference Proceedings"&gt;10&lt;/ref-type&gt;&lt;contributors&gt;&lt;authors&gt;&lt;author&gt;Bowden, James R&lt;/author&gt;&lt;author&gt;Rusnock, Christina F&lt;/author&gt;&lt;/authors&gt;&lt;/contributors&gt;&lt;titles&gt;&lt;title&gt;Impact of Display Design Individual Preferences on Process Control Performance&lt;/title&gt;&lt;secondary-title&gt;IIE Annual Conference. &lt;/secondary-title&gt;&lt;/titles&gt;&lt;pages&gt;1278&lt;/pages&gt;&lt;dates&gt;&lt;year&gt;2015&lt;/year&gt;&lt;/dates&gt;&lt;pub-location&gt;Norcross, GA&lt;/pub-location&gt;&lt;publisher&gt;Institute of Industrial and Systems Engineers (IISE)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Bowden &amp; Rusnock, 2015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63C6758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Process control</w:t>
            </w:r>
          </w:p>
        </w:tc>
        <w:tc>
          <w:tcPr>
            <w:tcW w:w="1503" w:type="dxa"/>
            <w:vAlign w:val="center"/>
          </w:tcPr>
          <w:p w14:paraId="06558FDC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1B7CAC30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General</w:t>
            </w:r>
          </w:p>
        </w:tc>
        <w:tc>
          <w:tcPr>
            <w:tcW w:w="1113" w:type="dxa"/>
            <w:vAlign w:val="bottom"/>
          </w:tcPr>
          <w:p w14:paraId="18E668EF" w14:textId="77777777" w:rsidR="0061720A" w:rsidRPr="0061720A" w:rsidRDefault="0061720A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170" w:type="dxa"/>
            <w:vAlign w:val="center"/>
          </w:tcPr>
          <w:p w14:paraId="5A5454D7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7047A8E6" w14:textId="77777777" w:rsidR="0061720A" w:rsidRPr="0061720A" w:rsidRDefault="0061720A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082775DF" w14:textId="77777777" w:rsidR="0061720A" w:rsidRPr="0061720A" w:rsidRDefault="0061720A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6CE1984B" w14:textId="77777777" w:rsidR="0061720A" w:rsidRPr="0061720A" w:rsidRDefault="0061720A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bottom"/>
          </w:tcPr>
          <w:p w14:paraId="259C5C80" w14:textId="04870CEE" w:rsidR="0061720A" w:rsidRPr="0061720A" w:rsidRDefault="007B3D8D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Level</w:t>
            </w:r>
            <w:r w:rsidR="0061720A"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3 SA sensitive to display conditions</w:t>
            </w:r>
          </w:p>
        </w:tc>
      </w:tr>
      <w:tr w:rsidR="007C773B" w14:paraId="6A0B64AC" w14:textId="77777777" w:rsidTr="008F048D">
        <w:trPr>
          <w:trHeight w:val="791"/>
        </w:trPr>
        <w:tc>
          <w:tcPr>
            <w:tcW w:w="1890" w:type="dxa"/>
            <w:vAlign w:val="center"/>
          </w:tcPr>
          <w:p w14:paraId="60613D3B" w14:textId="4F6BDD41" w:rsidR="007C773B" w:rsidRDefault="007C773B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Buchler&lt;/Author&gt;&lt;Year&gt;2016&lt;/Year&gt;&lt;RecNum&gt;1984&lt;/RecNum&gt;&lt;DisplayText&gt;(Buchler et al., 2016)&lt;/DisplayText&gt;&lt;record&gt;&lt;rec-number&gt;1984&lt;/rec-number&gt;&lt;foreign-keys&gt;&lt;key app="EN" db-id="fte529zvirww2aevxamxtp2me0d9fvz0fxvx" timestamp="1545533858"&gt;1984&lt;/key&gt;&lt;/foreign-keys&gt;&lt;ref-type name="Journal Article"&gt;17&lt;/ref-type&gt;&lt;contributors&gt;&lt;authors&gt;&lt;author&gt;Buchler, Norbou&lt;/author&gt;&lt;author&gt;Fitzhugh, Sean M&lt;/author&gt;&lt;author&gt;Marusich, Laura R&lt;/author&gt;&lt;author&gt;Ungvarsky, Diane M&lt;/author&gt;&lt;author&gt;Lebiere, Christian&lt;/author&gt;&lt;author&gt;Gonzalez, Cleotilde&lt;/author&gt;&lt;/authors&gt;&lt;/contributors&gt;&lt;titles&gt;&lt;title&gt;Mission command in the age of network-enabled operations: social network analysis of information sharing and situation awareness&lt;/title&gt;&lt;secondary-title&gt;Frontiers in Psychology&lt;/secondary-title&gt;&lt;/titles&gt;&lt;periodical&gt;&lt;full-title&gt;Frontiers in psychology&lt;/full-title&gt;&lt;/periodical&gt;&lt;pages&gt;937&lt;/pages&gt;&lt;volume&gt;7&lt;/volume&gt;&lt;dates&gt;&lt;year&gt;2016&lt;/year&gt;&lt;/dates&gt;&lt;isbn&gt;1664-1078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Buchler et al., 2016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0D76FBC5" w14:textId="7E1A6F9A" w:rsidR="007C773B" w:rsidRPr="008B5098" w:rsidRDefault="007C773B" w:rsidP="008F048D">
            <w:pPr>
              <w:ind w:right="101" w:firstLine="0"/>
              <w:rPr>
                <w:rFonts w:eastAsia="Times New Roman" w:cs="Times New Roman"/>
                <w:color w:val="000000"/>
                <w:sz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</w:t>
            </w:r>
          </w:p>
        </w:tc>
        <w:tc>
          <w:tcPr>
            <w:tcW w:w="1503" w:type="dxa"/>
            <w:vAlign w:val="center"/>
          </w:tcPr>
          <w:p w14:paraId="28A5674B" w14:textId="57386FD7" w:rsidR="007C773B" w:rsidRPr="008B5098" w:rsidRDefault="007C773B" w:rsidP="008F048D">
            <w:pPr>
              <w:ind w:right="101" w:firstLine="0"/>
              <w:rPr>
                <w:rFonts w:eastAsia="Times New Roman" w:cs="Times New Roman"/>
                <w:color w:val="000000"/>
                <w:sz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6C7880F5" w14:textId="2B275F8D" w:rsidR="007C773B" w:rsidRPr="008B5098" w:rsidRDefault="007C773B" w:rsidP="008F048D">
            <w:pPr>
              <w:ind w:right="101" w:firstLine="0"/>
              <w:rPr>
                <w:rFonts w:eastAsia="Times New Roman" w:cs="Times New Roman"/>
                <w:color w:val="000000"/>
                <w:sz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65F8399A" w14:textId="208972E6" w:rsidR="007C773B" w:rsidRPr="008B5098" w:rsidRDefault="007C773B" w:rsidP="008F048D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13</w:t>
            </w:r>
          </w:p>
        </w:tc>
        <w:tc>
          <w:tcPr>
            <w:tcW w:w="1170" w:type="dxa"/>
            <w:vAlign w:val="center"/>
          </w:tcPr>
          <w:p w14:paraId="7EC6B9DC" w14:textId="5409B0C1" w:rsidR="007C773B" w:rsidRPr="008B5098" w:rsidRDefault="007C773B" w:rsidP="008F048D">
            <w:pPr>
              <w:ind w:right="101" w:firstLine="0"/>
              <w:rPr>
                <w:rFonts w:eastAsia="Times New Roman" w:cs="Times New Roman"/>
                <w:color w:val="000000"/>
                <w:sz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28D522DC" w14:textId="1264EA4D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13A7282B" w14:textId="447D3D0D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</w:rPr>
            </w:pP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0EBCAFB9" w14:textId="139BF497" w:rsidR="007C773B" w:rsidRPr="007C773B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C773B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77AE0539" w14:textId="383976CC" w:rsidR="007C773B" w:rsidRPr="007C773B" w:rsidRDefault="007C773B" w:rsidP="007C773B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7C773B"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  <w:t xml:space="preserve">Sensitive to information sharing </w:t>
            </w:r>
            <w:r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  <w:t>f</w:t>
            </w:r>
            <w:r w:rsidRPr="007C773B"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  <w:t>requency and patterns</w:t>
            </w:r>
          </w:p>
        </w:tc>
      </w:tr>
      <w:tr w:rsidR="007C773B" w14:paraId="40682390" w14:textId="77777777" w:rsidTr="005A6C4E">
        <w:tc>
          <w:tcPr>
            <w:tcW w:w="1890" w:type="dxa"/>
            <w:vAlign w:val="center"/>
          </w:tcPr>
          <w:p w14:paraId="58010FE0" w14:textId="7DA00562" w:rsidR="007C773B" w:rsidRPr="008B5098" w:rsidRDefault="007C773B" w:rsidP="006A581F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6A581F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Burns&lt;/Author&gt;&lt;Year&gt;2008&lt;/Year&gt;&lt;RecNum&gt;1843&lt;/RecNum&gt;&lt;DisplayText&gt;(Burns et al., 2008)&lt;/DisplayText&gt;&lt;record&gt;&lt;rec-number&gt;1843&lt;/rec-number&gt;&lt;foreign-keys&gt;&lt;key app="EN" db-id="fte529zvirww2aevxamxtp2me0d9fvz0fxvx" timestamp="1541827648"&gt;1843&lt;/key&gt;&lt;/foreign-keys&gt;&lt;ref-type name="Journal Article"&gt;17&lt;/ref-type&gt;&lt;contributors&gt;&lt;authors&gt;&lt;author&gt;Burns, Catherine M&lt;/author&gt;&lt;author&gt;Skraaning Jr, Gyrd&lt;/author&gt;&lt;author&gt;Jamieson, Greg A&lt;/author&gt;&lt;author&gt;Lau, Nathan&lt;/author&gt;&lt;author&gt;Kwok, Jordanna&lt;/author&gt;&lt;author&gt;Welch, Robin&lt;/author&gt;&lt;author&gt;Andresen, Gisle&lt;/author&gt;&lt;/authors&gt;&lt;/contributors&gt;&lt;titles&gt;&lt;title&gt;Evaluation of ecological interface design for nuclear process control: situation awareness effects&lt;/title&gt;&lt;secondary-title&gt;Human Factors&lt;/secondary-title&gt;&lt;/titles&gt;&lt;periodical&gt;&lt;full-title&gt;Human Factors&lt;/full-title&gt;&lt;/periodical&gt;&lt;pages&gt;663-679&lt;/pages&gt;&lt;volume&gt;50&lt;/volume&gt;&lt;number&gt;4&lt;/number&gt;&lt;dates&gt;&lt;year&gt;2008&lt;/year&gt;&lt;/dates&gt;&lt;isbn&gt;0018-7208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 xml:space="preserve">(Burns et al., </w:t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lastRenderedPageBreak/>
              <w:t>2008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3BCAF8F7" w14:textId="44AC94DB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lastRenderedPageBreak/>
              <w:t xml:space="preserve">Process </w:t>
            </w: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lastRenderedPageBreak/>
              <w:t>control</w:t>
            </w:r>
          </w:p>
        </w:tc>
        <w:tc>
          <w:tcPr>
            <w:tcW w:w="1503" w:type="dxa"/>
            <w:vAlign w:val="center"/>
          </w:tcPr>
          <w:p w14:paraId="74BDE77B" w14:textId="2BD77099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lastRenderedPageBreak/>
              <w:t>Simulation</w:t>
            </w:r>
          </w:p>
        </w:tc>
        <w:tc>
          <w:tcPr>
            <w:tcW w:w="1317" w:type="dxa"/>
            <w:vAlign w:val="center"/>
          </w:tcPr>
          <w:p w14:paraId="34664C06" w14:textId="03076BA9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537F6336" w14:textId="4EB9F036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1170" w:type="dxa"/>
            <w:vAlign w:val="center"/>
          </w:tcPr>
          <w:p w14:paraId="590DF112" w14:textId="4E411BD7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06E6334F" w14:textId="32D5D7E1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484B032A" w14:textId="50C7A53C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00C53535" w14:textId="161AC81D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2896E8A7" w14:textId="2FE6F46D" w:rsidR="007C773B" w:rsidRPr="008B5098" w:rsidRDefault="007C773B" w:rsidP="007B3D8D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Level</w:t>
            </w: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  <w:r w:rsidRPr="0061720A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SA </w:t>
            </w: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sensitive to </w:t>
            </w: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lastRenderedPageBreak/>
              <w:t>interface type, scenarios and phase</w:t>
            </w:r>
          </w:p>
        </w:tc>
      </w:tr>
      <w:tr w:rsidR="007C773B" w14:paraId="467F7013" w14:textId="77777777" w:rsidTr="005A6C4E">
        <w:tc>
          <w:tcPr>
            <w:tcW w:w="1890" w:type="dxa"/>
            <w:vAlign w:val="center"/>
          </w:tcPr>
          <w:p w14:paraId="3EAFEB7B" w14:textId="36243FFC" w:rsidR="007C773B" w:rsidRPr="008B5098" w:rsidRDefault="007C773B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lastRenderedPageBreak/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Carmody&lt;/Author&gt;&lt;Year&gt;1993&lt;/Year&gt;&lt;RecNum&gt;371&lt;/RecNum&gt;&lt;DisplayText&gt;(Carmody &amp;amp; Gluckman, 1993)&lt;/DisplayText&gt;&lt;record&gt;&lt;rec-number&gt;371&lt;/rec-number&gt;&lt;foreign-keys&gt;&lt;key app="EN" db-id="fte529zvirww2aevxamxtp2me0d9fvz0fxvx" timestamp="0"&gt;371&lt;/key&gt;&lt;/foreign-keys&gt;&lt;ref-type name="Conference Proceedings"&gt;10&lt;/ref-type&gt;&lt;contributors&gt;&lt;authors&gt;&lt;author&gt;Carmody, M. A.&lt;/author&gt;&lt;author&gt;Gluckman, J. P.&lt;/author&gt;&lt;/authors&gt;&lt;secondary-authors&gt;&lt;author&gt;Jensen, R. S.&lt;/author&gt;&lt;author&gt;Neumeister, D.&lt;/author&gt;&lt;/secondary-authors&gt;&lt;/contributors&gt;&lt;titles&gt;&lt;title&gt;Task specific effects of automation and automation failure on performance, workload and situational awareness&lt;/title&gt;&lt;secondary-title&gt;Seventh International Symposium on Aviation Psychology&lt;/secondary-title&gt;&lt;/titles&gt;&lt;pages&gt;167-171&lt;/pages&gt;&lt;keywords&gt;&lt;keyword&gt;automation&lt;/keyword&gt;&lt;keyword&gt;SA&lt;/keyword&gt;&lt;keyword&gt;workload&lt;/keyword&gt;&lt;keyword&gt;error&lt;/keyword&gt;&lt;keyword&gt;performance&lt;/keyword&gt;&lt;/keywords&gt;&lt;dates&gt;&lt;year&gt;1993&lt;/year&gt;&lt;/dates&gt;&lt;pub-location&gt;Columbus, OH&lt;/pub-location&gt;&lt;publisher&gt;Department of Aviation, The Ohio State University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Carmody &amp; Gluckman, 1993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DE99862" w14:textId="1CB54D5E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Process control</w:t>
            </w:r>
          </w:p>
        </w:tc>
        <w:tc>
          <w:tcPr>
            <w:tcW w:w="1503" w:type="dxa"/>
            <w:vAlign w:val="center"/>
          </w:tcPr>
          <w:p w14:paraId="0587EB7B" w14:textId="7265CD30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4A61752C" w14:textId="467D9390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General</w:t>
            </w:r>
          </w:p>
        </w:tc>
        <w:tc>
          <w:tcPr>
            <w:tcW w:w="1113" w:type="dxa"/>
            <w:vAlign w:val="center"/>
          </w:tcPr>
          <w:p w14:paraId="17D8E843" w14:textId="5A92CF28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170" w:type="dxa"/>
            <w:vAlign w:val="center"/>
          </w:tcPr>
          <w:p w14:paraId="77530C8E" w14:textId="4D22152F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4815A8F5" w14:textId="2F939C3E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01FFA523" w14:textId="4CDDCD24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476ED2EE" w14:textId="7413B704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019EDC8B" w14:textId="33610599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automation differences</w:t>
            </w:r>
          </w:p>
        </w:tc>
      </w:tr>
      <w:tr w:rsidR="007C773B" w14:paraId="46F41674" w14:textId="77777777" w:rsidTr="005A6C4E">
        <w:tc>
          <w:tcPr>
            <w:tcW w:w="1890" w:type="dxa"/>
            <w:vAlign w:val="center"/>
          </w:tcPr>
          <w:p w14:paraId="18C03195" w14:textId="509034A2" w:rsidR="007C773B" w:rsidRPr="008B5098" w:rsidRDefault="007C773B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Catherwood&lt;/Author&gt;&lt;Year&gt;2012&lt;/Year&gt;&lt;RecNum&gt;1973&lt;/RecNum&gt;&lt;DisplayText&gt;(Catherwood, Edgar, Sallis, Medley, &amp;amp; Brookes, 2012)&lt;/DisplayText&gt;&lt;record&gt;&lt;rec-number&gt;1973&lt;/rec-number&gt;&lt;foreign-keys&gt;&lt;key app="EN" db-id="fte529zvirww2aevxamxtp2me0d9fvz0fxvx" timestamp="1545363003"&gt;1973&lt;/key&gt;&lt;/foreign-keys&gt;&lt;ref-type name="Journal Article"&gt;17&lt;/ref-type&gt;&lt;contributors&gt;&lt;authors&gt;&lt;author&gt;Catherwood, Di&lt;/author&gt;&lt;author&gt;Edgar, Graham K&lt;/author&gt;&lt;author&gt;Sallis, Geoff&lt;/author&gt;&lt;author&gt;Medley, Andrew&lt;/author&gt;&lt;author&gt;Brookes, David&lt;/author&gt;&lt;/authors&gt;&lt;/contributors&gt;&lt;titles&gt;&lt;title&gt;Fire alarm or false alarm?! Situation awareness and decision-making “bias” of firefighters in training exercises&lt;/title&gt;&lt;secondary-title&gt;International Journal of Emergency Services&lt;/secondary-title&gt;&lt;/titles&gt;&lt;periodical&gt;&lt;full-title&gt;International Journal of Emergency Services&lt;/full-title&gt;&lt;/periodical&gt;&lt;pages&gt;135-158&lt;/pages&gt;&lt;volume&gt;1&lt;/volume&gt;&lt;number&gt;2&lt;/number&gt;&lt;dates&gt;&lt;year&gt;2012&lt;/year&gt;&lt;/dates&gt;&lt;isbn&gt;2047-0894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Catherwood, Edgar, Sallis, Medley, &amp; Brookes, 2012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203ADB47" w14:textId="7562687F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1503" w:type="dxa"/>
            <w:vAlign w:val="center"/>
          </w:tcPr>
          <w:p w14:paraId="0CFAE479" w14:textId="5B4FBDE8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101BB9D8" w14:textId="1D354B2B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12B55CAD" w14:textId="20917AF4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170" w:type="dxa"/>
            <w:vAlign w:val="center"/>
          </w:tcPr>
          <w:p w14:paraId="52B11E15" w14:textId="1DB1D6C9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QUASA</w:t>
            </w:r>
          </w:p>
        </w:tc>
        <w:tc>
          <w:tcPr>
            <w:tcW w:w="1170" w:type="dxa"/>
            <w:vAlign w:val="center"/>
          </w:tcPr>
          <w:p w14:paraId="6FDBDF2C" w14:textId="1BD21A4B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QUASA</w:t>
            </w:r>
          </w:p>
        </w:tc>
        <w:tc>
          <w:tcPr>
            <w:tcW w:w="1260" w:type="dxa"/>
            <w:vAlign w:val="center"/>
          </w:tcPr>
          <w:p w14:paraId="610D8921" w14:textId="29BE45EF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170" w:type="dxa"/>
            <w:vAlign w:val="center"/>
          </w:tcPr>
          <w:p w14:paraId="5F52916D" w14:textId="038DADA8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7DA1E5A6" w14:textId="4B5BE71F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Not sensi</w:t>
            </w: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tive to decision differences</w:t>
            </w:r>
          </w:p>
        </w:tc>
      </w:tr>
      <w:tr w:rsidR="007C773B" w14:paraId="67D49C06" w14:textId="77777777" w:rsidTr="005A6C4E">
        <w:tc>
          <w:tcPr>
            <w:tcW w:w="1890" w:type="dxa"/>
            <w:vAlign w:val="center"/>
          </w:tcPr>
          <w:p w14:paraId="2DACB116" w14:textId="71F974C4" w:rsidR="007C773B" w:rsidRPr="008B5098" w:rsidRDefault="007C773B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Catherwood&lt;/Author&gt;&lt;Year&gt;2012&lt;/Year&gt;&lt;RecNum&gt;1973&lt;/RecNum&gt;&lt;DisplayText&gt;(Catherwood, et al., 2012)&lt;/DisplayText&gt;&lt;record&gt;&lt;rec-number&gt;1973&lt;/rec-number&gt;&lt;foreign-keys&gt;&lt;key app="EN" db-id="fte529zvirww2aevxamxtp2me0d9fvz0fxvx" timestamp="1545363003"&gt;1973&lt;/key&gt;&lt;/foreign-keys&gt;&lt;ref-type name="Journal Article"&gt;17&lt;/ref-type&gt;&lt;contributors&gt;&lt;authors&gt;&lt;author&gt;Catherwood, Di&lt;/author&gt;&lt;author&gt;Edgar, Graham K&lt;/author&gt;&lt;author&gt;Sallis, Geoff&lt;/author&gt;&lt;author&gt;Medley, Andrew&lt;/author&gt;&lt;author&gt;Brookes, David&lt;/author&gt;&lt;/authors&gt;&lt;/contributors&gt;&lt;titles&gt;&lt;title&gt;Fire alarm or false alarm?! Situation awareness and decision-making “bias” of firefighters in training exercises&lt;/title&gt;&lt;secondary-title&gt;International Journal of Emergency Services&lt;/secondary-title&gt;&lt;/titles&gt;&lt;periodical&gt;&lt;full-title&gt;International Journal of Emergency Services&lt;/full-title&gt;&lt;/periodical&gt;&lt;pages&gt;135-158&lt;/pages&gt;&lt;volume&gt;1&lt;/volume&gt;&lt;number&gt;2&lt;/number&gt;&lt;dates&gt;&lt;year&gt;2012&lt;/year&gt;&lt;/dates&gt;&lt;isbn&gt;2047-0894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Catherwood, et al., 2012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55126F75" w14:textId="5EEE2027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1503" w:type="dxa"/>
            <w:vAlign w:val="center"/>
          </w:tcPr>
          <w:p w14:paraId="3F4ACCDF" w14:textId="70545839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Live Exercises</w:t>
            </w:r>
          </w:p>
        </w:tc>
        <w:tc>
          <w:tcPr>
            <w:tcW w:w="1317" w:type="dxa"/>
            <w:vAlign w:val="center"/>
          </w:tcPr>
          <w:p w14:paraId="33A25A09" w14:textId="6EC97DA9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7664C8A2" w14:textId="42E6BF72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170" w:type="dxa"/>
            <w:vAlign w:val="center"/>
          </w:tcPr>
          <w:p w14:paraId="1371E5FE" w14:textId="5C32DE69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QUASA</w:t>
            </w:r>
          </w:p>
        </w:tc>
        <w:tc>
          <w:tcPr>
            <w:tcW w:w="1170" w:type="dxa"/>
            <w:vAlign w:val="center"/>
          </w:tcPr>
          <w:p w14:paraId="1390ED8F" w14:textId="4A155B5A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QUASA</w:t>
            </w:r>
          </w:p>
        </w:tc>
        <w:tc>
          <w:tcPr>
            <w:tcW w:w="1260" w:type="dxa"/>
            <w:vAlign w:val="center"/>
          </w:tcPr>
          <w:p w14:paraId="39F647D6" w14:textId="71BBC42E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170" w:type="dxa"/>
            <w:vAlign w:val="center"/>
          </w:tcPr>
          <w:p w14:paraId="382EC21F" w14:textId="4B621ED5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74D9EFE2" w14:textId="694F1E37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Not sens</w:t>
            </w: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itive to decision differences</w:t>
            </w:r>
          </w:p>
        </w:tc>
      </w:tr>
      <w:tr w:rsidR="007C773B" w14:paraId="7C12D2FD" w14:textId="77777777" w:rsidTr="005A6C4E">
        <w:tc>
          <w:tcPr>
            <w:tcW w:w="1890" w:type="dxa"/>
            <w:vAlign w:val="center"/>
          </w:tcPr>
          <w:p w14:paraId="7CEE80AC" w14:textId="4624E114" w:rsidR="007C773B" w:rsidRPr="008B5098" w:rsidRDefault="007C773B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Chancey&lt;/Author&gt;&lt;Year&gt;2012&lt;/Year&gt;&lt;RecNum&gt;1934&lt;/RecNum&gt;&lt;DisplayText&gt;(Chancey &amp;amp; Bliss, 2012)&lt;/DisplayText&gt;&lt;record&gt;&lt;rec-number&gt;1934&lt;/rec-number&gt;&lt;foreign-keys&gt;&lt;key app="EN" db-id="fte529zvirww2aevxamxtp2me0d9fvz0fxvx" timestamp="1545015900"&gt;1934&lt;/key&gt;&lt;/foreign-keys&gt;&lt;ref-type name="Journal Article"&gt;17&lt;/ref-type&gt;&lt;contributors&gt;&lt;authors&gt;&lt;author&gt;Chancey, Eric T&lt;/author&gt;&lt;author&gt;Bliss, James P&lt;/author&gt;&lt;/authors&gt;&lt;/contributors&gt;&lt;titles&gt;&lt;title&gt;Unreliable information in infantry situation awareness: Improvement through game-based training&lt;/title&gt;&lt;secondary-title&gt;Simulation &amp;amp; Gaming&lt;/secondary-title&gt;&lt;/titles&gt;&lt;periodical&gt;&lt;full-title&gt;Simulation &amp;amp; Gaming&lt;/full-title&gt;&lt;/periodical&gt;&lt;pages&gt;581-599&lt;/pages&gt;&lt;volume&gt;43&lt;/volume&gt;&lt;number&gt;5&lt;/number&gt;&lt;dates&gt;&lt;year&gt;2012&lt;/year&gt;&lt;/dates&gt;&lt;isbn&gt;1046-8781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Chancey &amp; Bliss, 2012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64CB47CF" w14:textId="54861BF8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ilitary</w:t>
            </w:r>
          </w:p>
        </w:tc>
        <w:tc>
          <w:tcPr>
            <w:tcW w:w="1503" w:type="dxa"/>
            <w:vAlign w:val="center"/>
          </w:tcPr>
          <w:p w14:paraId="658EBDD1" w14:textId="37EBE24B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3014F12A" w14:textId="6F5531FB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2E74A3DD" w14:textId="326B691D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170" w:type="dxa"/>
            <w:vAlign w:val="center"/>
          </w:tcPr>
          <w:p w14:paraId="4BBF1353" w14:textId="5DAC4BFC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7C554046" w14:textId="35EBE335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6D8FB78F" w14:textId="357827DE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170" w:type="dxa"/>
            <w:vAlign w:val="center"/>
          </w:tcPr>
          <w:p w14:paraId="3D81EC26" w14:textId="5D9E51A7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3C4D49BE" w14:textId="1DAF63FD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Not sensitive to information reliability descriptions</w:t>
            </w:r>
          </w:p>
        </w:tc>
      </w:tr>
      <w:tr w:rsidR="00F469C8" w:rsidRPr="007D2B7E" w14:paraId="2FAFD334" w14:textId="77777777" w:rsidTr="007D2B7E">
        <w:tc>
          <w:tcPr>
            <w:tcW w:w="1890" w:type="dxa"/>
            <w:vAlign w:val="center"/>
          </w:tcPr>
          <w:p w14:paraId="2A09934A" w14:textId="6191EF1B" w:rsidR="00F469C8" w:rsidRPr="007D2B7E" w:rsidRDefault="006651A1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Chandrasekaran&lt;/Author&gt;&lt;Year&gt;2019&lt;/Year&gt;&lt;RecNum&gt;2104&lt;/RecNum&gt;&lt;DisplayText&gt;(Chandrasekaran, 2019)&lt;/DisplayText&gt;&lt;record&gt;&lt;rec-number&gt;2104&lt;/rec-number&gt;&lt;foreign-keys&gt;&lt;key app="EN" db-id="fte529zvirww2aevxamxtp2me0d9fvz0fxvx" timestamp="1556675659"&gt;2104&lt;/key&gt;&lt;/foreign-keys&gt;&lt;ref-type name="Journal Article"&gt;17&lt;/ref-type&gt;&lt;contributors&gt;&lt;authors&gt;&lt;author&gt;Chandrasekaran, L., Crookes, A., &amp;amp; Lansdown, T. C.&lt;/author&gt;&lt;/authors&gt;&lt;/contributors&gt;&lt;titles&gt;&lt;title&gt;Driver situation awareness–Investigating the effect of passenger experience&lt;/title&gt;&lt;secondary-title&gt;Transportation Research Part F: Traffic Psychology And Behaviour&lt;/secondary-title&gt;&lt;/titles&gt;&lt;periodical&gt;&lt;full-title&gt;Transportation Research Part F: Traffic Psychology and Behaviour&lt;/full-title&gt;&lt;/periodical&gt;&lt;pages&gt;152-162&lt;/pages&gt;&lt;volume&gt;61&lt;/volume&gt;&lt;dates&gt;&lt;year&gt;2019&lt;/year&gt;&lt;/dates&gt;&lt;urls&gt;&lt;/urls&gt;&lt;/record&gt;&lt;/Cite&gt;&lt;/EndNote&gt;</w:instrTex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7D2B7E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Chandrasekaran, 2019)</w: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4C645567" w14:textId="1CB6EB24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402D20E4" w14:textId="30678DBC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1E53A7D1" w14:textId="0B8FC1FB" w:rsidR="00F469C8" w:rsidRPr="007D2B7E" w:rsidRDefault="003761D2" w:rsidP="003761D2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 &amp; Experienced</w:t>
            </w:r>
          </w:p>
        </w:tc>
        <w:tc>
          <w:tcPr>
            <w:tcW w:w="1113" w:type="dxa"/>
            <w:vAlign w:val="center"/>
          </w:tcPr>
          <w:p w14:paraId="0A59C05D" w14:textId="34B1B101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80</w:t>
            </w:r>
          </w:p>
        </w:tc>
        <w:tc>
          <w:tcPr>
            <w:tcW w:w="1170" w:type="dxa"/>
            <w:vAlign w:val="center"/>
          </w:tcPr>
          <w:p w14:paraId="3035758B" w14:textId="1FE03D65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0DEB3376" w14:textId="78A010D9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1321E0CE" w14:textId="2FB347C6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15B9F563" w14:textId="0BD542FC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1A07936F" w14:textId="0F777F0A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passenger experience level and conversation modulation</w:t>
            </w:r>
          </w:p>
        </w:tc>
      </w:tr>
      <w:tr w:rsidR="007C773B" w14:paraId="5C03237F" w14:textId="77777777" w:rsidTr="005A6C4E">
        <w:tc>
          <w:tcPr>
            <w:tcW w:w="1890" w:type="dxa"/>
            <w:vAlign w:val="center"/>
          </w:tcPr>
          <w:p w14:paraId="5E2AEC76" w14:textId="373913D8" w:rsidR="007C773B" w:rsidRPr="008B5098" w:rsidRDefault="007C773B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Chang&lt;/Author&gt;&lt;Year&gt;2014&lt;/Year&gt;&lt;RecNum&gt;1885&lt;/RecNum&gt;&lt;DisplayText&gt;(Chang, Scott, &amp;amp; Hancock, 2014)&lt;/DisplayText&gt;&lt;record&gt;&lt;rec-number&gt;1885&lt;/rec-number&gt;&lt;foreign-keys&gt;&lt;key app="EN" db-id="fte529zvirww2aevxamxtp2me0d9fvz0fxvx" timestamp="1542510859"&gt;1885&lt;/key&gt;&lt;/foreign-keys&gt;&lt;ref-type name="Conference Proceedings"&gt;10&lt;/ref-type&gt;&lt;contributors&gt;&lt;authors&gt;&lt;author&gt;Chang, Y-L Betty&lt;/author&gt;&lt;author&gt;Scott, Stacey D&lt;/author&gt;&lt;author&gt;Hancock, Mark&lt;/author&gt;&lt;/authors&gt;&lt;/contributors&gt;&lt;titles&gt;&lt;title&gt;Supporting situation awareness in collaborative tabletop systems with automation&lt;/title&gt;&lt;secondary-title&gt;Ninth ACM International Conference on Interactive Tabletops and Surfaces&lt;/secondary-title&gt;&lt;/titles&gt;&lt;pages&gt;185-194&lt;/pages&gt;&lt;dates&gt;&lt;year&gt;2014&lt;/year&gt;&lt;/dates&gt;&lt;pub-location&gt;New York&lt;/pub-location&gt;&lt;publisher&gt;ACM&lt;/publisher&gt;&lt;isbn&gt;1450325874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Chang, Scott, &amp; Hancock, 2014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2FBE5112" w14:textId="29337925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edical</w:t>
            </w:r>
          </w:p>
        </w:tc>
        <w:tc>
          <w:tcPr>
            <w:tcW w:w="1503" w:type="dxa"/>
            <w:vAlign w:val="center"/>
          </w:tcPr>
          <w:p w14:paraId="3338F017" w14:textId="36BB4C0C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2A5F5FF3" w14:textId="4A612666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27F0AC98" w14:textId="0C0B002F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170" w:type="dxa"/>
            <w:vAlign w:val="center"/>
          </w:tcPr>
          <w:p w14:paraId="571A095A" w14:textId="1D12B87C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1CE59C23" w14:textId="723C235E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2FA3A768" w14:textId="0825C171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345A1F91" w14:textId="2B7ABBEE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0079CEE7" w14:textId="1E8875ED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control placement and display conditions</w:t>
            </w:r>
          </w:p>
        </w:tc>
      </w:tr>
      <w:tr w:rsidR="007C773B" w14:paraId="61D8FDED" w14:textId="77777777" w:rsidTr="005A6C4E">
        <w:tc>
          <w:tcPr>
            <w:tcW w:w="1890" w:type="dxa"/>
            <w:vAlign w:val="center"/>
          </w:tcPr>
          <w:p w14:paraId="39B52FC9" w14:textId="7C18C31C" w:rsidR="007C773B" w:rsidRPr="008B5098" w:rsidRDefault="007C773B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Chang&lt;/Author&gt;&lt;Year&gt;2015&lt;/Year&gt;&lt;RecNum&gt;1856&lt;/RecNum&gt;&lt;DisplayText&gt;(Chang et al., 2015)&lt;/DisplayText&gt;&lt;record&gt;&lt;rec-number&gt;1856&lt;/rec-number&gt;&lt;foreign-keys&gt;&lt;key app="EN" db-id="fte529zvirww2aevxamxtp2me0d9fvz0fxvx" timestamp="1541871704"&gt;1856&lt;/key&gt;&lt;/foreign-keys&gt;&lt;ref-type name="Journal Article"&gt;17&lt;/ref-type&gt;&lt;contributors&gt;&lt;authors&gt;&lt;author&gt;Chang, Alfredo Lee&lt;/author&gt;&lt;author&gt;Dym, Akiva&lt;/author&gt;&lt;author&gt;Venegas-Borsellino, Carla&lt;/author&gt;&lt;author&gt;Bangar, Maneesha&lt;/author&gt;&lt;author&gt;Kazzi, Massoiud&lt;/author&gt;&lt;author&gt;Lisenenkov, Dmitry&lt;/author&gt;&lt;author&gt;Qadir, Nida&lt;/author&gt;&lt;author&gt;Eisen, Lewis&lt;/author&gt;&lt;author&gt;Keene, Adam&lt;/author&gt;&lt;/authors&gt;&lt;/contributors&gt;&lt;titles&gt;&lt;title&gt;A comparison of simulation training versus classroom-based education in teaching situation awareness: randomized control Study&lt;/title&gt;&lt;secondary-title&gt;Chest&lt;/secondary-title&gt;&lt;/titles&gt;&lt;periodical&gt;&lt;full-title&gt;Chest&lt;/full-title&gt;&lt;/periodical&gt;&lt;pages&gt;461A&lt;/pages&gt;&lt;volume&gt;148&lt;/volume&gt;&lt;number&gt;4&lt;/number&gt;&lt;dates&gt;&lt;year&gt;2015&lt;/year&gt;&lt;/dates&gt;&lt;isbn&gt;0012-369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Chang et al., 2015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6F6FEE5" w14:textId="272A6782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edical</w:t>
            </w:r>
          </w:p>
        </w:tc>
        <w:tc>
          <w:tcPr>
            <w:tcW w:w="1503" w:type="dxa"/>
            <w:vAlign w:val="center"/>
          </w:tcPr>
          <w:p w14:paraId="7C9D7EF7" w14:textId="20D19B34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Live Exercises</w:t>
            </w:r>
          </w:p>
        </w:tc>
        <w:tc>
          <w:tcPr>
            <w:tcW w:w="1317" w:type="dxa"/>
            <w:vAlign w:val="center"/>
          </w:tcPr>
          <w:p w14:paraId="411CB999" w14:textId="243BDD7A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Novice</w:t>
            </w:r>
          </w:p>
        </w:tc>
        <w:tc>
          <w:tcPr>
            <w:tcW w:w="1113" w:type="dxa"/>
            <w:vAlign w:val="center"/>
          </w:tcPr>
          <w:p w14:paraId="060903C5" w14:textId="27AC6504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170" w:type="dxa"/>
            <w:vAlign w:val="center"/>
          </w:tcPr>
          <w:p w14:paraId="22E2403C" w14:textId="1BAC202C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5CC702F4" w14:textId="355B0A08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59C93D94" w14:textId="009CAAC7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170" w:type="dxa"/>
            <w:vAlign w:val="center"/>
          </w:tcPr>
          <w:p w14:paraId="184C4909" w14:textId="15504DEA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419A91D2" w14:textId="4DDCC833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M</w:t>
            </w: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arginally sensitive to training condition</w:t>
            </w:r>
          </w:p>
        </w:tc>
      </w:tr>
      <w:tr w:rsidR="007C773B" w14:paraId="0BE84ABD" w14:textId="77777777" w:rsidTr="005A6C4E">
        <w:tc>
          <w:tcPr>
            <w:tcW w:w="1890" w:type="dxa"/>
            <w:vAlign w:val="center"/>
          </w:tcPr>
          <w:p w14:paraId="7ECCDEF5" w14:textId="1F8C37FD" w:rsidR="007C773B" w:rsidRPr="008B5098" w:rsidRDefault="007C773B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Clark&lt;/Author&gt;&lt;Year&gt;2017&lt;/Year&gt;&lt;RecNum&gt;1948&lt;/RecNum&gt;&lt;DisplayText&gt;(Clark, McLaughlin, &amp;amp; Feng, 2017)&lt;/DisplayText&gt;&lt;record&gt;&lt;rec-number&gt;1948&lt;/rec-number&gt;&lt;foreign-keys&gt;&lt;key app="EN" db-id="fte529zvirww2aevxamxtp2me0d9fvz0fxvx" timestamp="1545021729"&gt;1948&lt;/key&gt;&lt;/foreign-keys&gt;&lt;ref-type name="Conference Proceedings"&gt;10&lt;/ref-type&gt;&lt;contributors&gt;&lt;authors&gt;&lt;author&gt;Clark, Hallie&lt;/author&gt;&lt;author&gt;McLaughlin, Anne Collins&lt;/author&gt;&lt;author&gt;Feng, Jing&lt;/author&gt;&lt;/authors&gt;&lt;/contributors&gt;&lt;titles&gt;&lt;title&gt;Situational Awareness and Time to Takeover: Exploring an Alternative Method to Measure Engagement with High-Level Automation&lt;/title&gt;&lt;secondary-title&gt;Human Factors and Ergonomics Society Annual Meeting&lt;/secondary-title&gt;&lt;/titles&gt;&lt;pages&gt;1452-1456&lt;/pages&gt;&lt;volume&gt;61&lt;/volume&gt;&lt;number&gt;1&lt;/number&gt;&lt;dates&gt;&lt;year&gt;2017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Clark, McLaughlin, &amp; Feng, 2017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14924755" w14:textId="6C5A7742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4AC731C3" w14:textId="659E13F0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Video</w:t>
            </w:r>
          </w:p>
        </w:tc>
        <w:tc>
          <w:tcPr>
            <w:tcW w:w="1317" w:type="dxa"/>
            <w:vAlign w:val="center"/>
          </w:tcPr>
          <w:p w14:paraId="56CCF448" w14:textId="7C6FCCDA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0FC46452" w14:textId="6812D243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170" w:type="dxa"/>
            <w:vAlign w:val="center"/>
          </w:tcPr>
          <w:p w14:paraId="7C49626C" w14:textId="351932FA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2651B1C3" w14:textId="22C5641C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271D484E" w14:textId="099E3DFF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296B903C" w14:textId="16BD1F7A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1E89149B" w14:textId="706D5BDE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automation takeover performance</w:t>
            </w:r>
          </w:p>
        </w:tc>
      </w:tr>
      <w:tr w:rsidR="007C773B" w14:paraId="7F74A25E" w14:textId="77777777" w:rsidTr="005A6C4E">
        <w:tc>
          <w:tcPr>
            <w:tcW w:w="1890" w:type="dxa"/>
            <w:vAlign w:val="center"/>
          </w:tcPr>
          <w:p w14:paraId="7DD915C9" w14:textId="1151CBD7" w:rsidR="007C773B" w:rsidRPr="008B5098" w:rsidRDefault="007C773B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Clark&lt;/Author&gt;&lt;Year&gt;2017&lt;/Year&gt;&lt;RecNum&gt;1948&lt;/RecNum&gt;&lt;DisplayText&gt;(Clark, et al., 2017)&lt;/DisplayText&gt;&lt;record&gt;&lt;rec-number&gt;1948&lt;/rec-number&gt;&lt;foreign-keys&gt;&lt;key app="EN" db-id="fte529zvirww2aevxamxtp2me0d9fvz0fxvx" timestamp="1545021729"&gt;1948&lt;/key&gt;&lt;/foreign-keys&gt;&lt;ref-type name="Conference Proceedings"&gt;10&lt;/ref-type&gt;&lt;contributors&gt;&lt;authors&gt;&lt;author&gt;Clark, Hallie&lt;/author&gt;&lt;author&gt;McLaughlin, Anne Collins&lt;/author&gt;&lt;author&gt;Feng, Jing&lt;/author&gt;&lt;/authors&gt;&lt;/contributors&gt;&lt;titles&gt;&lt;title&gt;Situational Awareness and Time to Takeover: Exploring an Alternative Method to Measure Engagement with High-Level Automation&lt;/title&gt;&lt;secondary-title&gt;Human Factors and Ergonomics Society Annual Meeting&lt;/secondary-title&gt;&lt;/titles&gt;&lt;pages&gt;1452-1456&lt;/pages&gt;&lt;volume&gt;61&lt;/volume&gt;&lt;number&gt;1&lt;/number&gt;&lt;dates&gt;&lt;year&gt;2017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Clark, et al., 2017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0C25C7A5" w14:textId="3BE3F4C6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2068AFBA" w14:textId="33322400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Video</w:t>
            </w:r>
          </w:p>
        </w:tc>
        <w:tc>
          <w:tcPr>
            <w:tcW w:w="1317" w:type="dxa"/>
            <w:vAlign w:val="center"/>
          </w:tcPr>
          <w:p w14:paraId="6B2A418B" w14:textId="259BE633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General</w:t>
            </w:r>
          </w:p>
        </w:tc>
        <w:tc>
          <w:tcPr>
            <w:tcW w:w="1113" w:type="dxa"/>
            <w:vAlign w:val="center"/>
          </w:tcPr>
          <w:p w14:paraId="4F215C91" w14:textId="68DAEFF7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170" w:type="dxa"/>
            <w:vAlign w:val="center"/>
          </w:tcPr>
          <w:p w14:paraId="4DE9163E" w14:textId="3234D4D6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02073420" w14:textId="2FD5E41E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69675CCE" w14:textId="3B9D2C97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3D6038FC" w14:textId="17C46098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2F76E67A" w14:textId="52FF74E1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of automation take-over performance</w:t>
            </w:r>
          </w:p>
        </w:tc>
      </w:tr>
      <w:tr w:rsidR="007C773B" w14:paraId="3D993C2C" w14:textId="77777777" w:rsidTr="005A6C4E">
        <w:tc>
          <w:tcPr>
            <w:tcW w:w="1890" w:type="dxa"/>
            <w:vAlign w:val="center"/>
          </w:tcPr>
          <w:p w14:paraId="2461EADA" w14:textId="27558FFA" w:rsidR="007C773B" w:rsidRPr="008B5098" w:rsidRDefault="007C773B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Cooper&lt;/Author&gt;&lt;Year&gt;2010&lt;/Year&gt;&lt;RecNum&gt;2053&lt;/RecNum&gt;&lt;DisplayText&gt;(Cooper et al., 2010)&lt;/DisplayText&gt;&lt;record&gt;&lt;rec-number&gt;2053&lt;/rec-number&gt;&lt;foreign-keys&gt;&lt;key app="EN" db-id="fte529zvirww2aevxamxtp2me0d9fvz0fxvx" timestamp="1556221594"&gt;2053&lt;/key&gt;&lt;/foreign-keys&gt;&lt;ref-type name="Journal Article"&gt;17&lt;/ref-type&gt;&lt;contributors&gt;&lt;authors&gt;&lt;author&gt;Cooper, Simon&lt;/author&gt;&lt;author&gt;Kinsman, Leigh&lt;/author&gt;&lt;author&gt;Buykx, Penny&lt;/author&gt;&lt;author&gt;McConnell</w:instrText>
            </w:r>
            <w:r w:rsidR="009E5FDB">
              <w:rPr>
                <w:rFonts w:ascii="Noteworthy Light" w:eastAsia="Times New Roman" w:hAnsi="Noteworthy Light" w:cs="Noteworthy Light"/>
                <w:b/>
                <w:bCs/>
                <w:color w:val="000000"/>
                <w:sz w:val="20"/>
              </w:rPr>
              <w:instrText>‐</w:instrText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>Henry, Tracy&lt;/author&gt;&lt;author&gt;Endacott, Ruth&lt;/author&gt;&lt;author&gt;Scholes, Julie&lt;/author&gt;&lt;/authors&gt;&lt;/contributors&gt;&lt;titles&gt;&lt;title&gt;Managing the deteriorating patient in a simulated environment: nursing students’ knowledge, skill and situation awareness&lt;/title&gt;&lt;secondary-title&gt;Journal Of Clinical Nursing&lt;/secondary-title&gt;&lt;/titles&gt;&lt;periodical&gt;&lt;full-title&gt;Journal of clinical nursing&lt;/full-title&gt;&lt;/periodical&gt;&lt;pages&gt;2309-2318&lt;/pages&gt;&lt;volume&gt;19&lt;/volume&gt;&lt;number&gt;15</w:instrText>
            </w:r>
            <w:r w:rsidR="009E5FDB">
              <w:rPr>
                <w:rFonts w:ascii="Noteworthy Light" w:eastAsia="Times New Roman" w:hAnsi="Noteworthy Light" w:cs="Noteworthy Light"/>
                <w:b/>
                <w:bCs/>
                <w:color w:val="000000"/>
                <w:sz w:val="20"/>
              </w:rPr>
              <w:instrText>‐</w:instrText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>16&lt;/number&gt;&lt;dates&gt;&lt;year&gt;2010&lt;/year&gt;&lt;/dates&gt;&lt;isbn&gt;0962-1067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Cooper et al., 2010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5B7B76B3" w14:textId="29843143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edical</w:t>
            </w:r>
          </w:p>
        </w:tc>
        <w:tc>
          <w:tcPr>
            <w:tcW w:w="1503" w:type="dxa"/>
            <w:vAlign w:val="center"/>
          </w:tcPr>
          <w:p w14:paraId="2A859223" w14:textId="4F62A62A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Live Exercises</w:t>
            </w:r>
          </w:p>
        </w:tc>
        <w:tc>
          <w:tcPr>
            <w:tcW w:w="1317" w:type="dxa"/>
            <w:vAlign w:val="center"/>
          </w:tcPr>
          <w:p w14:paraId="61440BC6" w14:textId="168D84C8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Novice</w:t>
            </w:r>
          </w:p>
        </w:tc>
        <w:tc>
          <w:tcPr>
            <w:tcW w:w="1113" w:type="dxa"/>
            <w:vAlign w:val="center"/>
          </w:tcPr>
          <w:p w14:paraId="0A849A94" w14:textId="4E2BB93C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51</w:t>
            </w:r>
          </w:p>
        </w:tc>
        <w:tc>
          <w:tcPr>
            <w:tcW w:w="1170" w:type="dxa"/>
            <w:vAlign w:val="center"/>
          </w:tcPr>
          <w:p w14:paraId="1C2AC59B" w14:textId="7E6DFEB2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2FEB9ABC" w14:textId="5CD0F2F1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7C9BE673" w14:textId="5704E031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170" w:type="dxa"/>
            <w:vAlign w:val="center"/>
          </w:tcPr>
          <w:p w14:paraId="03E4C6E9" w14:textId="71198D11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7AAF994E" w14:textId="7C45BA23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Not sensitive to scenario differences</w:t>
            </w:r>
          </w:p>
        </w:tc>
      </w:tr>
      <w:tr w:rsidR="007C773B" w14:paraId="418B1CBD" w14:textId="77777777" w:rsidTr="005A6C4E">
        <w:tc>
          <w:tcPr>
            <w:tcW w:w="1890" w:type="dxa"/>
            <w:vAlign w:val="center"/>
          </w:tcPr>
          <w:p w14:paraId="0BDEEA64" w14:textId="4DFFE3FE" w:rsidR="007C773B" w:rsidRPr="008B5098" w:rsidRDefault="007C773B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Cooper&lt;/Author&gt;&lt;Year&gt;2012&lt;/Year&gt;&lt;RecNum&gt;1882&lt;/RecNum&gt;&lt;DisplayText&gt;(Cooper et al., 2012)&lt;/DisplayText&gt;&lt;record&gt;&lt;rec-number&gt;1882&lt;/rec-number&gt;&lt;foreign-keys&gt;&lt;key app="EN" db-id="fte529zvirww2aevxamxtp2me0d9fvz0fxvx" timestamp="1542509346"&gt;1882&lt;/key&gt;&lt;/foreign-keys&gt;&lt;ref-type name="Journal Article"&gt;17&lt;/ref-type&gt;&lt;contributors&gt;&lt;authors&gt;&lt;author&gt;Cooper, Simon&lt;/author&gt;&lt;author&gt;Bulle, Bree&lt;/author&gt;&lt;author&gt;Biro, Mary Anne&lt;/author&gt;&lt;author&gt;Jones, Jan&lt;/author&gt;&lt;author&gt;Miles, Maureen&lt;/author&gt;&lt;author&gt;Gilmour, Carole&lt;/author&gt;&lt;author&gt;Buykx, Penny&lt;/author&gt;&lt;author&gt;Boland, Rosemarie&lt;/author&gt;&lt;author&gt;Kinsman, Leigh&lt;/author&gt;&lt;author&gt;Scholes, Julie&lt;/author&gt;&lt;/authors&gt;&lt;/contributors&gt;&lt;titles&gt;&lt;title&gt;Managing women with acute physiological deterioration: Student midwives performance in a simulated setting&lt;/title&gt;&lt;secondary-title&gt;Women and Birth&lt;/secondary-title&gt;&lt;/titles&gt;&lt;periodical&gt;&lt;full-title&gt;Women and Birth&lt;/full-title&gt;&lt;/periodical&gt;&lt;pages&gt;e27-e36&lt;/pages&gt;&lt;volume&gt;25&lt;/volume&gt;&lt;number&gt;3&lt;/number&gt;&lt;dates&gt;&lt;year&gt;2012&lt;/year&gt;&lt;/dates&gt;&lt;isbn&gt;1871-519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Cooper et al., 2012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01D2BBA0" w14:textId="7674F761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edical</w:t>
            </w:r>
          </w:p>
        </w:tc>
        <w:tc>
          <w:tcPr>
            <w:tcW w:w="1503" w:type="dxa"/>
            <w:vAlign w:val="center"/>
          </w:tcPr>
          <w:p w14:paraId="0C748C92" w14:textId="004329D8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Live Exercises</w:t>
            </w:r>
          </w:p>
        </w:tc>
        <w:tc>
          <w:tcPr>
            <w:tcW w:w="1317" w:type="dxa"/>
            <w:vAlign w:val="center"/>
          </w:tcPr>
          <w:p w14:paraId="6E416D4B" w14:textId="2BA902A3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Novice</w:t>
            </w:r>
          </w:p>
        </w:tc>
        <w:tc>
          <w:tcPr>
            <w:tcW w:w="1113" w:type="dxa"/>
            <w:vAlign w:val="center"/>
          </w:tcPr>
          <w:p w14:paraId="5F0AC62E" w14:textId="0DD6DF6A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170" w:type="dxa"/>
            <w:vAlign w:val="center"/>
          </w:tcPr>
          <w:p w14:paraId="3B61ABA7" w14:textId="0745B037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nd of trial queries</w:t>
            </w:r>
          </w:p>
        </w:tc>
        <w:tc>
          <w:tcPr>
            <w:tcW w:w="1170" w:type="dxa"/>
            <w:vAlign w:val="center"/>
          </w:tcPr>
          <w:p w14:paraId="2D02F073" w14:textId="1785E521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64CF29E4" w14:textId="06B3F0D8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7A86FFEB" w14:textId="402B3761" w:rsidR="007C773B" w:rsidRPr="008B5098" w:rsidRDefault="007C773B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2814D063" w14:textId="54F864D2" w:rsidR="007C773B" w:rsidRPr="008B5098" w:rsidRDefault="007C773B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scenario differences</w:t>
            </w:r>
          </w:p>
        </w:tc>
      </w:tr>
      <w:tr w:rsidR="00F469C8" w14:paraId="67AF85FF" w14:textId="77777777" w:rsidTr="001E6BAA">
        <w:tc>
          <w:tcPr>
            <w:tcW w:w="1890" w:type="dxa"/>
            <w:vAlign w:val="center"/>
          </w:tcPr>
          <w:p w14:paraId="6CC8AF41" w14:textId="718E1FCE" w:rsidR="00F469C8" w:rsidRDefault="00F469C8" w:rsidP="002C3D99">
            <w:pPr>
              <w:ind w:right="101" w:firstLine="0"/>
              <w:rPr>
                <w:rFonts w:ascii="Calibri" w:eastAsia="Times New Roman" w:hAnsi="Calibri"/>
                <w:b/>
                <w:bCs/>
                <w:color w:val="FF6600"/>
                <w:szCs w:val="24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Crooks&lt;/Author&gt;&lt;Year&gt;2001&lt;/Year&gt;&lt;RecNum&gt;1960&lt;/RecNum&gt;&lt;DisplayText&gt;(Crooks, Hu, &amp;amp; Mahan, 2001)&lt;/DisplayText&gt;&lt;record&gt;&lt;rec-number&gt;1960&lt;/rec-number&gt;&lt;foreign-keys&gt;&lt;key app="EN" db-id="fte529zvirww2aevxamxtp2me0d9fvz0fxvx" timestamp="1545025658"&gt;1960&lt;/key&gt;&lt;/foreign-keys&gt;&lt;ref-type name="Conference Proceedings"&gt;10&lt;/ref-type&gt;&lt;contributors&gt;&lt;authors&gt;&lt;author&gt;Crooks, CL&lt;/author&gt;&lt;author&gt;Hu, Chang-Ya&lt;/author&gt;&lt;author&gt;Mahan, Robert P&lt;/author&gt;&lt;/authors&gt;&lt;/contributors&gt;&lt;titles&gt;&lt;title&gt;Cue Utilization and Situation Awareness during a Simulated Experience&lt;/title&gt;&lt;secondary-title&gt;Human Factors and Ergonomics Society Annual Meeting&lt;/secondary-title&gt;&lt;/titles&gt;&lt;pages&gt;1563-1567&lt;/pages&gt;&lt;volume&gt;45&lt;/volume&gt;&lt;number&gt;22&lt;/number&gt;&lt;dates&gt;&lt;year&gt;2001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Crooks, Hu, &amp; Mahan, 2001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69F830E5" w14:textId="15E30018" w:rsidR="00F469C8" w:rsidRDefault="00F469C8" w:rsidP="0061720A">
            <w:pPr>
              <w:ind w:right="101" w:firstLine="0"/>
              <w:rPr>
                <w:rFonts w:ascii="Calibri" w:eastAsia="Times New Roman" w:hAnsi="Calibri"/>
                <w:color w:val="FF6600"/>
                <w:szCs w:val="24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ilitary</w:t>
            </w:r>
          </w:p>
        </w:tc>
        <w:tc>
          <w:tcPr>
            <w:tcW w:w="1503" w:type="dxa"/>
            <w:vAlign w:val="center"/>
          </w:tcPr>
          <w:p w14:paraId="7178AAC3" w14:textId="408768F8" w:rsidR="00F469C8" w:rsidRDefault="00F469C8" w:rsidP="0061720A">
            <w:pPr>
              <w:ind w:right="101" w:firstLine="0"/>
              <w:rPr>
                <w:rFonts w:ascii="Calibri" w:eastAsia="Times New Roman" w:hAnsi="Calibri"/>
                <w:color w:val="FF6600"/>
                <w:szCs w:val="24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3D3BF86C" w14:textId="25D2BA2D" w:rsidR="00F469C8" w:rsidRDefault="00F469C8" w:rsidP="0061720A">
            <w:pPr>
              <w:ind w:right="101" w:firstLine="0"/>
              <w:rPr>
                <w:rFonts w:ascii="Calibri" w:eastAsia="Times New Roman" w:hAnsi="Calibri"/>
                <w:color w:val="FF6600"/>
                <w:szCs w:val="24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40B60B32" w14:textId="203D2026" w:rsidR="00F469C8" w:rsidRDefault="00F469C8" w:rsidP="0061720A">
            <w:pPr>
              <w:ind w:right="101" w:firstLine="0"/>
              <w:jc w:val="center"/>
              <w:rPr>
                <w:rFonts w:ascii="Calibri" w:eastAsia="Times New Roman" w:hAnsi="Calibri"/>
                <w:color w:val="FF6600"/>
                <w:szCs w:val="24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65</w:t>
            </w:r>
          </w:p>
        </w:tc>
        <w:tc>
          <w:tcPr>
            <w:tcW w:w="1170" w:type="dxa"/>
            <w:vAlign w:val="center"/>
          </w:tcPr>
          <w:p w14:paraId="22D84D57" w14:textId="64071670" w:rsidR="00F469C8" w:rsidRDefault="00F469C8" w:rsidP="0061720A">
            <w:pPr>
              <w:ind w:right="101" w:firstLine="0"/>
              <w:rPr>
                <w:rFonts w:ascii="Calibri" w:eastAsia="Times New Roman" w:hAnsi="Calibri"/>
                <w:color w:val="FF6600"/>
                <w:szCs w:val="24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5F1BC3B7" w14:textId="7EF4AF35" w:rsidR="00F469C8" w:rsidRDefault="00F469C8" w:rsidP="0061720A">
            <w:pPr>
              <w:ind w:right="101" w:firstLine="0"/>
              <w:rPr>
                <w:rFonts w:ascii="Calibri" w:eastAsia="Times New Roman" w:hAnsi="Calibri"/>
                <w:color w:val="FF6600"/>
                <w:szCs w:val="24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47303DC3" w14:textId="0BF2935F" w:rsidR="00F469C8" w:rsidRDefault="00F469C8" w:rsidP="0061720A">
            <w:pPr>
              <w:ind w:right="101" w:firstLine="0"/>
              <w:jc w:val="center"/>
              <w:rPr>
                <w:rFonts w:ascii="Calibri" w:eastAsia="Times New Roman" w:hAnsi="Calibri"/>
                <w:color w:val="FF6600"/>
                <w:szCs w:val="24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20BE4C77" w14:textId="740C5496" w:rsidR="00F469C8" w:rsidRDefault="00F469C8" w:rsidP="0061720A">
            <w:pPr>
              <w:ind w:right="101" w:firstLine="0"/>
              <w:jc w:val="center"/>
              <w:rPr>
                <w:rFonts w:ascii="Calibri" w:eastAsia="Times New Roman" w:hAnsi="Calibri"/>
                <w:color w:val="FF6600"/>
                <w:szCs w:val="24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3F8836EA" w14:textId="1815FDB9" w:rsidR="00F469C8" w:rsidRDefault="00F469C8" w:rsidP="0061720A">
            <w:pPr>
              <w:ind w:right="101" w:firstLine="0"/>
              <w:rPr>
                <w:rFonts w:ascii="Calibri" w:eastAsia="Times New Roman" w:hAnsi="Calibri"/>
                <w:color w:val="FF6600"/>
                <w:szCs w:val="24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S</w:t>
            </w: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nsitive to cue type differences</w:t>
            </w:r>
          </w:p>
        </w:tc>
      </w:tr>
      <w:tr w:rsidR="00F469C8" w:rsidRPr="007D2B7E" w14:paraId="4868EA5F" w14:textId="77777777" w:rsidTr="001E6BAA">
        <w:tc>
          <w:tcPr>
            <w:tcW w:w="1890" w:type="dxa"/>
            <w:vAlign w:val="center"/>
          </w:tcPr>
          <w:p w14:paraId="5AADFC5B" w14:textId="329831FA" w:rsidR="00F469C8" w:rsidRPr="007D2B7E" w:rsidRDefault="006651A1" w:rsidP="006651A1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Crundall&lt;/Author&gt;&lt;Year&gt;2016&lt;/Year&gt;&lt;RecNum&gt;2089&lt;/RecNum&gt;&lt;DisplayText&gt;(Crundall, 2016)&lt;/DisplayText&gt;&lt;record&gt;&lt;rec-number&gt;2089&lt;/rec-number&gt;&lt;foreign-keys&gt;&lt;key app="EN" db-id="fte529zvirww2aevxamxtp2me0d9fvz0fxvx" timestamp="1556661734"&gt;2089&lt;/key&gt;&lt;/foreign-keys&gt;&lt;ref-type name="Journal Article"&gt;17&lt;/ref-type&gt;&lt;contributors&gt;&lt;authors&gt;&lt;author&gt;Crundall, D.&lt;/author&gt;&lt;/authors&gt;&lt;/contributors&gt;&lt;titles&gt;&lt;title&gt;Hazard prediction discriminates between novice and experienced drivers&lt;/title&gt;&lt;secondary-title&gt;Accident Analysis &amp;amp; Prevention&lt;/secondary-title&gt;&lt;/titles&gt;&lt;periodical&gt;&lt;full-title&gt;Accident Analysis &amp;amp; Prevention&lt;/full-title&gt;&lt;/periodical&gt;&lt;volume&gt;86&lt;/volume&gt;&lt;number&gt;47-58&lt;/number&gt;&lt;dates&gt;&lt;year&gt;2016&lt;/year&gt;&lt;/dates&gt;&lt;urls&gt;&lt;/urls&gt;&lt;/record&gt;&lt;/Cite&gt;&lt;/EndNote&gt;</w:instrTex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7D2B7E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Crundall, 2016)</w: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5FB705E6" w14:textId="0C76AF2D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0B6A3667" w14:textId="402AF6F6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Video</w:t>
            </w:r>
          </w:p>
        </w:tc>
        <w:tc>
          <w:tcPr>
            <w:tcW w:w="1317" w:type="dxa"/>
            <w:vAlign w:val="bottom"/>
          </w:tcPr>
          <w:p w14:paraId="04B5CBD6" w14:textId="50B8CF9A" w:rsidR="00F469C8" w:rsidRPr="007D2B7E" w:rsidRDefault="003761D2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 &amp; Experienced</w:t>
            </w:r>
          </w:p>
        </w:tc>
        <w:tc>
          <w:tcPr>
            <w:tcW w:w="1113" w:type="dxa"/>
            <w:vAlign w:val="center"/>
          </w:tcPr>
          <w:p w14:paraId="4D598FFB" w14:textId="01B597C6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30</w:t>
            </w:r>
          </w:p>
        </w:tc>
        <w:tc>
          <w:tcPr>
            <w:tcW w:w="1170" w:type="dxa"/>
            <w:vAlign w:val="center"/>
          </w:tcPr>
          <w:p w14:paraId="7FF575B5" w14:textId="2E8C3636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06B1A5AE" w14:textId="540880B2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682DC0AD" w14:textId="653E1DA7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3E459D17" w14:textId="1B048C93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0FA858F2" w14:textId="1891B560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experience levels and video clip length</w:t>
            </w:r>
          </w:p>
        </w:tc>
      </w:tr>
      <w:tr w:rsidR="003761D2" w:rsidRPr="007D2B7E" w14:paraId="5CB80D86" w14:textId="77777777" w:rsidTr="00F73F14">
        <w:tc>
          <w:tcPr>
            <w:tcW w:w="1890" w:type="dxa"/>
            <w:vAlign w:val="center"/>
          </w:tcPr>
          <w:p w14:paraId="51BDDF7A" w14:textId="5696CC84" w:rsidR="003761D2" w:rsidRPr="007D2B7E" w:rsidRDefault="003761D2" w:rsidP="006651A1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Crundall&lt;/Author&gt;&lt;Year&gt;2016&lt;/Year&gt;&lt;RecNum&gt;2089&lt;/RecNum&gt;&lt;DisplayText&gt;(Crundall, 2016)&lt;/DisplayText&gt;&lt;record&gt;&lt;rec-number&gt;2089&lt;/rec-number&gt;&lt;foreign-keys&gt;&lt;key app="EN" db-id="fte529zvirww2aevxamxtp2me0d9fvz0fxvx" timestamp="1556661734"&gt;2089&lt;/key&gt;&lt;/foreign-keys&gt;&lt;ref-type name="Journal Article"&gt;17&lt;/ref-type&gt;&lt;contributors&gt;&lt;authors&gt;&lt;author&gt;Crundall, D.&lt;/author&gt;&lt;/authors&gt;&lt;/contributors&gt;&lt;titles&gt;&lt;title&gt;Hazard prediction discriminates between novice and experienced drivers&lt;/title&gt;&lt;secondary-title&gt;Accident Analysis &amp;amp; Prevention&lt;/secondary-title&gt;&lt;/titles&gt;&lt;periodical&gt;&lt;full-title&gt;Accident Analysis &amp;amp; Prevention&lt;/full-title&gt;&lt;/periodical&gt;&lt;volume&gt;86&lt;/volume&gt;&lt;number&gt;47-58&lt;/number&gt;&lt;dates&gt;&lt;year&gt;2016&lt;/year&gt;&lt;/dates&gt;&lt;urls&gt;&lt;/urls&gt;&lt;/record&gt;&lt;/Cite&gt;&lt;/EndNote&gt;</w:instrTex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7D2B7E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Crundall, 2016)</w: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C331D4A" w14:textId="65597A08" w:rsidR="003761D2" w:rsidRPr="007D2B7E" w:rsidRDefault="003761D2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4FF7AC26" w14:textId="34AB7886" w:rsidR="003761D2" w:rsidRPr="007D2B7E" w:rsidRDefault="003761D2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Video</w:t>
            </w:r>
          </w:p>
        </w:tc>
        <w:tc>
          <w:tcPr>
            <w:tcW w:w="1317" w:type="dxa"/>
          </w:tcPr>
          <w:p w14:paraId="6B9408D7" w14:textId="0B0CE035" w:rsidR="003761D2" w:rsidRPr="007D2B7E" w:rsidRDefault="003761D2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364A42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 &amp; Experienced</w:t>
            </w:r>
          </w:p>
        </w:tc>
        <w:tc>
          <w:tcPr>
            <w:tcW w:w="1113" w:type="dxa"/>
            <w:vAlign w:val="center"/>
          </w:tcPr>
          <w:p w14:paraId="2924148C" w14:textId="4F743E3A" w:rsidR="003761D2" w:rsidRPr="007D2B7E" w:rsidRDefault="003761D2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42</w:t>
            </w:r>
          </w:p>
        </w:tc>
        <w:tc>
          <w:tcPr>
            <w:tcW w:w="1170" w:type="dxa"/>
            <w:vAlign w:val="center"/>
          </w:tcPr>
          <w:p w14:paraId="6834FCD3" w14:textId="39841315" w:rsidR="003761D2" w:rsidRPr="007D2B7E" w:rsidRDefault="003761D2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53D40CCF" w14:textId="1ADCE892" w:rsidR="003761D2" w:rsidRPr="007D2B7E" w:rsidRDefault="003761D2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08FC3918" w14:textId="27D2D7A5" w:rsidR="003761D2" w:rsidRPr="007D2B7E" w:rsidRDefault="003761D2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4F2703AB" w14:textId="5EA7AE08" w:rsidR="003761D2" w:rsidRPr="007D2B7E" w:rsidRDefault="003761D2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26C48892" w14:textId="61CC419F" w:rsidR="003761D2" w:rsidRPr="007D2B7E" w:rsidRDefault="003761D2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experience levels and video clip endpoint</w:t>
            </w:r>
          </w:p>
        </w:tc>
      </w:tr>
      <w:tr w:rsidR="003761D2" w:rsidRPr="007D2B7E" w14:paraId="22518E6E" w14:textId="77777777" w:rsidTr="00F73F14">
        <w:tc>
          <w:tcPr>
            <w:tcW w:w="1890" w:type="dxa"/>
            <w:vAlign w:val="center"/>
          </w:tcPr>
          <w:p w14:paraId="6E9DA308" w14:textId="4FE968DF" w:rsidR="003761D2" w:rsidRPr="007D2B7E" w:rsidRDefault="003761D2" w:rsidP="006651A1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Crundall&lt;/Author&gt;&lt;Year&gt;2016&lt;/Year&gt;&lt;RecNum&gt;2089&lt;/RecNum&gt;&lt;DisplayText&gt;(Crundall, 2016)&lt;/DisplayText&gt;&lt;record&gt;&lt;rec-number&gt;2089&lt;/rec-number&gt;&lt;foreign-keys&gt;&lt;key app="EN" db-id="fte529zvirww2aevxamxtp2me0d9fvz0fxvx" timestamp="1556661734"&gt;2089&lt;/key&gt;&lt;/foreign-keys&gt;&lt;ref-type name="Journal Article"&gt;17&lt;/ref-type&gt;&lt;contributors&gt;&lt;authors&gt;&lt;author&gt;Crundall, D.&lt;/author&gt;&lt;/authors&gt;&lt;/contributors&gt;&lt;titles&gt;&lt;title&gt;Hazard prediction discriminates between novice and experienced drivers&lt;/title&gt;&lt;secondary-title&gt;Accident Analysis &amp;amp; Prevention&lt;/secondary-title&gt;&lt;/titles&gt;&lt;periodical&gt;&lt;full-title&gt;Accident Analysis &amp;amp; Prevention&lt;/full-title&gt;&lt;/periodical&gt;&lt;volume&gt;86&lt;/volume&gt;&lt;number&gt;47-58&lt;/number&gt;&lt;dates&gt;&lt;year&gt;2016&lt;/year&gt;&lt;/dates&gt;&lt;urls&gt;&lt;/urls&gt;&lt;/record&gt;&lt;/Cite&gt;&lt;/EndNote&gt;</w:instrTex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7D2B7E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Crundall, 2016)</w: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30846E61" w14:textId="7DDCC37A" w:rsidR="003761D2" w:rsidRPr="007D2B7E" w:rsidRDefault="003761D2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638B5E78" w14:textId="19440E71" w:rsidR="003761D2" w:rsidRPr="007D2B7E" w:rsidRDefault="003761D2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Video</w:t>
            </w:r>
          </w:p>
        </w:tc>
        <w:tc>
          <w:tcPr>
            <w:tcW w:w="1317" w:type="dxa"/>
          </w:tcPr>
          <w:p w14:paraId="74B41CA0" w14:textId="51C3FCDD" w:rsidR="003761D2" w:rsidRPr="007D2B7E" w:rsidRDefault="003761D2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364A42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 &amp; Experienced</w:t>
            </w:r>
          </w:p>
        </w:tc>
        <w:tc>
          <w:tcPr>
            <w:tcW w:w="1113" w:type="dxa"/>
            <w:vAlign w:val="center"/>
          </w:tcPr>
          <w:p w14:paraId="3CBB09B5" w14:textId="63DDCBE2" w:rsidR="003761D2" w:rsidRPr="007D2B7E" w:rsidRDefault="003761D2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30</w:t>
            </w:r>
          </w:p>
        </w:tc>
        <w:tc>
          <w:tcPr>
            <w:tcW w:w="1170" w:type="dxa"/>
            <w:vAlign w:val="center"/>
          </w:tcPr>
          <w:p w14:paraId="6E7027AA" w14:textId="4EE384E0" w:rsidR="003761D2" w:rsidRPr="007D2B7E" w:rsidRDefault="003761D2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5FAE8676" w14:textId="096D752C" w:rsidR="003761D2" w:rsidRPr="007D2B7E" w:rsidRDefault="003761D2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456957AD" w14:textId="4734CCC2" w:rsidR="003761D2" w:rsidRPr="007D2B7E" w:rsidRDefault="003761D2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75555685" w14:textId="4FA01C05" w:rsidR="003761D2" w:rsidRPr="007D2B7E" w:rsidRDefault="003761D2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65E521E0" w14:textId="4C5FDB16" w:rsidR="003761D2" w:rsidRPr="007D2B7E" w:rsidRDefault="003761D2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experience levels and event type</w:t>
            </w:r>
          </w:p>
        </w:tc>
      </w:tr>
      <w:tr w:rsidR="003761D2" w:rsidRPr="007D2B7E" w14:paraId="73906E70" w14:textId="77777777" w:rsidTr="00F73F14">
        <w:tc>
          <w:tcPr>
            <w:tcW w:w="1890" w:type="dxa"/>
            <w:vAlign w:val="center"/>
          </w:tcPr>
          <w:p w14:paraId="7216618B" w14:textId="741DFD48" w:rsidR="003761D2" w:rsidRPr="007D2B7E" w:rsidRDefault="003761D2" w:rsidP="006651A1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Crundall&lt;/Author&gt;&lt;Year&gt;2018&lt;/Year&gt;&lt;RecNum&gt;2085&lt;/RecNum&gt;&lt;DisplayText&gt;(Crundall, 2018)&lt;/DisplayText&gt;&lt;record&gt;&lt;rec-number&gt;2085&lt;/rec-number&gt;&lt;foreign-keys&gt;&lt;key app="EN" db-id="fte529zvirww2aevxamxtp2me0d9fvz0fxvx" timestamp="1556659354"&gt;2085&lt;/key&gt;&lt;/foreign-keys&gt;&lt;ref-type name="Journal Article"&gt;17&lt;/ref-type&gt;&lt;contributors&gt;&lt;authors&gt;&lt;author&gt;Crundall, D., &amp;amp; Kroll, V. &lt;/author&gt;&lt;/authors&gt;&lt;/contributors&gt;&lt;titles&gt;&lt;title&gt;Prediction and perception of hazards in professional drivers: Does hazard perception skill differ between safe and less-safe fire-appliance drivers?&lt;/title&gt;&lt;secondary-title&gt;Accident Analysis &amp;amp; Prevention&lt;/secondary-title&gt;&lt;/titles&gt;&lt;periodical&gt;&lt;full-title&gt;Accident Analysis &amp;amp; Prevention&lt;/full-title&gt;&lt;/periodical&gt;&lt;pages&gt;335-346&lt;/pages&gt;&lt;volume&gt;121&lt;/volume&gt;&lt;dates&gt;&lt;year&gt;2018&lt;/year&gt;&lt;/dates&gt;&lt;urls&gt;&lt;/urls&gt;&lt;/record&gt;&lt;/Cite&gt;&lt;/EndNote&gt;</w:instrTex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7D2B7E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Crundall, 2018)</w: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5FA9136C" w14:textId="74F61282" w:rsidR="003761D2" w:rsidRPr="007D2B7E" w:rsidRDefault="003761D2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745AEEDF" w14:textId="1F30F1E0" w:rsidR="003761D2" w:rsidRPr="007D2B7E" w:rsidRDefault="003761D2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Video</w:t>
            </w:r>
          </w:p>
        </w:tc>
        <w:tc>
          <w:tcPr>
            <w:tcW w:w="1317" w:type="dxa"/>
          </w:tcPr>
          <w:p w14:paraId="5F8ADCA4" w14:textId="3406225E" w:rsidR="003761D2" w:rsidRPr="007D2B7E" w:rsidRDefault="003761D2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364A42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 &amp; Experienced</w:t>
            </w:r>
          </w:p>
        </w:tc>
        <w:tc>
          <w:tcPr>
            <w:tcW w:w="1113" w:type="dxa"/>
            <w:vAlign w:val="center"/>
          </w:tcPr>
          <w:p w14:paraId="6D3F74B0" w14:textId="49A1D085" w:rsidR="003761D2" w:rsidRPr="007D2B7E" w:rsidRDefault="003761D2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84</w:t>
            </w:r>
          </w:p>
        </w:tc>
        <w:tc>
          <w:tcPr>
            <w:tcW w:w="1170" w:type="dxa"/>
            <w:vAlign w:val="center"/>
          </w:tcPr>
          <w:p w14:paraId="366C8078" w14:textId="5FC9559B" w:rsidR="003761D2" w:rsidRPr="007D2B7E" w:rsidRDefault="003761D2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7B89513C" w14:textId="49E60C9A" w:rsidR="003761D2" w:rsidRPr="007D2B7E" w:rsidRDefault="003761D2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5DFE5C3D" w14:textId="197E3C00" w:rsidR="003761D2" w:rsidRPr="007D2B7E" w:rsidRDefault="003761D2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02256A4E" w14:textId="1AD08D7D" w:rsidR="003761D2" w:rsidRPr="007D2B7E" w:rsidRDefault="003761D2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706BD327" w14:textId="4DD0C4CF" w:rsidR="003761D2" w:rsidRPr="007D2B7E" w:rsidRDefault="003761D2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experience levels</w:t>
            </w:r>
          </w:p>
        </w:tc>
      </w:tr>
      <w:tr w:rsidR="00F469C8" w:rsidRPr="007D2B7E" w14:paraId="459709A7" w14:textId="77777777" w:rsidTr="005A6C4E">
        <w:tc>
          <w:tcPr>
            <w:tcW w:w="1890" w:type="dxa"/>
            <w:vAlign w:val="center"/>
          </w:tcPr>
          <w:p w14:paraId="4EE15C21" w14:textId="6A52AA07" w:rsidR="00F469C8" w:rsidRPr="007D2B7E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Cummings&lt;/Author&gt;&lt;Year&gt;2007&lt;/Year&gt;&lt;RecNum&gt;1866&lt;/RecNum&gt;&lt;DisplayText&gt;(Cummings &amp;amp; Guerlain, 2007)&lt;/DisplayText&gt;&lt;record&gt;&lt;rec-number&gt;1866&lt;/rec-number&gt;&lt;foreign-keys&gt;&lt;key app="EN" db-id="fte529zvirww2aevxamxtp2me0d9fvz0fxvx" timestamp="1542493784"&gt;1866&lt;/key&gt;&lt;/foreign-keys&gt;&lt;ref-type name="Journal Article"&gt;17&lt;/ref-type&gt;&lt;contributors&gt;&lt;authors&gt;&lt;author&gt;Cummings, Mary L&lt;/author&gt;&lt;author&gt;Guerlain, Stephanie&lt;/author&gt;&lt;/authors&gt;&lt;/contributors&gt;&lt;titles&gt;&lt;title&gt;Developing operator capacity estimates for supervisory control of autonomous vehicles&lt;/title&gt;&lt;secondary-title&gt;Human Factors&lt;/secondary-title&gt;&lt;/titles&gt;&lt;periodical&gt;&lt;full-title&gt;Human Factors&lt;/full-title&gt;&lt;/periodical&gt;&lt;pages&gt;1-15&lt;/pages&gt;&lt;volume&gt;49&lt;/volume&gt;&lt;number&gt;1&lt;/number&gt;&lt;dates&gt;&lt;year&gt;2007&lt;/year&gt;&lt;/dates&gt;&lt;isbn&gt;0018-7208&lt;/isbn&gt;&lt;urls&gt;&lt;/urls&gt;&lt;/record&gt;&lt;/Cite&gt;&lt;/EndNote&gt;</w:instrTex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7D2B7E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Cummings &amp; Guerlain, 2007)</w: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3698397A" w14:textId="336F6403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</w:t>
            </w:r>
          </w:p>
        </w:tc>
        <w:tc>
          <w:tcPr>
            <w:tcW w:w="1503" w:type="dxa"/>
            <w:vAlign w:val="center"/>
          </w:tcPr>
          <w:p w14:paraId="08E1CED9" w14:textId="535CA101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59C8FFEC" w14:textId="23997C01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0F0ED734" w14:textId="523707A2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42</w:t>
            </w:r>
          </w:p>
        </w:tc>
        <w:tc>
          <w:tcPr>
            <w:tcW w:w="1170" w:type="dxa"/>
            <w:vAlign w:val="center"/>
          </w:tcPr>
          <w:p w14:paraId="4762B0E5" w14:textId="242CA074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nd of trial queries</w:t>
            </w:r>
          </w:p>
        </w:tc>
        <w:tc>
          <w:tcPr>
            <w:tcW w:w="1170" w:type="dxa"/>
            <w:vAlign w:val="center"/>
          </w:tcPr>
          <w:p w14:paraId="30291437" w14:textId="5F144A5F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?</w:t>
            </w:r>
          </w:p>
        </w:tc>
        <w:tc>
          <w:tcPr>
            <w:tcW w:w="1260" w:type="dxa"/>
            <w:vAlign w:val="center"/>
          </w:tcPr>
          <w:p w14:paraId="32F93F59" w14:textId="2875FC40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170" w:type="dxa"/>
            <w:vAlign w:val="center"/>
          </w:tcPr>
          <w:p w14:paraId="1F000A1B" w14:textId="515ADFA4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5F90804E" w14:textId="26427FDB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t sensitive</w:t>
            </w:r>
          </w:p>
        </w:tc>
      </w:tr>
      <w:tr w:rsidR="00F469C8" w:rsidRPr="007D2B7E" w14:paraId="119CA068" w14:textId="77777777" w:rsidTr="001E6BAA">
        <w:tc>
          <w:tcPr>
            <w:tcW w:w="1890" w:type="dxa"/>
            <w:vAlign w:val="center"/>
          </w:tcPr>
          <w:p w14:paraId="7AA53678" w14:textId="4AA9C4B5" w:rsidR="00F469C8" w:rsidRPr="007D2B7E" w:rsidRDefault="006651A1" w:rsidP="006651A1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D’Aniello&lt;/Author&gt;&lt;Year&gt;2018&lt;/Year&gt;&lt;RecNum&gt;2074&lt;/RecNum&gt;&lt;DisplayText&gt;(D’Aniello, Gaeta, Gaeta, &amp;amp; Tomasiello, 2018)&lt;/DisplayText&gt;&lt;record&gt;&lt;rec-number&gt;2074&lt;/rec-number&gt;&lt;foreign-keys&gt;&lt;key app="EN" db-id="fte529zvirww2aevxamxtp2me0d9fvz0fxvx" timestamp="1556649450"&gt;2074&lt;/key&gt;&lt;/foreign-keys&gt;&lt;ref-type name="Journal Article"&gt;17&lt;/ref-type&gt;&lt;contributors&gt;&lt;authors&gt;&lt;author&gt;D’Aniello, Giuseppe&lt;/author&gt;&lt;author&gt;Gaeta, Angelo&lt;/author&gt;&lt;author&gt;Gaeta, Matteo&lt;/author&gt;&lt;author&gt;Tomasiello, Stefania&lt;/author&gt;&lt;/authors&gt;&lt;/contributors&gt;&lt;titles&gt;&lt;title&gt;Self-regulated learning with approximate reasoning and situation awareness&lt;/title&gt;&lt;secondary-title&gt;Journal of Ambient Intelligence and Humanized Computing&lt;/secondary-title&gt;&lt;/titles&gt;&lt;periodical&gt;&lt;full-title&gt;Journal of Ambient Intelligence and Humanized Computing&lt;/full-title&gt;&lt;/periodical&gt;&lt;pages&gt;151-164&lt;/pages&gt;&lt;volume&gt;9&lt;/volume&gt;&lt;number&gt;1&lt;/number&gt;&lt;dates&gt;&lt;year&gt;2018&lt;/year&gt;&lt;/dates&gt;&lt;isbn&gt;1868-5137&lt;/isbn&gt;&lt;urls&gt;&lt;/urls&gt;&lt;/record&gt;&lt;/Cite&gt;&lt;/EndNote&gt;</w:instrTex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7D2B7E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D’Aniello, Gaeta, Gaeta, &amp; Tomasiello, 2018)</w: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2F278A36" w14:textId="4646E8E3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Other</w:t>
            </w:r>
          </w:p>
        </w:tc>
        <w:tc>
          <w:tcPr>
            <w:tcW w:w="1503" w:type="dxa"/>
            <w:vAlign w:val="center"/>
          </w:tcPr>
          <w:p w14:paraId="1AEE13C2" w14:textId="29611BAA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3A78C0A9" w14:textId="0D6F2260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4583DC4D" w14:textId="7B8679A3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1170" w:type="dxa"/>
            <w:vAlign w:val="center"/>
          </w:tcPr>
          <w:p w14:paraId="6EA745B2" w14:textId="70F56E54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2229A1B2" w14:textId="12968022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322CF006" w14:textId="32BE5652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0100DF2A" w14:textId="4B024395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197DFE97" w14:textId="30E78305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display conditions</w:t>
            </w:r>
          </w:p>
        </w:tc>
      </w:tr>
      <w:tr w:rsidR="00F469C8" w14:paraId="058ECB47" w14:textId="77777777" w:rsidTr="005A6C4E">
        <w:tc>
          <w:tcPr>
            <w:tcW w:w="1890" w:type="dxa"/>
            <w:vAlign w:val="bottom"/>
          </w:tcPr>
          <w:p w14:paraId="0401D052" w14:textId="07DD39F3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Endsley&lt;/Author&gt;&lt;Year&gt;1988&lt;/Year&gt;&lt;RecNum&gt;43&lt;/RecNum&gt;&lt;DisplayText&gt;(Endsley, 1988)&lt;/DisplayText&gt;&lt;record&gt;&lt;rec-number&gt;43&lt;/rec-number&gt;&lt;foreign-keys&gt;&lt;key app="EN" db-id="fte529zvirww2aevxamxtp2me0d9fvz0fxvx" timestamp="0"&gt;43&lt;/key&gt;&lt;/foreign-keys&gt;&lt;ref-type name="Conference Proceedings"&gt;10&lt;/ref-type&gt;&lt;contributors&gt;&lt;authors&gt;&lt;author&gt;Endsley, M. R.&lt;/author&gt;&lt;/authors&gt;&lt;/contributors&gt;&lt;titles&gt;&lt;title&gt;Situation Awareness Global Assessment Technique (SAGAT)&lt;/title&gt;&lt;secondary-title&gt;National Aerospace and Electronics Conference (NAECON)&lt;/secondary-title&gt;&lt;/titles&gt;&lt;pages&gt;789-795&lt;/pages&gt;&lt;keywords&gt;&lt;keyword&gt;SA&lt;/keyword&gt;&lt;keyword&gt;measurement&lt;/keyword&gt;&lt;keyword&gt;definition&lt;/keyword&gt;&lt;/keywords&gt;&lt;dates&gt;&lt;year&gt;1988&lt;/year&gt;&lt;/dates&gt;&lt;pub-location&gt;New York&lt;/pub-location&gt;&lt;publisher&gt;IEEE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Endsley, 1988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54A19E59" w14:textId="207C055D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Aviation</w:t>
            </w:r>
          </w:p>
        </w:tc>
        <w:tc>
          <w:tcPr>
            <w:tcW w:w="1503" w:type="dxa"/>
            <w:vAlign w:val="center"/>
          </w:tcPr>
          <w:p w14:paraId="57449DE3" w14:textId="50E68F76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7E69FA55" w14:textId="381A7111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bottom"/>
          </w:tcPr>
          <w:p w14:paraId="42B58C29" w14:textId="697072CA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170" w:type="dxa"/>
            <w:vAlign w:val="center"/>
          </w:tcPr>
          <w:p w14:paraId="49CECF58" w14:textId="19F09284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1DF543A1" w14:textId="3D319158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6530371A" w14:textId="31A1AA12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05BEC275" w14:textId="22064ADC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bottom"/>
          </w:tcPr>
          <w:p w14:paraId="0236A619" w14:textId="667296FD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differences in avionics hardware</w:t>
            </w:r>
          </w:p>
        </w:tc>
      </w:tr>
      <w:tr w:rsidR="00F469C8" w14:paraId="3737BD64" w14:textId="77777777" w:rsidTr="005A6C4E">
        <w:tc>
          <w:tcPr>
            <w:tcW w:w="1890" w:type="dxa"/>
            <w:vAlign w:val="center"/>
          </w:tcPr>
          <w:p w14:paraId="3CB612C2" w14:textId="38EB01B5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Endsley&lt;/Author&gt;&lt;Year&gt;1995&lt;/Year&gt;&lt;RecNum&gt;560&lt;/RecNum&gt;&lt;DisplayText&gt;(Endsley, 1995)&lt;/DisplayText&gt;&lt;record&gt;&lt;rec-number&gt;560&lt;/rec-number&gt;&lt;foreign-keys&gt;&lt;key app="EN" db-id="fte529zvirww2aevxamxtp2me0d9fvz0fxvx" timestamp="0"&gt;560&lt;/key&gt;&lt;/foreign-keys&gt;&lt;ref-type name="Journal Article"&gt;17&lt;/ref-type&gt;&lt;contributors&gt;&lt;authors&gt;&lt;author&gt;Endsley, M. R.&lt;/author&gt;&lt;/authors&gt;&lt;/contributors&gt;&lt;titles&gt;&lt;title&gt;Measurement of situation awareness in dynamic systems&lt;/title&gt;&lt;secondary-title&gt;Human Factors&lt;/secondary-title&gt;&lt;/titles&gt;&lt;periodical&gt;&lt;full-title&gt;Human Factors&lt;/full-title&gt;&lt;/periodical&gt;&lt;pages&gt;65-84&lt;/pages&gt;&lt;volume&gt;37&lt;/volume&gt;&lt;number&gt;1&lt;/number&gt;&lt;dates&gt;&lt;year&gt;1995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Endsley, 1995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2FFA6203" w14:textId="7878D1F6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Aviation</w:t>
            </w:r>
          </w:p>
        </w:tc>
        <w:tc>
          <w:tcPr>
            <w:tcW w:w="1503" w:type="dxa"/>
            <w:vAlign w:val="center"/>
          </w:tcPr>
          <w:p w14:paraId="338ED625" w14:textId="4E1BC88C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09BA271B" w14:textId="1AE97835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457AEC3C" w14:textId="09B53876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1170" w:type="dxa"/>
            <w:vAlign w:val="center"/>
          </w:tcPr>
          <w:p w14:paraId="17C580D5" w14:textId="0843CAFB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0EEC265A" w14:textId="2BCEB6EF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1487FC4D" w14:textId="344CA7B2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3FE6D2E4" w14:textId="7BCA2C54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15354228" w14:textId="538BA3BB" w:rsidR="00F469C8" w:rsidRPr="008B5098" w:rsidRDefault="00F469C8" w:rsidP="002C3F40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S</w:t>
            </w: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nsitive to display differences</w:t>
            </w:r>
          </w:p>
        </w:tc>
      </w:tr>
      <w:tr w:rsidR="00F469C8" w14:paraId="407986C3" w14:textId="77777777" w:rsidTr="005A6C4E">
        <w:tc>
          <w:tcPr>
            <w:tcW w:w="1890" w:type="dxa"/>
            <w:vAlign w:val="center"/>
          </w:tcPr>
          <w:p w14:paraId="48174D0B" w14:textId="35C9D883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Endsley&lt;/Author&gt;&lt;Year&gt;1994&lt;/Year&gt;&lt;RecNum&gt;143&lt;/RecNum&gt;&lt;DisplayText&gt;(Endsley &amp;amp; Bolstad, 1994)&lt;/DisplayText&gt;&lt;record&gt;&lt;rec-number&gt;143&lt;/rec-number&gt;&lt;foreign-keys&gt;&lt;key app="EN" db-id="fte529zvirww2aevxamxtp2me0d9fvz0fxvx" timestamp="0"&gt;143&lt;/key&gt;&lt;/foreign-keys&gt;&lt;ref-type name="Journal Article"&gt;17&lt;/ref-type&gt;&lt;contributors&gt;&lt;authors&gt;&lt;author&gt;Endsley, M. R.&lt;/author&gt;&lt;author&gt;Bolstad, C. A.&lt;/author&gt;&lt;/authors&gt;&lt;/contributors&gt;&lt;titles&gt;&lt;title&gt;Individual differences in pilot situation awareness&lt;/title&gt;&lt;secondary-title&gt;International Journal of Aviation Psychology&lt;/secondary-title&gt;&lt;/titles&gt;&lt;periodical&gt;&lt;full-title&gt;International Journal of Aviation Psychology&lt;/full-title&gt;&lt;abbr-1&gt;International Journal of Aviation Psychology&lt;/abbr-1&gt;&lt;/periodical&gt;&lt;pages&gt;241-264&lt;/pages&gt;&lt;volume&gt;4&lt;/volume&gt;&lt;number&gt;3&lt;/number&gt;&lt;keywords&gt;&lt;keyword&gt;sa&lt;/keyword&gt;&lt;keyword&gt;training&lt;/keyword&gt;&lt;keyword&gt;individual differences&lt;/keyword&gt;&lt;/keywords&gt;&lt;dates&gt;&lt;year&gt;1994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Endsley &amp; Bolstad, 1994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40F3814D" w14:textId="2D913D00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Aviation</w:t>
            </w:r>
          </w:p>
        </w:tc>
        <w:tc>
          <w:tcPr>
            <w:tcW w:w="1503" w:type="dxa"/>
            <w:vAlign w:val="center"/>
          </w:tcPr>
          <w:p w14:paraId="58B44CCD" w14:textId="37DDFD72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17F3288C" w14:textId="5A50CD16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66672EB1" w14:textId="68D8BA8D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170" w:type="dxa"/>
            <w:vAlign w:val="center"/>
          </w:tcPr>
          <w:p w14:paraId="1F77201C" w14:textId="5D79B333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3817838D" w14:textId="20DC8EA9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791E8698" w14:textId="4859A8C9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231E7546" w14:textId="32ACF41F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6285C23D" w14:textId="301E1F95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individual differences</w:t>
            </w:r>
          </w:p>
        </w:tc>
      </w:tr>
      <w:tr w:rsidR="00F469C8" w14:paraId="3B3FF087" w14:textId="77777777" w:rsidTr="005A6C4E">
        <w:tc>
          <w:tcPr>
            <w:tcW w:w="1890" w:type="dxa"/>
            <w:vAlign w:val="center"/>
          </w:tcPr>
          <w:p w14:paraId="23F4DEBA" w14:textId="701DB75A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Endsley&lt;/Author&gt;&lt;Year&gt;1999&lt;/Year&gt;&lt;RecNum&gt;675&lt;/RecNum&gt;&lt;DisplayText&gt;(Endsley &amp;amp; Kaber, 1999)&lt;/DisplayText&gt;&lt;record&gt;&lt;rec-number&gt;675&lt;/rec-number&gt;&lt;foreign-keys&gt;&lt;key app="EN" db-id="fte529zvirww2aevxamxtp2me0d9fvz0fxvx" timestamp="0"&gt;675&lt;/key&gt;&lt;/foreign-keys&gt;&lt;ref-type name="Journal Article"&gt;17&lt;/ref-type&gt;&lt;contributors&gt;&lt;authors&gt;&lt;author&gt;Endsley, M. R. &lt;/author&gt;&lt;author&gt;Kaber, D. B.&lt;/author&gt;&lt;/authors&gt;&lt;/contributors&gt;&lt;titles&gt;&lt;title&gt;Level of automation effects on performance, situation  awareness and workload in a dynamic control task&lt;/title&gt;&lt;secondary-title&gt;Ergonomics&lt;/secondary-title&gt;&lt;/titles&gt;&lt;periodical&gt;&lt;full-title&gt;Ergonomics&lt;/full-title&gt;&lt;/periodical&gt;&lt;pages&gt;462-492&lt;/pages&gt;&lt;volume&gt;42&lt;/volume&gt;&lt;number&gt;3&lt;/number&gt;&lt;keywords&gt;&lt;keyword&gt;automation&lt;/keyword&gt;&lt;keyword&gt;LOA&lt;/keyword&gt;&lt;keyword&gt;SA&lt;/keyword&gt;&lt;/keywords&gt;&lt;dates&gt;&lt;year&gt;1999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Endsley &amp; Kaber, 1999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04113E98" w14:textId="41549911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ental</w:t>
            </w:r>
          </w:p>
        </w:tc>
        <w:tc>
          <w:tcPr>
            <w:tcW w:w="1503" w:type="dxa"/>
            <w:vAlign w:val="center"/>
          </w:tcPr>
          <w:p w14:paraId="249B0977" w14:textId="5D9B8194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6AC6CF34" w14:textId="31C6E295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6807E7D6" w14:textId="35EF4379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30</w:t>
            </w:r>
          </w:p>
        </w:tc>
        <w:tc>
          <w:tcPr>
            <w:tcW w:w="1170" w:type="dxa"/>
            <w:vAlign w:val="center"/>
          </w:tcPr>
          <w:p w14:paraId="1255F6F4" w14:textId="36FC4E87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06EFABF0" w14:textId="085D5528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33A3B9A1" w14:textId="7F989746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2B152C1B" w14:textId="1BF05E08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6649E0BF" w14:textId="6F540749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automation differences</w:t>
            </w:r>
          </w:p>
        </w:tc>
      </w:tr>
      <w:tr w:rsidR="00F469C8" w14:paraId="51D9D592" w14:textId="77777777" w:rsidTr="005A6C4E">
        <w:tc>
          <w:tcPr>
            <w:tcW w:w="1890" w:type="dxa"/>
            <w:vAlign w:val="center"/>
          </w:tcPr>
          <w:p w14:paraId="1ACD1709" w14:textId="34DF0F88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Endsley&lt;/Author&gt;&lt;Year&gt;1995&lt;/Year&gt;&lt;RecNum&gt;381&lt;/RecNum&gt;&lt;DisplayText&gt;(Endsley &amp;amp; Kiris, 1995)&lt;/DisplayText&gt;&lt;record&gt;&lt;rec-number&gt;381&lt;/rec-number&gt;&lt;foreign-keys&gt;&lt;key app="EN" db-id="fte529zvirww2aevxamxtp2me0d9fvz0fxvx" timestamp="0"&gt;381&lt;/key&gt;&lt;/foreign-keys&gt;&lt;ref-type name="Journal Article"&gt;17&lt;/ref-type&gt;&lt;contributors&gt;&lt;authors&gt;&lt;author&gt;Endsley, M. R.&lt;/author&gt;&lt;author&gt;Kiris, E .O.&lt;/author&gt;&lt;/authors&gt;&lt;/contributors&gt;&lt;titles&gt;&lt;title&gt;The out-of-the-loop performance problem and level of control in automation&lt;/title&gt;&lt;secondary-title&gt;Human Factors&lt;/secondary-title&gt;&lt;/titles&gt;&lt;periodical&gt;&lt;full-title&gt;Human Factors&lt;/full-title&gt;&lt;/periodical&gt;&lt;pages&gt;381-394&lt;/pages&gt;&lt;volume&gt;37&lt;/volume&gt;&lt;number&gt;2&lt;/number&gt;&lt;keywords&gt;&lt;keyword&gt;SA&lt;/keyword&gt;&lt;keyword&gt;automation&lt;/keyword&gt;&lt;keyword&gt;level of controlof controls&lt;/keyword&gt;&lt;/keywords&gt;&lt;dates&gt;&lt;year&gt;1995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Endsley &amp; Kiris, 1995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48F961AD" w14:textId="28607F68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22250689" w14:textId="19047B78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017883B3" w14:textId="5C017765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076119E9" w14:textId="3F4E3E80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80</w:t>
            </w:r>
          </w:p>
        </w:tc>
        <w:tc>
          <w:tcPr>
            <w:tcW w:w="1170" w:type="dxa"/>
            <w:vAlign w:val="center"/>
          </w:tcPr>
          <w:p w14:paraId="332BB5BF" w14:textId="37C0820D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2EE824E9" w14:textId="6F4A067C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1ADCC98A" w14:textId="05E7B41E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232C6885" w14:textId="24F59A1F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79B28D0B" w14:textId="7D266C14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automation conditions</w:t>
            </w:r>
          </w:p>
        </w:tc>
      </w:tr>
      <w:tr w:rsidR="00F469C8" w14:paraId="129AE45E" w14:textId="77777777" w:rsidTr="005A6C4E">
        <w:tc>
          <w:tcPr>
            <w:tcW w:w="1890" w:type="dxa"/>
            <w:vAlign w:val="center"/>
          </w:tcPr>
          <w:p w14:paraId="45F352E8" w14:textId="7E99F77F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Endsley&lt;/Author&gt;&lt;Year&gt;1998&lt;/Year&gt;&lt;RecNum&gt;694&lt;/RecNum&gt;&lt;DisplayText&gt;(Endsley &amp;amp; Rodgers, 1998)&lt;/DisplayText&gt;&lt;record&gt;&lt;rec-number&gt;694&lt;/rec-number&gt;&lt;foreign-keys&gt;&lt;key app="EN" db-id="fte529zvirww2aevxamxtp2me0d9fvz0fxvx" timestamp="0"&gt;694&lt;/key&gt;&lt;/foreign-keys&gt;&lt;ref-type name="Journal Article"&gt;17&lt;/ref-type&gt;&lt;contributors&gt;&lt;authors&gt;&lt;author&gt;Endsley, M. R.&lt;/author&gt;&lt;author&gt;Rodgers, M. D.&lt;/author&gt;&lt;/authors&gt;&lt;/contributors&gt;&lt;titles&gt;&lt;title&gt;Distribution of attention, situation awareness, and workload in a passive air traffic control task: Implications for operational errors and automation&lt;/title&gt;&lt;secondary-title&gt;Air Traffic Control Quarterly&lt;/secondary-title&gt;&lt;/titles&gt;&lt;pages&gt;21-44&lt;/pages&gt;&lt;volume&gt;6&lt;/volume&gt;&lt;number&gt;1&lt;/number&gt;&lt;keywords&gt;&lt;keyword&gt;SA&lt;/keyword&gt;&lt;keyword&gt;workload&lt;/keyword&gt;&lt;keyword&gt;ATC&lt;/keyword&gt;&lt;keyword&gt;controllers&lt;/keyword&gt;&lt;keyword&gt;error&lt;/keyword&gt;&lt;/keywords&gt;&lt;dates&gt;&lt;year&gt;1998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Endsley &amp; Rodgers, 1998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22C066EC" w14:textId="027BD5B1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ATC</w:t>
            </w:r>
          </w:p>
        </w:tc>
        <w:tc>
          <w:tcPr>
            <w:tcW w:w="1503" w:type="dxa"/>
            <w:vAlign w:val="center"/>
          </w:tcPr>
          <w:p w14:paraId="4A394101" w14:textId="63C1A364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Video</w:t>
            </w:r>
          </w:p>
        </w:tc>
        <w:tc>
          <w:tcPr>
            <w:tcW w:w="1317" w:type="dxa"/>
            <w:vAlign w:val="center"/>
          </w:tcPr>
          <w:p w14:paraId="117F91F7" w14:textId="16A62719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660F78F6" w14:textId="7F36A68C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1170" w:type="dxa"/>
            <w:vAlign w:val="center"/>
          </w:tcPr>
          <w:p w14:paraId="7AA05319" w14:textId="6EA03919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73A0EF33" w14:textId="13BB782F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000560F5" w14:textId="19FE5F8B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696539FE" w14:textId="4EA42160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6B6EBECE" w14:textId="09A13D77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task load</w:t>
            </w:r>
          </w:p>
        </w:tc>
      </w:tr>
      <w:tr w:rsidR="00F469C8" w14:paraId="1DCFAF46" w14:textId="77777777" w:rsidTr="005A6C4E">
        <w:tc>
          <w:tcPr>
            <w:tcW w:w="1890" w:type="dxa"/>
            <w:vAlign w:val="center"/>
          </w:tcPr>
          <w:p w14:paraId="5DEBA4CA" w14:textId="0F867876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Endsley&lt;/Author&gt;&lt;Year&gt;1997&lt;/Year&gt;&lt;RecNum&gt;685&lt;/RecNum&gt;&lt;DisplayText&gt;(Endsley &amp;amp; Selcon, 1997)&lt;/DisplayText&gt;&lt;record&gt;&lt;rec-number&gt;685&lt;/rec-number&gt;&lt;foreign-keys&gt;&lt;key app="EN" db-id="fte529zvirww2aevxamxtp2me0d9fvz0fxvx" timestamp="0"&gt;685&lt;/key&gt;&lt;/foreign-keys&gt;&lt;ref-type name="Conference Proceedings"&gt;10&lt;/ref-type&gt;&lt;contributors&gt;&lt;authors&gt;&lt;author&gt;Endsley, M. R.&lt;/author&gt;&lt;author&gt;Selcon, S. J.&lt;/author&gt;&lt;/authors&gt;&lt;/contributors&gt;&lt;titles&gt;&lt;title&gt;Designing to aid decisions through situation awareness enhancement&lt;/title&gt;&lt;secondary-title&gt;2nd Symposium on Situation Awareness in Tactical Aircraft&lt;/secondary-title&gt;&lt;/titles&gt;&lt;pages&gt;107-112&lt;/pages&gt;&lt;keywords&gt;&lt;keyword&gt;SA&lt;/keyword&gt;&lt;keyword&gt;measurement&lt;/keyword&gt;&lt;keyword&gt;expert systems&lt;/keyword&gt;&lt;/keywords&gt;&lt;dates&gt;&lt;year&gt;1997&lt;/year&gt;&lt;/dates&gt;&lt;pub-location&gt;Patuxent River, MD&lt;/pub-location&gt;&lt;publisher&gt;Naval Air Warfare Center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Endsley &amp; Selcon, 1997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r w:rsidRPr="008B5098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 xml:space="preserve">also 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Endsley&lt;/Author&gt;&lt;Year&gt;1998&lt;/Year&gt;&lt;RecNum&gt;748&lt;/RecNum&gt;&lt;DisplayText&gt;(Endsley, Selcon, Hardiman, &amp;amp; Croft, 1998)&lt;/DisplayText&gt;&lt;record&gt;&lt;rec-number&gt;748&lt;/rec-number&gt;&lt;foreign-keys&gt;&lt;key app="EN" db-id="fte529zvirww2aevxamxtp2me0d9fvz0fxvx" timestamp="0"&gt;748&lt;/key&gt;&lt;/foreign-keys&gt;&lt;ref-type name="Conference Proceedings"&gt;10&lt;/ref-type&gt;&lt;contributors&gt;&lt;authors&gt;&lt;author&gt;Endsley, M. R. &lt;/author&gt;&lt;author&gt;Selcon, S. J.&lt;/author&gt;&lt;author&gt;Hardiman, T. D.&lt;/author&gt;&lt;author&gt;Croft, D. G.&lt;/author&gt;&lt;/authors&gt;&lt;/contributors&gt;&lt;titles&gt;&lt;title&gt;A comparative evaluation of SAGAT and SART for evaluations of situation awareness&lt;/title&gt;&lt;secondary-title&gt;Human Factors and Ergonomics Society Annual Meeting&lt;/secondary-title&gt;&lt;/titles&gt;&lt;pages&gt;82-86&lt;/pages&gt;&lt;keywords&gt;&lt;keyword&gt;SA&lt;/keyword&gt;&lt;keyword&gt;measurement&lt;/keyword&gt;&lt;keyword&gt;SAGAT&lt;/keyword&gt;&lt;keyword&gt;SART&lt;/keyword&gt;&lt;keyword&gt;aircraft&lt;/keyword&gt;&lt;/keywords&gt;&lt;dates&gt;&lt;year&gt;1998&lt;/year&gt;&lt;/dates&gt;&lt;pub-location&gt;Santa Monica, CA&lt;/pub-location&gt;&lt;publisher&gt;Human Factors and Ergonomics Society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Endsley, Selcon, Hardiman, &amp; Croft, 1998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341DCC66" w14:textId="1950A718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Aviation</w:t>
            </w:r>
          </w:p>
        </w:tc>
        <w:tc>
          <w:tcPr>
            <w:tcW w:w="1503" w:type="dxa"/>
            <w:vAlign w:val="center"/>
          </w:tcPr>
          <w:p w14:paraId="763737EC" w14:textId="4626FE50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3F6954E4" w14:textId="60F71E8C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46EA87EB" w14:textId="035BD8C0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170" w:type="dxa"/>
            <w:vAlign w:val="center"/>
          </w:tcPr>
          <w:p w14:paraId="2E6D1B16" w14:textId="7596E2D6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2AB4F73B" w14:textId="38892893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7B7D5CE9" w14:textId="00E65A8F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170" w:type="dxa"/>
            <w:vAlign w:val="center"/>
          </w:tcPr>
          <w:p w14:paraId="1362459E" w14:textId="202CDA8C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3C157253" w14:textId="099B59E7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M</w:t>
            </w: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oderately sensitive to display conditions</w:t>
            </w:r>
          </w:p>
        </w:tc>
      </w:tr>
      <w:tr w:rsidR="00F469C8" w14:paraId="7E3A15B4" w14:textId="77777777" w:rsidTr="005A6C4E">
        <w:tc>
          <w:tcPr>
            <w:tcW w:w="1890" w:type="dxa"/>
            <w:vAlign w:val="center"/>
          </w:tcPr>
          <w:p w14:paraId="32353C53" w14:textId="0D18A191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Endsley&lt;/Author&gt;&lt;Year&gt;1997&lt;/Year&gt;&lt;RecNum&gt;697&lt;/RecNum&gt;&lt;DisplayText&gt;(Endsley, Mogford, &amp;amp; Stein, 1997)&lt;/DisplayText&gt;&lt;record&gt;&lt;rec-number&gt;697&lt;/rec-number&gt;&lt;foreign-keys&gt;&lt;key app="EN" db-id="fte529zvirww2aevxamxtp2me0d9fvz0fxvx" timestamp="0"&gt;697&lt;/key&gt;&lt;/foreign-keys&gt;&lt;ref-type name="Conference Proceedings"&gt;10&lt;/ref-type&gt;&lt;contributors&gt;&lt;authors&gt;&lt;author&gt;Endsley, M. R.&lt;/author&gt;&lt;author&gt;Mogford, R. H.&lt;/author&gt;&lt;author&gt;Stein, E. S.&lt;/author&gt;&lt;/authors&gt;&lt;/contributors&gt;&lt;titles&gt;&lt;title&gt;Controller situation awareness in free flight&lt;/title&gt;&lt;secondary-title&gt;Human Factors and Ergonomics Society 41st Annual Meeting&lt;/secondary-title&gt;&lt;/titles&gt;&lt;pages&gt;4-8&lt;/pages&gt;&lt;dates&gt;&lt;year&gt;1997&lt;/year&gt;&lt;/dates&gt;&lt;pub-location&gt;Santa Monica, CA&lt;/pub-location&gt;&lt;publisher&gt;Human Factors and Ergonomics Society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Endsley, Mogford, &amp; Stein, 1997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3F580A01" w14:textId="161C842E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ATC</w:t>
            </w:r>
          </w:p>
        </w:tc>
        <w:tc>
          <w:tcPr>
            <w:tcW w:w="1503" w:type="dxa"/>
            <w:vAlign w:val="center"/>
          </w:tcPr>
          <w:p w14:paraId="2F8497A4" w14:textId="5F079FF7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0CBA28CD" w14:textId="4290BCF8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5CBBF91E" w14:textId="45AE41B2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170" w:type="dxa"/>
            <w:vAlign w:val="center"/>
          </w:tcPr>
          <w:p w14:paraId="3250DA07" w14:textId="491B2E11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62C9081F" w14:textId="32C32B4D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55497556" w14:textId="0460FCBF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7E27498B" w14:textId="17CCE1B6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443D4984" w14:textId="631FF083" w:rsidR="00F469C8" w:rsidRPr="008B5098" w:rsidRDefault="00F469C8" w:rsidP="00817E16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S</w:t>
            </w: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nsitive to free flight conditions</w:t>
            </w:r>
          </w:p>
        </w:tc>
      </w:tr>
      <w:tr w:rsidR="00F469C8" w14:paraId="10965061" w14:textId="77777777" w:rsidTr="005A6C4E">
        <w:tc>
          <w:tcPr>
            <w:tcW w:w="1890" w:type="dxa"/>
            <w:vAlign w:val="center"/>
          </w:tcPr>
          <w:p w14:paraId="59DEFC61" w14:textId="39C97A47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Endsley&lt;/Author&gt;&lt;Year&gt;1999&lt;/Year&gt;&lt;RecNum&gt;836&lt;/RecNum&gt;&lt;DisplayText&gt;(Endsley, Sollenberger, &amp;amp; Stein, 1999)&lt;/DisplayText&gt;&lt;record&gt;&lt;rec-number&gt;836&lt;/rec-number&gt;&lt;foreign-keys&gt;&lt;key app="EN" db-id="fte529zvirww2aevxamxtp2me0d9fvz0fxvx" timestamp="0"&gt;836&lt;/key&gt;&lt;/foreign-keys&gt;&lt;ref-type name="Conference Proceedings"&gt;10&lt;/ref-type&gt;&lt;contributors&gt;&lt;authors&gt;&lt;author&gt;Endsley, M. R.&lt;/author&gt;&lt;author&gt;Sollenberger, R.&lt;/author&gt;&lt;author&gt;Stein, E.&lt;/author&gt;&lt;/authors&gt;&lt;/contributors&gt;&lt;titles&gt;&lt;title&gt;The use of predictive displays for aiding controller situation awareness&lt;/title&gt;&lt;secondary-title&gt;43rd Annual Meeting of the Human Factors and Ergonomics Society&lt;/secondary-title&gt;&lt;/titles&gt;&lt;pages&gt;51-55&lt;/pages&gt;&lt;dates&gt;&lt;year&gt;1999&lt;/year&gt;&lt;/dates&gt;&lt;pub-location&gt;Santa Monica, CA&lt;/pub-location&gt;&lt;publisher&gt;Human Factors and Ergonomics Society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Endsley, Sollenberger, &amp; Stein, 1999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r w:rsidRPr="008B5098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 xml:space="preserve">also 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Jones&lt;/Author&gt;&lt;Year&gt;2004&lt;/Year&gt;&lt;RecNum&gt;1111&lt;/RecNum&gt;&lt;DisplayText&gt;(Jones &amp;amp; Endsley, 2004)&lt;/DisplayText&gt;&lt;record&gt;&lt;rec-number&gt;1111&lt;/rec-number&gt;&lt;foreign-keys&gt;&lt;key app="EN" db-id="fte529zvirww2aevxamxtp2me0d9fvz0fxvx" timestamp="0"&gt;1111&lt;/key&gt;&lt;/foreign-keys&gt;&lt;ref-type name="Journal Article"&gt;17&lt;/ref-type&gt;&lt;contributors&gt;&lt;authors&gt;&lt;author&gt;Jones, D. G.&lt;/author&gt;&lt;author&gt;Endsley, M. R.&lt;/author&gt;&lt;/authors&gt;&lt;/contributors&gt;&lt;titles&gt;&lt;title&gt;Using real time probes for measuring situation awareness&lt;/title&gt;&lt;secondary-title&gt;International Journal of Aviation Psychology&lt;/secondary-title&gt;&lt;/titles&gt;&lt;periodical&gt;&lt;full-title&gt;International Journal of Aviation Psychology&lt;/full-title&gt;&lt;abbr-1&gt;International Journal of Aviation Psychology&lt;/abbr-1&gt;&lt;/periodical&gt;&lt;pages&gt;343-367&lt;/pages&gt;&lt;volume&gt;14&lt;/volume&gt;&lt;number&gt;4&lt;/number&gt;&lt;keywords&gt;&lt;keyword&gt;sa&lt;/keyword&gt;&lt;keyword&gt;measurement&lt;/keyword&gt;&lt;/keywords&gt;&lt;dates&gt;&lt;year&gt;2004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Jones &amp; Endsley, 2004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5A84F0CD" w14:textId="64C5259F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ATC</w:t>
            </w:r>
          </w:p>
        </w:tc>
        <w:tc>
          <w:tcPr>
            <w:tcW w:w="1503" w:type="dxa"/>
            <w:vAlign w:val="center"/>
          </w:tcPr>
          <w:p w14:paraId="3916C0F7" w14:textId="7A412424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38F58B10" w14:textId="3014820C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3EE4BBA8" w14:textId="1DCDE1B3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170" w:type="dxa"/>
            <w:vAlign w:val="center"/>
          </w:tcPr>
          <w:p w14:paraId="67FFE383" w14:textId="7E58539C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5EC7FD5E" w14:textId="1D8C81BC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394FE4C0" w14:textId="3259B8BA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49077F47" w14:textId="37109096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3FAAA55A" w14:textId="258450E8" w:rsidR="00F469C8" w:rsidRPr="008B5098" w:rsidRDefault="00F469C8" w:rsidP="00817E16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display differences</w:t>
            </w:r>
          </w:p>
        </w:tc>
      </w:tr>
      <w:tr w:rsidR="00F469C8" w14:paraId="7300355A" w14:textId="77777777" w:rsidTr="005A6C4E">
        <w:tc>
          <w:tcPr>
            <w:tcW w:w="1890" w:type="dxa"/>
            <w:vAlign w:val="center"/>
          </w:tcPr>
          <w:p w14:paraId="5B3F76E6" w14:textId="48B14881" w:rsidR="00F469C8" w:rsidRPr="008B5098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Falkland&lt;/Author&gt;&lt;Year&gt;2019&lt;/Year&gt;&lt;RecNum&gt;1928&lt;/RecNum&gt;&lt;DisplayText&gt;(Falkland &amp;amp; Wiggins, 2019)&lt;/DisplayText&gt;&lt;record&gt;&lt;rec-number&gt;1928&lt;/rec-number&gt;&lt;foreign-keys&gt;&lt;key app="EN" db-id="fte529zvirww2aevxamxtp2me0d9fvz0fxvx" timestamp="1545011608"&gt;1928&lt;/key&gt;&lt;/foreign-keys&gt;&lt;ref-type name="Journal Article"&gt;17&lt;/ref-type&gt;&lt;contributors&gt;&lt;authors&gt;&lt;author&gt;Falkland, Emma C&lt;/author&gt;&lt;author&gt;Wiggins, Mark W&lt;/author&gt;&lt;/authors&gt;&lt;/contributors&gt;&lt;titles&gt;&lt;title&gt;Cross-task cue utilisation and situational awareness in simulated air traffic control&lt;/title&gt;&lt;secondary-title&gt;Applied Ergonomics&lt;/secondary-title&gt;&lt;/titles&gt;&lt;periodical&gt;&lt;full-title&gt;Applied Ergonomics&lt;/full-title&gt;&lt;/periodical&gt;&lt;pages&gt;24-30&lt;/pages&gt;&lt;volume&gt;74&lt;/volume&gt;&lt;dates&gt;&lt;year&gt;2019&lt;/year&gt;&lt;/dates&gt;&lt;isbn&gt;0003-6870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Falkland &amp; Wiggins, 2019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2CC13158" w14:textId="7C5DA86B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ATC</w:t>
            </w:r>
          </w:p>
        </w:tc>
        <w:tc>
          <w:tcPr>
            <w:tcW w:w="1503" w:type="dxa"/>
            <w:vAlign w:val="center"/>
          </w:tcPr>
          <w:p w14:paraId="0A8EC401" w14:textId="3013035D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22021556" w14:textId="6474CF3D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44F935D8" w14:textId="703F49CC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68</w:t>
            </w:r>
          </w:p>
        </w:tc>
        <w:tc>
          <w:tcPr>
            <w:tcW w:w="1170" w:type="dxa"/>
            <w:vAlign w:val="center"/>
          </w:tcPr>
          <w:p w14:paraId="279382C0" w14:textId="46FF13DD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610BCD13" w14:textId="42A9EFC2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1CC73D21" w14:textId="0C5FC397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2280CBB2" w14:textId="50DF30BA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421321B0" w14:textId="1D5D243E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individual differences in cue utilization</w:t>
            </w:r>
          </w:p>
        </w:tc>
      </w:tr>
      <w:tr w:rsidR="00F469C8" w14:paraId="114A061D" w14:textId="77777777" w:rsidTr="005A6C4E">
        <w:tc>
          <w:tcPr>
            <w:tcW w:w="1890" w:type="dxa"/>
            <w:vAlign w:val="center"/>
          </w:tcPr>
          <w:p w14:paraId="6A7F62E4" w14:textId="4058D099" w:rsidR="00F469C8" w:rsidRPr="008B5098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Franz&lt;/Author&gt;&lt;Year&gt;2015&lt;/Year&gt;&lt;RecNum&gt;2000&lt;/RecNum&gt;&lt;DisplayText&gt;(Franz et al., 2015)&lt;/DisplayText&gt;&lt;record&gt;&lt;rec-number&gt;2000&lt;/rec-number&gt;&lt;foreign-keys&gt;&lt;key app="EN" db-id="fte529zvirww2aevxamxtp2me0d9fvz0fxvx" timestamp="1549317217"&gt;2000&lt;/key&gt;&lt;/foreign-keys&gt;&lt;ref-type name="Conference Proceedings"&gt;10&lt;/ref-type&gt;&lt;contributors&gt;&lt;authors&gt;&lt;author&gt;Franz, Benjamin&lt;/author&gt;&lt;author&gt;Haccius, Jan P&lt;/author&gt;&lt;author&gt;Stelzig-Krombholz, Dennis&lt;/author&gt;&lt;author&gt;Pfromm, Matthias&lt;/author&gt;&lt;author&gt;Kauer, Michaela&lt;/author&gt;&lt;author&gt;Abendroth, Bettina&lt;/author&gt;&lt;/authors&gt;&lt;/contributors&gt;&lt;titles&gt;&lt;title&gt;Evaluation of the SAGAT method for highly automated driving&lt;/title&gt;&lt;secondary-title&gt;19th Triennial Congress of the IEA&lt;/secondary-title&gt;&lt;/titles&gt;&lt;pages&gt;14&lt;/pages&gt;&lt;volume&gt;9&lt;/volume&gt;&lt;dates&gt;&lt;year&gt;2015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Franz et al., 2015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3401ACD5" w14:textId="64E90ADC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3F50365B" w14:textId="5B5274A9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034205C6" w14:textId="05524FF7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16E41FB3" w14:textId="41D25EAB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45</w:t>
            </w:r>
          </w:p>
        </w:tc>
        <w:tc>
          <w:tcPr>
            <w:tcW w:w="1170" w:type="dxa"/>
            <w:vAlign w:val="center"/>
          </w:tcPr>
          <w:p w14:paraId="48A0D44B" w14:textId="3E8698D8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5CFD2FEA" w14:textId="4CA25E53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782408B5" w14:textId="0C09776A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196F0CC1" w14:textId="6236C824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54490B79" w14:textId="6AA8F47A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automation conditions</w:t>
            </w:r>
          </w:p>
        </w:tc>
      </w:tr>
      <w:tr w:rsidR="00F469C8" w14:paraId="2BEE7A95" w14:textId="77777777" w:rsidTr="005A6C4E">
        <w:tc>
          <w:tcPr>
            <w:tcW w:w="1890" w:type="dxa"/>
            <w:vAlign w:val="center"/>
          </w:tcPr>
          <w:p w14:paraId="3F3AC7C8" w14:textId="67157E04" w:rsidR="00F469C8" w:rsidRPr="008B5098" w:rsidRDefault="00F469C8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Giacobe&lt;/Author&gt;&lt;Year&gt;2013&lt;/Year&gt;&lt;RecNum&gt;1886&lt;/RecNum&gt;&lt;DisplayText&gt;(Giacobe, 2013)&lt;/DisplayText&gt;&lt;record&gt;&lt;rec-number&gt;1886&lt;/rec-number&gt;&lt;foreign-keys&gt;&lt;key app="EN" db-id="fte529zvirww2aevxamxtp2me0d9fvz0fxvx" timestamp="1542512218"&gt;1886&lt;/key&gt;&lt;/foreign-keys&gt;&lt;ref-type name="Conference Proceedings"&gt;10&lt;/ref-type&gt;&lt;contributors&gt;&lt;authors&gt;&lt;author&gt;Giacobe, Nicklaus A&lt;/author&gt;&lt;/authors&gt;&lt;/contributors&gt;&lt;titles&gt;&lt;title&gt;A picture is worth a thousand alerts&lt;/title&gt;&lt;secondary-title&gt;Human Factors and Ergonomics Society Annual Meeting&lt;/secondary-title&gt;&lt;/titles&gt;&lt;pages&gt;172-176&lt;/pages&gt;&lt;volume&gt;57&lt;/volume&gt;&lt;number&gt;1&lt;/number&gt;&lt;dates&gt;&lt;year&gt;2013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Giacobe, 2013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4D0F2117" w14:textId="1F0B3899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1503" w:type="dxa"/>
            <w:vAlign w:val="center"/>
          </w:tcPr>
          <w:p w14:paraId="58755C9A" w14:textId="0C870B0B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296E5358" w14:textId="33BF6715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Novice</w:t>
            </w:r>
          </w:p>
        </w:tc>
        <w:tc>
          <w:tcPr>
            <w:tcW w:w="1113" w:type="dxa"/>
            <w:vAlign w:val="center"/>
          </w:tcPr>
          <w:p w14:paraId="088010D1" w14:textId="50E27269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170" w:type="dxa"/>
            <w:vAlign w:val="center"/>
          </w:tcPr>
          <w:p w14:paraId="3411DE18" w14:textId="1A4C018F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2C821317" w14:textId="70E49580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15232111" w14:textId="0C484571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170" w:type="dxa"/>
            <w:vAlign w:val="center"/>
          </w:tcPr>
          <w:p w14:paraId="7FB83621" w14:textId="4B9CAFEE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59018F97" w14:textId="551619EC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Not sensitive to display conditions</w:t>
            </w:r>
          </w:p>
        </w:tc>
      </w:tr>
      <w:tr w:rsidR="00F469C8" w14:paraId="5FD12AD7" w14:textId="77777777" w:rsidTr="005A6C4E">
        <w:tc>
          <w:tcPr>
            <w:tcW w:w="1890" w:type="dxa"/>
            <w:vAlign w:val="center"/>
          </w:tcPr>
          <w:p w14:paraId="6079FB2E" w14:textId="2CC71CDC" w:rsidR="00F469C8" w:rsidRPr="008B5098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Golightly&lt;/Author&gt;&lt;Year&gt;2009&lt;/Year&gt;&lt;RecNum&gt;1844&lt;/RecNum&gt;&lt;DisplayText&gt;(Golightly, Balfe, Sharples, &amp;amp; Lowe, 2009)&lt;/DisplayText&gt;&lt;record&gt;&lt;rec-number&gt;1844&lt;/rec-number&gt;&lt;foreign-keys&gt;&lt;key app="EN" db-id="fte529zvirww2aevxamxtp2me0d9fvz0fxvx" timestamp="1541828489"&gt;1844&lt;/key&gt;&lt;/foreign-keys&gt;&lt;ref-type name="Conference Proceedings"&gt;10&lt;/ref-type&gt;&lt;contributors&gt;&lt;authors&gt;&lt;author&gt;Golightly, David&lt;/author&gt;&lt;author&gt;Balfe, Nora&lt;/author&gt;&lt;author&gt;Sharples, Sarah&lt;/author&gt;&lt;author&gt;Lowe, Emma&lt;/author&gt;&lt;/authors&gt;&lt;/contributors&gt;&lt;titles&gt;&lt;title&gt;Measuring situation awareness in rail signalling&lt;/title&gt;&lt;secondary-title&gt;Third International Conference on Rail Human Factors&lt;/secondary-title&gt;&lt;/titles&gt;&lt;dates&gt;&lt;year&gt;2009&lt;/year&gt;&lt;/dates&gt;&lt;pub-location&gt;Lille, France &lt;/pub-locatio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Golightly, Balfe, Sharples, &amp; Lowe, 2009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42A6103E" w14:textId="6A742B80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1503" w:type="dxa"/>
            <w:vAlign w:val="center"/>
          </w:tcPr>
          <w:p w14:paraId="77C9F003" w14:textId="05B5CF34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1909ACF6" w14:textId="2ADAC17A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233D153D" w14:textId="253D3904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1170" w:type="dxa"/>
            <w:vAlign w:val="center"/>
          </w:tcPr>
          <w:p w14:paraId="79647DA7" w14:textId="38C1242C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nd of trial queries</w:t>
            </w:r>
          </w:p>
        </w:tc>
        <w:tc>
          <w:tcPr>
            <w:tcW w:w="1170" w:type="dxa"/>
            <w:vAlign w:val="center"/>
          </w:tcPr>
          <w:p w14:paraId="1F356E39" w14:textId="64957E07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5FD2529A" w14:textId="5610CEC6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170" w:type="dxa"/>
            <w:vAlign w:val="center"/>
          </w:tcPr>
          <w:p w14:paraId="22B7CC3E" w14:textId="5DD961E9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00232864" w14:textId="778E1BA1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Not sensitive to automation conditions</w:t>
            </w:r>
          </w:p>
        </w:tc>
      </w:tr>
      <w:tr w:rsidR="00F469C8" w14:paraId="05508A55" w14:textId="77777777" w:rsidTr="005A6C4E">
        <w:tc>
          <w:tcPr>
            <w:tcW w:w="1890" w:type="dxa"/>
            <w:vAlign w:val="center"/>
          </w:tcPr>
          <w:p w14:paraId="230CDFFF" w14:textId="3CA8F273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Gombolay&lt;/Author&gt;&lt;Year&gt;2017&lt;/Year&gt;&lt;RecNum&gt;1933&lt;/RecNum&gt;&lt;DisplayText&gt;(Gombolay, Bair, Huang, &amp;amp; Shah, 2017)&lt;/DisplayText&gt;&lt;record&gt;&lt;rec-number&gt;1933&lt;/rec-number&gt;&lt;foreign-keys&gt;&lt;key app="EN" db-id="fte529zvirww2aevxamxtp2me0d9fvz0fxvx" timestamp="1545015492"&gt;1933&lt;/key&gt;&lt;/foreign-keys&gt;&lt;ref-type name="Journal Article"&gt;17&lt;/ref-type&gt;&lt;contributors&gt;&lt;authors&gt;&lt;author&gt;Gombolay, Matthew&lt;/author&gt;&lt;author&gt;Bair, Anna&lt;/author&gt;&lt;author&gt;Huang, Cindy&lt;/author&gt;&lt;author&gt;Shah, Julie&lt;/author&gt;&lt;/authors&gt;&lt;/contributors&gt;&lt;titles&gt;&lt;title&gt;Computational design of mixed-initiative human–robot teaming that considers human factors: situational awareness, workload, and workflow preferences&lt;/title&gt;&lt;secondary-title&gt;The International Journal of Robotics Research&lt;/secondary-title&gt;&lt;/titles&gt;&lt;periodical&gt;&lt;full-title&gt;The International Journal of Robotics Research&lt;/full-title&gt;&lt;/periodical&gt;&lt;pages&gt;597-617&lt;/pages&gt;&lt;volume&gt;36&lt;/volume&gt;&lt;number&gt;5-7&lt;/number&gt;&lt;dates&gt;&lt;year&gt;2017&lt;/year&gt;&lt;/dates&gt;&lt;isbn&gt;0278-3649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Gombolay, Bair, Huang, &amp; Shah, 2017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3FF9FBF3" w14:textId="68EE9F26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Robotics</w:t>
            </w:r>
          </w:p>
        </w:tc>
        <w:tc>
          <w:tcPr>
            <w:tcW w:w="1503" w:type="dxa"/>
            <w:vAlign w:val="center"/>
          </w:tcPr>
          <w:p w14:paraId="74436999" w14:textId="255C59A9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593707FE" w14:textId="62E86E9A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2F3A8D64" w14:textId="09E7EB5B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170" w:type="dxa"/>
            <w:vAlign w:val="center"/>
          </w:tcPr>
          <w:p w14:paraId="744F014D" w14:textId="213CBAA2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nd of trial queries</w:t>
            </w:r>
          </w:p>
        </w:tc>
        <w:tc>
          <w:tcPr>
            <w:tcW w:w="1170" w:type="dxa"/>
            <w:vAlign w:val="center"/>
          </w:tcPr>
          <w:p w14:paraId="15F1EE39" w14:textId="31D091A6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7D4CAEEF" w14:textId="29705B02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01E009CE" w14:textId="56601D10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bottom"/>
          </w:tcPr>
          <w:p w14:paraId="0AE4C46F" w14:textId="0F9EAEA7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S</w:t>
            </w: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nsitive to automation conditions</w:t>
            </w:r>
          </w:p>
        </w:tc>
      </w:tr>
      <w:tr w:rsidR="00F469C8" w14:paraId="6EDF6CF7" w14:textId="77777777" w:rsidTr="005A6C4E">
        <w:tc>
          <w:tcPr>
            <w:tcW w:w="1890" w:type="dxa"/>
            <w:vAlign w:val="center"/>
          </w:tcPr>
          <w:p w14:paraId="425A5CE3" w14:textId="52493DDE" w:rsidR="00F469C8" w:rsidRPr="008B5098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González-Giraldo&lt;/Author&gt;&lt;Year&gt;2018&lt;/Year&gt;&lt;RecNum&gt;1932&lt;/RecNum&gt;&lt;DisplayText&gt;(González-Giraldo et al., 2018)&lt;/DisplayText&gt;&lt;record&gt;&lt;rec-number&gt;1932&lt;/rec-number&gt;&lt;foreign-keys&gt;&lt;key app="EN" db-id="fte529zvirww2aevxamxtp2me0d9fvz0fxvx" timestamp="1545014909"&gt;1932&lt;/key&gt;&lt;/foreign-keys&gt;&lt;ref-type name="Journal Article"&gt;17&lt;/ref-type&gt;&lt;contributors&gt;&lt;authors&gt;&lt;author&gt;González-Giraldo, Yeimy&lt;/author&gt;&lt;author&gt;González-Reyes, Rodrigo E&lt;/author&gt;&lt;author&gt;Mueller, Shane T&lt;/author&gt;&lt;author&gt;Piper, Brian J&lt;/author&gt;&lt;author&gt;Adan, Ana&lt;/author&gt;&lt;author&gt;Forero, Diego A&lt;/author&gt;&lt;/authors&gt;&lt;/contributors&gt;&lt;titles&gt;&lt;title&gt;Situation Awareness Performance in Healthy Young Adults Is Associated With a Serotonin Transporter Gene Polymorphism&lt;/title&gt;&lt;secondary-title&gt;Psychological Reports&lt;/secondary-title&gt;&lt;/titles&gt;&lt;periodical&gt;&lt;full-title&gt;Psychological reports&lt;/full-title&gt;&lt;/periodical&gt;&lt;pages&gt;877-891&lt;/pages&gt;&lt;volume&gt;121&lt;/volume&gt;&lt;number&gt;5&lt;/number&gt;&lt;dates&gt;&lt;year&gt;2018&lt;/year&gt;&lt;/dates&gt;&lt;isbn&gt;0033-2941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González-Giraldo et al., 2018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1FAA53BF" w14:textId="6BF01D20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mental</w:t>
            </w:r>
          </w:p>
        </w:tc>
        <w:tc>
          <w:tcPr>
            <w:tcW w:w="1503" w:type="dxa"/>
            <w:vAlign w:val="center"/>
          </w:tcPr>
          <w:p w14:paraId="645B93B6" w14:textId="759A476A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mental</w:t>
            </w:r>
          </w:p>
        </w:tc>
        <w:tc>
          <w:tcPr>
            <w:tcW w:w="1317" w:type="dxa"/>
            <w:vAlign w:val="center"/>
          </w:tcPr>
          <w:p w14:paraId="283E9857" w14:textId="3AB291D6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046718AD" w14:textId="6F91A0F8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230</w:t>
            </w:r>
          </w:p>
        </w:tc>
        <w:tc>
          <w:tcPr>
            <w:tcW w:w="1170" w:type="dxa"/>
            <w:vAlign w:val="center"/>
          </w:tcPr>
          <w:p w14:paraId="022A5AE0" w14:textId="40D94F51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2DECF56E" w14:textId="6BC4AEC4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76903D53" w14:textId="737174F5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168D8B1F" w14:textId="62A0E099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4F1EE260" w14:textId="50D548B0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genetic difference in subjects</w:t>
            </w:r>
          </w:p>
        </w:tc>
      </w:tr>
      <w:tr w:rsidR="00F469C8" w14:paraId="0AA8AED0" w14:textId="77777777" w:rsidTr="005A6C4E">
        <w:tc>
          <w:tcPr>
            <w:tcW w:w="1890" w:type="dxa"/>
            <w:vAlign w:val="center"/>
          </w:tcPr>
          <w:p w14:paraId="44076F50" w14:textId="5C4E6BAE" w:rsidR="00F469C8" w:rsidRPr="008B5098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Gronlund&lt;/Author&gt;&lt;Year&gt;1998&lt;/Year&gt;&lt;RecNum&gt;1860&lt;/RecNum&gt;&lt;DisplayText&gt;(Gronlund, Ohrt, Dougherty, Perry, &amp;amp; Manning, 1998)&lt;/DisplayText&gt;&lt;record&gt;&lt;rec-number&gt;1860&lt;/rec-number&gt;&lt;foreign-keys&gt;&lt;key app="EN" db-id="fte529zvirww2aevxamxtp2me0d9fvz0fxvx" timestamp="1541874559"&gt;1860&lt;/key&gt;&lt;/foreign-keys&gt;&lt;ref-type name="Report"&gt;27&lt;/ref-type&gt;&lt;contributors&gt;&lt;authors&gt;&lt;author&gt;Gronlund, Scott D&lt;/author&gt;&lt;author&gt;Ohrt, Daryl D&lt;/author&gt;&lt;author&gt;Dougherty, Michael R&lt;/author&gt;&lt;author&gt;Perry, Jennifer L&lt;/author&gt;&lt;author&gt;Manning, Carol A&lt;/author&gt;&lt;/authors&gt;&lt;/contributors&gt;&lt;titles&gt;&lt;title&gt;Aircraft importance and its relevance to situation awareness&lt;/title&gt;&lt;/titles&gt;&lt;dates&gt;&lt;year&gt;1998&lt;/year&gt;&lt;/dates&gt;&lt;publisher&gt;Oklahoma University at Norman Dept Of Psychology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Gronlund, Ohrt, Dougherty, Perry, &amp; Manning, 1998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6C4632F7" w14:textId="72FEE41F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ATC</w:t>
            </w:r>
          </w:p>
        </w:tc>
        <w:tc>
          <w:tcPr>
            <w:tcW w:w="1503" w:type="dxa"/>
            <w:vAlign w:val="center"/>
          </w:tcPr>
          <w:p w14:paraId="5C1E24F1" w14:textId="37827ABD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0B7C0B18" w14:textId="23AB79B5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30C24D85" w14:textId="0468CE74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170" w:type="dxa"/>
            <w:vAlign w:val="center"/>
          </w:tcPr>
          <w:p w14:paraId="2924AAD4" w14:textId="43C4E65F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7EBA53BD" w14:textId="73C6A71F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4D2B79DD" w14:textId="27063D95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17EEE509" w14:textId="35755791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42D54444" w14:textId="71AD38BA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aircraft importance</w:t>
            </w:r>
          </w:p>
        </w:tc>
      </w:tr>
      <w:tr w:rsidR="00F469C8" w14:paraId="323D1AA6" w14:textId="77777777" w:rsidTr="005A6C4E">
        <w:tc>
          <w:tcPr>
            <w:tcW w:w="1890" w:type="dxa"/>
            <w:vAlign w:val="center"/>
          </w:tcPr>
          <w:p w14:paraId="34FEC9D1" w14:textId="399E8436" w:rsidR="00F469C8" w:rsidRPr="008B5098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Guarino&lt;/Author&gt;&lt;Year&gt;2009&lt;/Year&gt;&lt;RecNum&gt;1965&lt;/RecNum&gt;&lt;DisplayText&gt;(Guarino, Harper, Roth, Liu, &amp;amp; Vincenzi, 2009)&lt;/DisplayText&gt;&lt;record&gt;&lt;rec-number&gt;1965&lt;/rec-number&gt;&lt;foreign-keys&gt;&lt;key app="EN" db-id="fte529zvirww2aevxamxtp2me0d9fvz0fxvx" timestamp="1545170103"&gt;1965&lt;/key&gt;&lt;/foreign-keys&gt;&lt;ref-type name="Conference Proceedings"&gt;10&lt;/ref-type&gt;&lt;contributors&gt;&lt;authors&gt;&lt;author&gt;Guarino, Sean L&lt;/author&gt;&lt;author&gt;Harper, Karen&lt;/author&gt;&lt;author&gt;Roth, Emilie&lt;/author&gt;&lt;author&gt;Liu, Dahai&lt;/author&gt;&lt;author&gt;Vincenzi, Dennis&lt;/author&gt;&lt;/authors&gt;&lt;/contributors&gt;&lt;titles&gt;&lt;title&gt;Adaptive boundary aids in complex air combat scenarios&lt;/title&gt;&lt;secondary-title&gt;Human Factors and Ergonomics Society Annual Meeting&lt;/secondary-title&gt;&lt;/titles&gt;&lt;pages&gt;66-70&lt;/pages&gt;&lt;volume&gt;53&lt;/volume&gt;&lt;number&gt;1&lt;/number&gt;&lt;dates&gt;&lt;year&gt;2009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Guarino, Harper, Roth, Liu, &amp; Vincenzi, 2009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2D911ABD" w14:textId="76343023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Aviation</w:t>
            </w:r>
          </w:p>
        </w:tc>
        <w:tc>
          <w:tcPr>
            <w:tcW w:w="1503" w:type="dxa"/>
            <w:vAlign w:val="center"/>
          </w:tcPr>
          <w:p w14:paraId="32BB86E6" w14:textId="4B27B1FD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5F32EEE8" w14:textId="4CE419BD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Novice</w:t>
            </w:r>
          </w:p>
        </w:tc>
        <w:tc>
          <w:tcPr>
            <w:tcW w:w="1113" w:type="dxa"/>
            <w:vAlign w:val="center"/>
          </w:tcPr>
          <w:p w14:paraId="400433D1" w14:textId="65BC57E7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170" w:type="dxa"/>
            <w:vAlign w:val="center"/>
          </w:tcPr>
          <w:p w14:paraId="7C44A43A" w14:textId="05851682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nd of trial queries</w:t>
            </w:r>
          </w:p>
        </w:tc>
        <w:tc>
          <w:tcPr>
            <w:tcW w:w="1170" w:type="dxa"/>
            <w:vAlign w:val="center"/>
          </w:tcPr>
          <w:p w14:paraId="705D33F6" w14:textId="5DBD27AE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429F5DFA" w14:textId="3CA82FBA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170" w:type="dxa"/>
            <w:vAlign w:val="center"/>
          </w:tcPr>
          <w:p w14:paraId="76E5122A" w14:textId="1B3BD388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4CF6C700" w14:textId="62D624B9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Not sensitive to display condition</w:t>
            </w:r>
          </w:p>
        </w:tc>
      </w:tr>
      <w:tr w:rsidR="00F469C8" w14:paraId="4F2308D5" w14:textId="77777777" w:rsidTr="005A6C4E">
        <w:tc>
          <w:tcPr>
            <w:tcW w:w="1890" w:type="dxa"/>
            <w:vAlign w:val="center"/>
          </w:tcPr>
          <w:p w14:paraId="03E55E14" w14:textId="26003679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Gugerty&lt;/Author&gt;&lt;Year&gt;1998&lt;/Year&gt;&lt;RecNum&gt;799&lt;/RecNum&gt;&lt;DisplayText&gt;(Gugerty, 1998)&lt;/DisplayText&gt;&lt;record&gt;&lt;rec-number&gt;799&lt;/rec-number&gt;&lt;foreign-keys&gt;&lt;key app="EN" db-id="fte529zvirww2aevxamxtp2me0d9fvz0fxvx" timestamp="0"&gt;799&lt;/key&gt;&lt;/foreign-keys&gt;&lt;ref-type name="Journal Article"&gt;17&lt;/ref-type&gt;&lt;contributors&gt;&lt;authors&gt;&lt;author&gt;Gugerty, L.&lt;/author&gt;&lt;/authors&gt;&lt;/contributors&gt;&lt;titles&gt;&lt;title&gt;Evidence from a partial report task for forgetting in dynamic spatial memory&lt;/title&gt;&lt;secondary-title&gt;Human Factors&lt;/secondary-title&gt;&lt;/titles&gt;&lt;periodical&gt;&lt;full-title&gt;Human Factors&lt;/full-title&gt;&lt;/periodical&gt;&lt;pages&gt;498-508&lt;/pages&gt;&lt;volume&gt;40&lt;/volume&gt;&lt;number&gt;3&lt;/number&gt;&lt;keywords&gt;&lt;keyword&gt;SA&lt;/keyword&gt;&lt;keyword&gt;driving&lt;/keyword&gt;&lt;keyword&gt;memory&lt;/keyword&gt;&lt;keyword&gt;measurement&lt;/keyword&gt;&lt;/keywords&gt;&lt;dates&gt;&lt;year&gt;1998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Gugerty, 1998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1156D8D2" w14:textId="35E704EA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4BC8A291" w14:textId="7AB45B79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6B1169F1" w14:textId="74262252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161A3784" w14:textId="75FF9D3F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1170" w:type="dxa"/>
            <w:vAlign w:val="center"/>
          </w:tcPr>
          <w:p w14:paraId="06D08B43" w14:textId="6A4064A8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097B47AF" w14:textId="43627B17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5979BCD8" w14:textId="3418F713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2E4E941E" w14:textId="3CCB65F3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17952116" w14:textId="6212F125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vehicle locations</w:t>
            </w:r>
          </w:p>
        </w:tc>
      </w:tr>
      <w:tr w:rsidR="00F469C8" w14:paraId="09D90D9A" w14:textId="77777777" w:rsidTr="005A6C4E">
        <w:tc>
          <w:tcPr>
            <w:tcW w:w="1890" w:type="dxa"/>
            <w:vAlign w:val="bottom"/>
          </w:tcPr>
          <w:p w14:paraId="00501C24" w14:textId="51EA713D" w:rsidR="00F469C8" w:rsidRPr="008B5098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Hallbert&lt;/Author&gt;&lt;Year&gt;1997&lt;/Year&gt;&lt;RecNum&gt;1972&lt;/RecNum&gt;&lt;DisplayText&gt;(Hallbert, 1997)&lt;/DisplayText&gt;&lt;record&gt;&lt;rec-number&gt;1972&lt;/rec-number&gt;&lt;foreign-keys&gt;&lt;key app="EN" db-id="fte529zvirww2aevxamxtp2me0d9fvz0fxvx" timestamp="1545361377"&gt;1972&lt;/key&gt;&lt;/foreign-keys&gt;&lt;ref-type name="Conference Proceedings"&gt;10&lt;/ref-type&gt;&lt;contributors&gt;&lt;authors&gt;&lt;author&gt;Hallbert, Bruce P&lt;/author&gt;&lt;/authors&gt;&lt;/contributors&gt;&lt;titles&gt;&lt;title&gt;Situation awareness and operator performance: results from simulator-based studies&lt;/title&gt;&lt;secondary-title&gt;IEEE Sixth Conference on Human Factors and Power Plants&lt;/secondary-title&gt;&lt;/titles&gt;&lt;pages&gt;18/1-18/6&lt;/pages&gt;&lt;dates&gt;&lt;year&gt;1997&lt;/year&gt;&lt;/dates&gt;&lt;pub-location&gt;New York&lt;/pub-location&gt;&lt;publisher&gt;IEEE&lt;/publisher&gt;&lt;isbn&gt;0780337697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Hallbert, 1997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1C5448AD" w14:textId="787C3B38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Process control</w:t>
            </w:r>
          </w:p>
        </w:tc>
        <w:tc>
          <w:tcPr>
            <w:tcW w:w="1503" w:type="dxa"/>
          </w:tcPr>
          <w:p w14:paraId="6874E625" w14:textId="50F8DA70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</w:tcPr>
          <w:p w14:paraId="67AE04BD" w14:textId="75E0E7B5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</w:tcPr>
          <w:p w14:paraId="19F8A4B3" w14:textId="5025EF9B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1170" w:type="dxa"/>
          </w:tcPr>
          <w:p w14:paraId="72D318ED" w14:textId="5A65FA07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CRI</w:t>
            </w:r>
          </w:p>
        </w:tc>
        <w:tc>
          <w:tcPr>
            <w:tcW w:w="1170" w:type="dxa"/>
          </w:tcPr>
          <w:p w14:paraId="27703B41" w14:textId="1535CDE4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CRI</w:t>
            </w:r>
          </w:p>
        </w:tc>
        <w:tc>
          <w:tcPr>
            <w:tcW w:w="1260" w:type="dxa"/>
            <w:vAlign w:val="center"/>
          </w:tcPr>
          <w:p w14:paraId="179DE988" w14:textId="4C285428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2014D3BC" w14:textId="42316271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bottom"/>
          </w:tcPr>
          <w:p w14:paraId="5A0B9828" w14:textId="7B9A4FB4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scenario differences and timeline</w:t>
            </w:r>
          </w:p>
        </w:tc>
      </w:tr>
      <w:tr w:rsidR="00F469C8" w14:paraId="1744CC86" w14:textId="77777777" w:rsidTr="005A6C4E">
        <w:tc>
          <w:tcPr>
            <w:tcW w:w="1890" w:type="dxa"/>
            <w:vAlign w:val="center"/>
          </w:tcPr>
          <w:p w14:paraId="1228BA03" w14:textId="0BFD2A64" w:rsidR="00F469C8" w:rsidRPr="008B5098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Hänsel&lt;/Author&gt;&lt;Year&gt;2012&lt;/Year&gt;&lt;RecNum&gt;1884&lt;/RecNum&gt;&lt;DisplayText&gt;(Hänsel et al., 2012)&lt;/DisplayText&gt;&lt;record&gt;&lt;rec-number&gt;1884&lt;/rec-number&gt;&lt;foreign-keys&gt;&lt;key app="EN" db-id="fte529zvirww2aevxamxtp2me0d9fvz0fxvx" timestamp="1542510842"&gt;1884&lt;/key&gt;&lt;/foreign-keys&gt;&lt;ref-type name="Journal Article"&gt;17&lt;/ref-type&gt;&lt;contributors&gt;&lt;authors&gt;&lt;author&gt;Hänsel, M&lt;/author&gt;&lt;author&gt;Winkelmann, AM&lt;/author&gt;&lt;author&gt;Hardt, F&lt;/author&gt;&lt;author&gt;Gijselaers, W&lt;/author&gt;&lt;author&gt;Hacker, W&lt;/author&gt;&lt;author&gt;Stiehl, M&lt;/author&gt;&lt;author&gt;Koch, T&lt;/author&gt;&lt;author&gt;Müller, MP&lt;/author&gt;&lt;/authors&gt;&lt;/contributors&gt;&lt;titles&gt;&lt;title&gt;Impact of simulator training and crew resource management training on final-year medical students&amp;apos; performance in sepsis resuscitation: a randomized trial&lt;/title&gt;&lt;secondary-title&gt;Minerva Anestesiologica&lt;/secondary-title&gt;&lt;/titles&gt;&lt;periodical&gt;&lt;full-title&gt;Minerva anestesiologica&lt;/full-title&gt;&lt;/periodical&gt;&lt;pages&gt;901&lt;/pages&gt;&lt;volume&gt;78&lt;/volume&gt;&lt;number&gt;8&lt;/number&gt;&lt;dates&gt;&lt;year&gt;2012&lt;/year&gt;&lt;/dates&gt;&lt;isbn&gt;0375-9393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Hänsel et al., 2012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3F74AD54" w14:textId="52C0A207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edical</w:t>
            </w:r>
          </w:p>
        </w:tc>
        <w:tc>
          <w:tcPr>
            <w:tcW w:w="1503" w:type="dxa"/>
            <w:vAlign w:val="center"/>
          </w:tcPr>
          <w:p w14:paraId="7A2A37BE" w14:textId="4314D5E3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40A9781F" w14:textId="115E3C29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Novice</w:t>
            </w:r>
          </w:p>
        </w:tc>
        <w:tc>
          <w:tcPr>
            <w:tcW w:w="1113" w:type="dxa"/>
            <w:vAlign w:val="center"/>
          </w:tcPr>
          <w:p w14:paraId="40722018" w14:textId="6736AA70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1170" w:type="dxa"/>
            <w:vAlign w:val="center"/>
          </w:tcPr>
          <w:p w14:paraId="75460298" w14:textId="373577B6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19DE852C" w14:textId="193E3F9C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08A79785" w14:textId="041B09E2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206C7514" w14:textId="1C56DE26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7BD436BC" w14:textId="4B951060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training differences</w:t>
            </w:r>
          </w:p>
        </w:tc>
      </w:tr>
      <w:tr w:rsidR="00F469C8" w14:paraId="789662B9" w14:textId="77777777" w:rsidTr="005A6C4E">
        <w:tc>
          <w:tcPr>
            <w:tcW w:w="1890" w:type="dxa"/>
            <w:vAlign w:val="center"/>
          </w:tcPr>
          <w:p w14:paraId="11909D95" w14:textId="22BF6E89" w:rsidR="00F469C8" w:rsidRPr="008B5098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Hauss&lt;/Author&gt;&lt;Year&gt;2003&lt;/Year&gt;&lt;RecNum&gt;1977&lt;/RecNum&gt;&lt;DisplayText&gt;(Hauss &amp;amp; Eyferth, 2003)&lt;/DisplayText&gt;&lt;record&gt;&lt;rec-number&gt;1977&lt;/rec-number&gt;&lt;foreign-keys&gt;&lt;key app="EN" db-id="fte529zvirww2aevxamxtp2me0d9fvz0fxvx" timestamp="1545434564"&gt;1977&lt;/key&gt;&lt;/foreign-keys&gt;&lt;ref-type name="Journal Article"&gt;17&lt;/ref-type&gt;&lt;contributors&gt;&lt;authors&gt;&lt;author&gt;Hauss, Yorck&lt;/author&gt;&lt;author&gt;Eyferth, Klaus&lt;/author&gt;&lt;/authors&gt;&lt;/contributors&gt;&lt;titles&gt;&lt;title&gt;Securing future ATM-concepts&amp;apos; safety by measuring situation awareness in ATC&lt;/title&gt;&lt;secondary-title&gt;Aerospace Science And Technology&lt;/secondary-title&gt;&lt;/titles&gt;&lt;periodical&gt;&lt;full-title&gt;Aerospace science and technology&lt;/full-title&gt;&lt;/periodical&gt;&lt;pages&gt;417-427&lt;/pages&gt;&lt;volume&gt;7&lt;/volume&gt;&lt;number&gt;6&lt;/number&gt;&lt;dates&gt;&lt;year&gt;2003&lt;/year&gt;&lt;/dates&gt;&lt;isbn&gt;1270-9638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Hauss &amp; Eyferth, 2003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3FA19D1" w14:textId="549AB0F8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ATC</w:t>
            </w:r>
          </w:p>
        </w:tc>
        <w:tc>
          <w:tcPr>
            <w:tcW w:w="1503" w:type="dxa"/>
            <w:vAlign w:val="center"/>
          </w:tcPr>
          <w:p w14:paraId="5CBD6C12" w14:textId="4D8401CB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69E7E633" w14:textId="5C45B192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00770F71" w14:textId="78BA0C4C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170" w:type="dxa"/>
            <w:vAlign w:val="center"/>
          </w:tcPr>
          <w:p w14:paraId="72981E84" w14:textId="1476ACC8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LSA</w:t>
            </w:r>
          </w:p>
        </w:tc>
        <w:tc>
          <w:tcPr>
            <w:tcW w:w="1170" w:type="dxa"/>
            <w:vAlign w:val="center"/>
          </w:tcPr>
          <w:p w14:paraId="50D79E32" w14:textId="27CF4129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LSA</w:t>
            </w:r>
          </w:p>
        </w:tc>
        <w:tc>
          <w:tcPr>
            <w:tcW w:w="1260" w:type="dxa"/>
            <w:vAlign w:val="center"/>
          </w:tcPr>
          <w:p w14:paraId="7ADCCD49" w14:textId="550386D4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03BC63A8" w14:textId="0358510E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6D47DA80" w14:textId="6E2A37FC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planning concept</w:t>
            </w:r>
          </w:p>
        </w:tc>
      </w:tr>
      <w:tr w:rsidR="00F469C8" w14:paraId="7169A91B" w14:textId="77777777" w:rsidTr="005A6C4E">
        <w:tc>
          <w:tcPr>
            <w:tcW w:w="1890" w:type="dxa"/>
            <w:vAlign w:val="center"/>
          </w:tcPr>
          <w:p w14:paraId="5168254F" w14:textId="38D21525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Heenan&lt;/Author&gt;&lt;Year&gt;2014&lt;/Year&gt;&lt;RecNum&gt;1796&lt;/RecNum&gt;&lt;DisplayText&gt;(Heenan, Herdman, Brown, &amp;amp; Robert, 2014)&lt;/DisplayText&gt;&lt;record&gt;&lt;rec-number&gt;1796&lt;/rec-number&gt;&lt;foreign-keys&gt;&lt;key app="EN" db-id="fte529zvirww2aevxamxtp2me0d9fvz0fxvx" timestamp="1540245997"&gt;1796&lt;/key&gt;&lt;/foreign-keys&gt;&lt;ref-type name="Journal Article"&gt;17&lt;/ref-type&gt;&lt;contributors&gt;&lt;authors&gt;&lt;author&gt;Heenan, A.&lt;/author&gt;&lt;author&gt;Herdman, C. M.&lt;/author&gt;&lt;author&gt;Brown, M. S.&lt;/author&gt;&lt;author&gt;Robert, N.&lt;/author&gt;&lt;/authors&gt;&lt;/contributors&gt;&lt;titles&gt;&lt;title&gt;Effects of conversation on situation awareness and working memory in simulated driving&lt;/title&gt;&lt;secondary-title&gt;Human Factors&lt;/secondary-title&gt;&lt;/titles&gt;&lt;periodical&gt;&lt;full-title&gt;Human Factors&lt;/full-title&gt;&lt;/periodical&gt;&lt;pages&gt;1077-1092&lt;/pages&gt;&lt;volume&gt;56&lt;/volume&gt;&lt;number&gt;6&lt;/number&gt;&lt;keywords&gt;&lt;keyword&gt;Driving&lt;/keyword&gt;&lt;keyword&gt;SA&lt;/keyword&gt;&lt;keyword&gt;working memory&lt;/keyword&gt;&lt;/keywords&gt;&lt;dates&gt;&lt;year&gt;2014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Heenan, Herdman, Brown, &amp; Robert, 2014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236C383E" w14:textId="38245F4F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09B6759F" w14:textId="66692706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37CB1919" w14:textId="6B0AFC66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058EA0BD" w14:textId="1F81D27D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170" w:type="dxa"/>
            <w:vAlign w:val="center"/>
          </w:tcPr>
          <w:p w14:paraId="4BB91F2B" w14:textId="5274BB95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nd of trial queries</w:t>
            </w:r>
          </w:p>
        </w:tc>
        <w:tc>
          <w:tcPr>
            <w:tcW w:w="1170" w:type="dxa"/>
            <w:vAlign w:val="center"/>
          </w:tcPr>
          <w:p w14:paraId="17ED8A6B" w14:textId="634D297B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0EE3DD87" w14:textId="223D322C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56B62F6D" w14:textId="20BA7756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264648F5" w14:textId="2C80DE4F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vehicle position and conversation condition</w:t>
            </w:r>
          </w:p>
        </w:tc>
      </w:tr>
      <w:tr w:rsidR="00F469C8" w14:paraId="78D9FE64" w14:textId="77777777" w:rsidTr="005A6C4E">
        <w:tc>
          <w:tcPr>
            <w:tcW w:w="1890" w:type="dxa"/>
            <w:vAlign w:val="center"/>
          </w:tcPr>
          <w:p w14:paraId="17E2440D" w14:textId="61635B0B" w:rsidR="00F469C8" w:rsidRPr="008B5098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Hoang&lt;/Author&gt;&lt;Year&gt;2011&lt;/Year&gt;&lt;RecNum&gt;1861&lt;/RecNum&gt;&lt;DisplayText&gt;(Hoang, Jung, Holbrook, &amp;amp; Malik, 2011)&lt;/DisplayText&gt;&lt;record&gt;&lt;rec-number&gt;1861&lt;/rec-number&gt;&lt;foreign-keys&gt;&lt;key app="EN" db-id="fte529zvirww2aevxamxtp2me0d9fvz0fxvx" timestamp="1541875055"&gt;1861&lt;/key&gt;&lt;/foreign-keys&gt;&lt;ref-type name="Conference Proceedings"&gt;10&lt;/ref-type&gt;&lt;contributors&gt;&lt;authors&gt;&lt;author&gt;Hoang, Ty&lt;/author&gt;&lt;author&gt;Jung, Yoon C&lt;/author&gt;&lt;author&gt;Holbrook, Jon B&lt;/author&gt;&lt;author&gt;Malik, Waqar A&lt;/author&gt;&lt;/authors&gt;&lt;/contributors&gt;&lt;titles&gt;&lt;title&gt;Tower controllers’ assessment of the spot and runway departure advisor (SARDA) Concept&lt;/title&gt;&lt;secondary-title&gt;Ninth USA/Europe Air Traffic Management Research and Development Seminar (ATM2011)&lt;/secondary-title&gt;&lt;/titles&gt;&lt;dates&gt;&lt;year&gt;2011&lt;/year&gt;&lt;/dates&gt;&lt;pub-location&gt;Berlin&lt;/pub-location&gt;&lt;publisher&gt;Citeseer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Hoang, Jung, Holbrook, &amp; Malik, 2011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5E59770B" w14:textId="504B8BF9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ATC</w:t>
            </w:r>
          </w:p>
        </w:tc>
        <w:tc>
          <w:tcPr>
            <w:tcW w:w="1503" w:type="dxa"/>
            <w:vAlign w:val="center"/>
          </w:tcPr>
          <w:p w14:paraId="2938D669" w14:textId="7D45B641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048645D3" w14:textId="766DE3E8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2E3174AA" w14:textId="70CD24B4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70" w:type="dxa"/>
            <w:vAlign w:val="center"/>
          </w:tcPr>
          <w:p w14:paraId="3A555C66" w14:textId="0905FD1D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77C68932" w14:textId="45CBEE6B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168A42B2" w14:textId="3B865125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512D6022" w14:textId="2AE3BCDA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54CDDE67" w14:textId="7DD0CAD0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advisories at high workload but not low workload</w:t>
            </w:r>
          </w:p>
        </w:tc>
      </w:tr>
      <w:tr w:rsidR="00F469C8" w14:paraId="1CB9D07B" w14:textId="77777777" w:rsidTr="005A6C4E">
        <w:tc>
          <w:tcPr>
            <w:tcW w:w="1890" w:type="dxa"/>
            <w:vAlign w:val="center"/>
          </w:tcPr>
          <w:p w14:paraId="0F4BC1F0" w14:textId="6897D57C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Hogan&lt;/Author&gt;&lt;Year&gt;2006&lt;/Year&gt;&lt;RecNum&gt;1847&lt;/RecNum&gt;&lt;DisplayText&gt;(Hogan, Pace, Hapgood, &amp;amp; Boone, 2006)&lt;/DisplayText&gt;&lt;record&gt;&lt;rec-number&gt;1847&lt;/rec-number&gt;&lt;foreign-keys&gt;&lt;key app="EN" db-id="fte529zvirww2aevxamxtp2me0d9fvz0fxvx" timestamp="1541835764"&gt;1847&lt;/key&gt;&lt;/foreign-keys&gt;&lt;ref-type name="Journal Article"&gt;17&lt;/ref-type&gt;&lt;contributors&gt;&lt;authors&gt;&lt;author&gt;Hogan, Michael P&lt;/author&gt;&lt;author&gt;Pace, David E&lt;/author&gt;&lt;author&gt;Hapgood, Joanne&lt;/author&gt;&lt;author&gt;Boone, Darrell C&lt;/author&gt;&lt;/authors&gt;&lt;/contributors&gt;&lt;titles&gt;&lt;title&gt;Use of human patient simulation and the situation awareness global assessment technique in practical trauma skills assessment&lt;/title&gt;&lt;secondary-title&gt;Journal of Trauma and Acute Care Surgery&lt;/secondary-title&gt;&lt;/titles&gt;&lt;periodical&gt;&lt;full-title&gt;Journal of Trauma and Acute Care Surgery&lt;/full-title&gt;&lt;/periodical&gt;&lt;pages&gt;1047-1052&lt;/pages&gt;&lt;volume&gt;61&lt;/volume&gt;&lt;number&gt;5&lt;/number&gt;&lt;dates&gt;&lt;year&gt;2006&lt;/year&gt;&lt;/dates&gt;&lt;isbn&gt;2163-0755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Hogan, Pace, Hapgood, &amp; Boone, 2006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685BC424" w14:textId="2AFEFD17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edical</w:t>
            </w:r>
          </w:p>
        </w:tc>
        <w:tc>
          <w:tcPr>
            <w:tcW w:w="1503" w:type="dxa"/>
            <w:vAlign w:val="center"/>
          </w:tcPr>
          <w:p w14:paraId="23807C83" w14:textId="134037D2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bottom"/>
          </w:tcPr>
          <w:p w14:paraId="1335627E" w14:textId="32577576" w:rsidR="00F469C8" w:rsidRPr="008B5098" w:rsidRDefault="003761D2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 &amp; Experienced</w:t>
            </w:r>
          </w:p>
        </w:tc>
        <w:tc>
          <w:tcPr>
            <w:tcW w:w="1113" w:type="dxa"/>
            <w:vAlign w:val="center"/>
          </w:tcPr>
          <w:p w14:paraId="02103865" w14:textId="1872B54F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170" w:type="dxa"/>
            <w:vAlign w:val="center"/>
          </w:tcPr>
          <w:p w14:paraId="43502C25" w14:textId="03A24CAD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75BA5CC9" w14:textId="04644C70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09867798" w14:textId="16D51206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06A6BD57" w14:textId="07211F8A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45BA7225" w14:textId="1CC39CD2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 correlated with expertise and performance scores</w:t>
            </w:r>
          </w:p>
        </w:tc>
      </w:tr>
      <w:tr w:rsidR="00F469C8" w14:paraId="284BEE67" w14:textId="77777777" w:rsidTr="005A6C4E">
        <w:tc>
          <w:tcPr>
            <w:tcW w:w="1890" w:type="dxa"/>
            <w:vAlign w:val="center"/>
          </w:tcPr>
          <w:p w14:paraId="552468E7" w14:textId="23D02129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Hogg&lt;/Author&gt;&lt;Year&gt;1993&lt;/Year&gt;&lt;RecNum&gt;501&lt;/RecNum&gt;&lt;DisplayText&gt;(Hogg, Torralba, &amp;amp; Volden, 1993)&lt;/DisplayText&gt;&lt;record&gt;&lt;rec-number&gt;501&lt;/rec-number&gt;&lt;foreign-keys&gt;&lt;key app="EN" db-id="fte529zvirww2aevxamxtp2me0d9fvz0fxvx" timestamp="0"&gt;501&lt;/key&gt;&lt;/foreign-keys&gt;&lt;ref-type name="Report"&gt;27&lt;/ref-type&gt;&lt;contributors&gt;&lt;authors&gt;&lt;author&gt;Hogg, D. N.&lt;/author&gt;&lt;author&gt;Torralba, B.&lt;/author&gt;&lt;author&gt;Volden, F. S.&lt;/author&gt;&lt;/authors&gt;&lt;/contributors&gt;&lt;titles&gt;&lt;title&gt;A situation awareness methodology for the evaluation of process control systems: Studies of feasibility and the implication of use&lt;/title&gt;&lt;/titles&gt;&lt;keywords&gt;&lt;keyword&gt;SA&lt;/keyword&gt;&lt;keyword&gt;measurement&lt;/keyword&gt;&lt;keyword&gt;nuclear&lt;/keyword&gt;&lt;keyword&gt;controls&lt;/keyword&gt;&lt;/keywords&gt;&lt;dates&gt;&lt;year&gt;1993&lt;/year&gt;&lt;pub-dates&gt;&lt;date&gt;March&lt;/date&gt;&lt;/pub-dates&gt;&lt;/dates&gt;&lt;pub-location&gt;Storefjell, Norway&lt;/pub-location&gt;&lt;publisher&gt;OECD Halden Reactor Project&lt;/publisher&gt;&lt;isbn&gt;1993-03-05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Hogg, Torralba, &amp; Volden, 1993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0D938DC" w14:textId="773DFA0F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Process control</w:t>
            </w:r>
          </w:p>
        </w:tc>
        <w:tc>
          <w:tcPr>
            <w:tcW w:w="1503" w:type="dxa"/>
            <w:vAlign w:val="center"/>
          </w:tcPr>
          <w:p w14:paraId="5867530C" w14:textId="1FAF0956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0EE9C868" w14:textId="1905F3B3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39B9F77A" w14:textId="1462CA22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170" w:type="dxa"/>
            <w:vAlign w:val="center"/>
          </w:tcPr>
          <w:p w14:paraId="2E57D7EA" w14:textId="2CF1455B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CRI</w:t>
            </w:r>
          </w:p>
        </w:tc>
        <w:tc>
          <w:tcPr>
            <w:tcW w:w="1170" w:type="dxa"/>
          </w:tcPr>
          <w:p w14:paraId="1C7E2A7F" w14:textId="77777777" w:rsidR="00F469C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  <w:p w14:paraId="7B03089E" w14:textId="3EFE8714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CRI</w:t>
            </w:r>
          </w:p>
        </w:tc>
        <w:tc>
          <w:tcPr>
            <w:tcW w:w="1260" w:type="dxa"/>
            <w:vAlign w:val="center"/>
          </w:tcPr>
          <w:p w14:paraId="3E6E82B8" w14:textId="4590EDFF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3099A749" w14:textId="64072068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11B35837" w14:textId="00732EA5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expertise differences, interface differences, and process disturbances</w:t>
            </w:r>
          </w:p>
        </w:tc>
      </w:tr>
      <w:tr w:rsidR="00F469C8" w14:paraId="06ABD69D" w14:textId="77777777" w:rsidTr="005A6C4E">
        <w:tc>
          <w:tcPr>
            <w:tcW w:w="1890" w:type="dxa"/>
            <w:vAlign w:val="bottom"/>
          </w:tcPr>
          <w:p w14:paraId="1F4D1E71" w14:textId="27B91883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Hogg&lt;/Author&gt;&lt;Year&gt;1995&lt;/Year&gt;&lt;RecNum&gt;1921&lt;/RecNum&gt;&lt;DisplayText&gt;(Hogg, Folles</w:instrText>
            </w:r>
            <w:r>
              <w:rPr>
                <w:rFonts w:ascii="Menlo Regular" w:eastAsia="Times New Roman" w:hAnsi="Menlo Regular" w:cs="Menlo Regular"/>
                <w:b/>
                <w:bCs/>
                <w:color w:val="000000"/>
                <w:sz w:val="20"/>
                <w:szCs w:val="20"/>
              </w:rPr>
              <w:instrText>⊘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>, Strand-Volden, &amp;amp; Torralba, 1995)&lt;/DisplayText&gt;&lt;record&gt;&lt;rec-number&gt;1921&lt;/rec-number&gt;&lt;foreign-keys&gt;&lt;key app="EN" db-id="fte529zvirww2aevxamxtp2me0d9fvz0fxvx" timestamp="1542652027"&gt;1921&lt;/key&gt;&lt;/foreign-keys&gt;&lt;ref-type name="Journal Article"&gt;17&lt;/ref-type&gt;&lt;contributors&gt;&lt;authors&gt;&lt;author&gt;Hogg, David N&lt;/author&gt;&lt;author&gt;Folles</w:instrText>
            </w:r>
            <w:r>
              <w:rPr>
                <w:rFonts w:ascii="Menlo Regular" w:eastAsia="Times New Roman" w:hAnsi="Menlo Regular" w:cs="Menlo Regular"/>
                <w:b/>
                <w:bCs/>
                <w:color w:val="000000"/>
                <w:sz w:val="20"/>
                <w:szCs w:val="20"/>
              </w:rPr>
              <w:instrText>⊘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>, Knut&lt;/author&gt;&lt;author&gt;Strand-Volden, Frode&lt;/author&gt;&lt;author&gt;Torralba, Belén&lt;/author&gt;&lt;/authors&gt;&lt;/contributors&gt;&lt;titles&gt;&lt;title&gt;Development of a situation awareness measure to evaluate advanced alarm systems in nuclear power plant control rooms&lt;/title&gt;&lt;secondary-title&gt;Ergonomics&lt;/secondary-title&gt;&lt;/titles&gt;&lt;periodical&gt;&lt;full-title&gt;Ergonomics&lt;/full-title&gt;&lt;/periodical&gt;&lt;pages&gt;2394-2413&lt;/pages&gt;&lt;volume&gt;38&lt;/volume&gt;&lt;number&gt;11&lt;/number&gt;&lt;dates&gt;&lt;year&gt;1995&lt;/year&gt;&lt;/dates&gt;&lt;isbn&gt;0014-0139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Hogg, Folles</w:t>
            </w:r>
            <w:r>
              <w:rPr>
                <w:rFonts w:ascii="Menlo Regular" w:eastAsia="Times New Roman" w:hAnsi="Menlo Regular" w:cs="Menlo Regular"/>
                <w:b/>
                <w:bCs/>
                <w:noProof/>
                <w:color w:val="000000"/>
                <w:sz w:val="20"/>
                <w:szCs w:val="20"/>
              </w:rPr>
              <w:t>⊘</w:t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, Strand-Volden, &amp; Torralba, 1995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6C95A333" w14:textId="3B347273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Process control</w:t>
            </w:r>
          </w:p>
        </w:tc>
        <w:tc>
          <w:tcPr>
            <w:tcW w:w="1503" w:type="dxa"/>
            <w:vAlign w:val="center"/>
          </w:tcPr>
          <w:p w14:paraId="43A2C6AD" w14:textId="6617811D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bottom"/>
          </w:tcPr>
          <w:p w14:paraId="56ACAB18" w14:textId="5F0B46FA" w:rsidR="00F469C8" w:rsidRPr="008B5098" w:rsidRDefault="003761D2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 &amp; Experienced</w:t>
            </w:r>
          </w:p>
        </w:tc>
        <w:tc>
          <w:tcPr>
            <w:tcW w:w="1113" w:type="dxa"/>
            <w:vAlign w:val="center"/>
          </w:tcPr>
          <w:p w14:paraId="392CA62A" w14:textId="41E1ABBE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1170" w:type="dxa"/>
            <w:vAlign w:val="center"/>
          </w:tcPr>
          <w:p w14:paraId="00EF6910" w14:textId="09866DBF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CRI</w:t>
            </w:r>
          </w:p>
        </w:tc>
        <w:tc>
          <w:tcPr>
            <w:tcW w:w="1170" w:type="dxa"/>
          </w:tcPr>
          <w:p w14:paraId="7B9E2915" w14:textId="052CE413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CRI</w:t>
            </w:r>
          </w:p>
        </w:tc>
        <w:tc>
          <w:tcPr>
            <w:tcW w:w="1260" w:type="dxa"/>
            <w:vAlign w:val="bottom"/>
          </w:tcPr>
          <w:p w14:paraId="7D9AF327" w14:textId="26365C69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bottom"/>
          </w:tcPr>
          <w:p w14:paraId="3C6F1388" w14:textId="0E83E1C5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0C4D25B2" w14:textId="7478E9D3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scenario and subject differences</w:t>
            </w:r>
          </w:p>
        </w:tc>
      </w:tr>
      <w:tr w:rsidR="00F469C8" w14:paraId="69F90E92" w14:textId="77777777" w:rsidTr="005A6C4E">
        <w:tc>
          <w:tcPr>
            <w:tcW w:w="1890" w:type="dxa"/>
            <w:vAlign w:val="center"/>
          </w:tcPr>
          <w:p w14:paraId="37F9E9B7" w14:textId="12C4E1E1" w:rsidR="00F469C8" w:rsidRPr="008B5098" w:rsidRDefault="00F469C8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Hong&lt;/Author&gt;&lt;Year&gt;2015&lt;/Year&gt;&lt;RecNum&gt;1953&lt;/RecNum&gt;&lt;DisplayText&gt;(Hong, Andrew, &amp;amp; Kenny, 2015)&lt;/DisplayText&gt;&lt;record&gt;&lt;rec-number&gt;1953&lt;/rec-number&gt;&lt;foreign-keys&gt;&lt;key app="EN" db-id="fte529zvirww2aevxamxtp2me0d9fvz0fxvx" timestamp="1545023290"&gt;1953&lt;/key&gt;&lt;/foreign-keys&gt;&lt;ref-type name="Conference Proceedings"&gt;10&lt;/ref-type&gt;&lt;contributors&gt;&lt;authors&gt;&lt;author&gt;Hong, Teo Chee&lt;/author&gt;&lt;author&gt;Andrew, Ho Si Yong&lt;/author&gt;&lt;author&gt;Kenny, Chua Wei Liang&lt;/author&gt;&lt;/authors&gt;&lt;/contributors&gt;&lt;titles&gt;&lt;title&gt;Assessing the Situation Awareness of Operators Using Maritime Augmented Reality System (MARS)&lt;/title&gt;&lt;secondary-title&gt;Human Factors and Ergonomics Society Annual Meeting&lt;/secondary-title&gt;&lt;/titles&gt;&lt;pages&gt;1722-1726&lt;/pages&gt;&lt;volume&gt;59&lt;/volume&gt;&lt;number&gt;1&lt;/number&gt;&lt;dates&gt;&lt;year&gt;2015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Hong, Andrew, &amp; Kenny, 2015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0987E6E7" w14:textId="28D36E69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1503" w:type="dxa"/>
            <w:vAlign w:val="center"/>
          </w:tcPr>
          <w:p w14:paraId="3DB1E217" w14:textId="523F70A2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6C3B72B5" w14:textId="66D0E36C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General</w:t>
            </w:r>
          </w:p>
        </w:tc>
        <w:tc>
          <w:tcPr>
            <w:tcW w:w="1113" w:type="dxa"/>
            <w:vAlign w:val="center"/>
          </w:tcPr>
          <w:p w14:paraId="3FAC683D" w14:textId="76B187A3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170" w:type="dxa"/>
            <w:vAlign w:val="center"/>
          </w:tcPr>
          <w:p w14:paraId="5427C7F2" w14:textId="13AD7D84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152E7C50" w14:textId="01B4E9D4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3363C408" w14:textId="147B1853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15643EE0" w14:textId="5160E55F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41CCD44B" w14:textId="0D4C475B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augmented reality conditions</w:t>
            </w:r>
          </w:p>
        </w:tc>
      </w:tr>
      <w:tr w:rsidR="00F469C8" w14:paraId="5A117662" w14:textId="77777777" w:rsidTr="005A6C4E">
        <w:tc>
          <w:tcPr>
            <w:tcW w:w="1890" w:type="dxa"/>
            <w:vAlign w:val="center"/>
          </w:tcPr>
          <w:p w14:paraId="4092136B" w14:textId="07D775B1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Hou&lt;/Author&gt;&lt;Year&gt;2007&lt;/Year&gt;&lt;RecNum&gt;1562&lt;/RecNum&gt;&lt;DisplayText&gt;(Hou, Kobierski, &amp;amp; Brown, 2007)&lt;/DisplayText&gt;&lt;record&gt;&lt;rec-number&gt;1562&lt;/rec-number&gt;&lt;foreign-keys&gt;&lt;key app="EN" db-id="fte529zvirww2aevxamxtp2me0d9fvz0fxvx" timestamp="1484851263"&gt;1562&lt;/key&gt;&lt;/foreign-keys&gt;&lt;ref-type name="Journal Article"&gt;17&lt;/ref-type&gt;&lt;contributors&gt;&lt;authors&gt;&lt;author&gt;Hou, M.&lt;/author&gt;&lt;author&gt;Kobierski, R. D.&lt;/author&gt;&lt;author&gt;Brown, M. S.&lt;/author&gt;&lt;/authors&gt;&lt;/contributors&gt;&lt;titles&gt;&lt;title&gt;Intelligent adaptive interfaces for the control of mulitple UAVs&lt;/title&gt;&lt;secondary-title&gt;Journal of Cognitive Engineering and Decision Making&lt;/secondary-title&gt;&lt;/titles&gt;&lt;periodical&gt;&lt;full-title&gt;Journal of Cognitive Engineering and Decision Making&lt;/full-title&gt;&lt;/periodical&gt;&lt;pages&gt;327-362&lt;/pages&gt;&lt;volume&gt;1&lt;/volume&gt;&lt;number&gt;3&lt;/number&gt;&lt;dates&gt;&lt;year&gt;2007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Hou, Kobierski, &amp; Brown, 2007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3EFFC25E" w14:textId="158C048A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Robotics</w:t>
            </w:r>
          </w:p>
        </w:tc>
        <w:tc>
          <w:tcPr>
            <w:tcW w:w="1503" w:type="dxa"/>
            <w:vAlign w:val="center"/>
          </w:tcPr>
          <w:p w14:paraId="74D06976" w14:textId="3796F05C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7A6AC17C" w14:textId="348FC52D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6C8DA85B" w14:textId="0A8C1B54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170" w:type="dxa"/>
            <w:vAlign w:val="center"/>
          </w:tcPr>
          <w:p w14:paraId="1180A412" w14:textId="3C012009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0F230781" w14:textId="1236CDCB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4DE3A5D9" w14:textId="5B819406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315E4256" w14:textId="15189BA0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0823A22E" w14:textId="6C16FCC0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adaptive interface conditions</w:t>
            </w:r>
          </w:p>
        </w:tc>
      </w:tr>
      <w:tr w:rsidR="00F469C8" w:rsidRPr="009A19B8" w14:paraId="4946F1B2" w14:textId="77777777" w:rsidTr="005A6C4E">
        <w:tc>
          <w:tcPr>
            <w:tcW w:w="1890" w:type="dxa"/>
            <w:vAlign w:val="center"/>
          </w:tcPr>
          <w:p w14:paraId="2D78E3E3" w14:textId="4945F6D3" w:rsidR="00F469C8" w:rsidRPr="009A19B8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Hudson&lt;/Author&gt;&lt;Year&gt;2015&lt;/Year&gt;&lt;RecNum&gt;2059&lt;/RecNum&gt;&lt;DisplayText&gt;(Hudson, Taylor, Kozachik, Shaefer, &amp;amp; Wilson, 2015)&lt;/DisplayText&gt;&lt;record&gt;&lt;rec-number&gt;2059&lt;/rec-number&gt;&lt;foreign-keys&gt;&lt;key app="EN" db-id="fte529zvirww2aevxamxtp2me0d9fvz0fxvx" timestamp="1556233534"&gt;2059&lt;/key&gt;&lt;/foreign-keys&gt;&lt;ref-type name="Journal Article"&gt;17&lt;/ref-type&gt;&lt;contributors&gt;&lt;authors&gt;&lt;author&gt;Hudson, Krysia&lt;/author&gt;&lt;author&gt;Taylor, Laura A&lt;/author&gt;&lt;author&gt;Kozachik, Sharon L&lt;/author&gt;&lt;author&gt;Shaefer, Sarah J&lt;/author&gt;&lt;author&gt;Wilson, Marisa L&lt;/author&gt;&lt;/authors&gt;&lt;/contributors&gt;&lt;titles&gt;&lt;title&gt;Second Life simulation as a strategy to enhance decision</w:instrText>
            </w:r>
            <w:r w:rsidR="009E5FDB">
              <w:rPr>
                <w:rFonts w:ascii="Noteworthy Light" w:eastAsia="Times New Roman" w:hAnsi="Noteworthy Light" w:cs="Noteworthy Light"/>
                <w:b/>
                <w:bCs/>
                <w:color w:val="000000" w:themeColor="text1"/>
                <w:sz w:val="20"/>
              </w:rPr>
              <w:instrText>‐</w:instrText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>making in diabetes care: a case study&lt;/title&gt;&lt;secondary-title&gt;Journal of Clinical Nursing&lt;/secondary-title&gt;&lt;/titles&gt;&lt;periodical&gt;&lt;full-title&gt;Journal of clinical nursing&lt;/full-title&gt;&lt;/periodical&gt;&lt;pages&gt;797-804&lt;/pages&gt;&lt;volume&gt;24&lt;/volume&gt;&lt;number&gt;5-6&lt;/number&gt;&lt;dates&gt;&lt;year&gt;2015&lt;/year&gt;&lt;/dates&gt;&lt;isbn&gt;0962-1067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Hudson, Taylor, Kozachik, Shaefer, &amp; Wilson, 2015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11CB5276" w14:textId="43E94DF1" w:rsidR="00F469C8" w:rsidRPr="009A19B8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9A19B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dical</w:t>
            </w:r>
          </w:p>
        </w:tc>
        <w:tc>
          <w:tcPr>
            <w:tcW w:w="1503" w:type="dxa"/>
            <w:vAlign w:val="center"/>
          </w:tcPr>
          <w:p w14:paraId="402727EC" w14:textId="685FE85F" w:rsidR="00F469C8" w:rsidRPr="009A19B8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9A19B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39336546" w14:textId="42626BD7" w:rsidR="00F469C8" w:rsidRPr="009A19B8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9A19B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03C0EE6C" w14:textId="54CFDD16" w:rsidR="00F469C8" w:rsidRPr="009A19B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9A19B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1170" w:type="dxa"/>
            <w:vAlign w:val="center"/>
          </w:tcPr>
          <w:p w14:paraId="1B875D5C" w14:textId="456187DB" w:rsidR="00F469C8" w:rsidRPr="009A19B8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9A19B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331547C6" w14:textId="49A5C7DB" w:rsidR="00F469C8" w:rsidRPr="009A19B8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9A19B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526F36FE" w14:textId="77F0FA97" w:rsidR="00F469C8" w:rsidRPr="009A19B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9A19B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0F9D93BB" w14:textId="72CA717B" w:rsidR="00F469C8" w:rsidRPr="009A19B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9A19B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2B391E2A" w14:textId="5B707AFC" w:rsidR="00F469C8" w:rsidRPr="009A19B8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9A19B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individual differences</w:t>
            </w:r>
          </w:p>
        </w:tc>
      </w:tr>
      <w:tr w:rsidR="00F469C8" w14:paraId="03FD9BAB" w14:textId="77777777" w:rsidTr="005A6C4E">
        <w:tc>
          <w:tcPr>
            <w:tcW w:w="1890" w:type="dxa"/>
            <w:vAlign w:val="center"/>
          </w:tcPr>
          <w:p w14:paraId="6EF1D6C2" w14:textId="01AEC39E" w:rsidR="00F469C8" w:rsidRPr="008B5098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Ikuma&lt;/Author&gt;&lt;Year&gt;2014&lt;/Year&gt;&lt;RecNum&gt;1968&lt;/RecNum&gt;&lt;DisplayText&gt;(Ikuma, Harvey, Taylor, &amp;amp; Handal, 2014)&lt;/DisplayText&gt;&lt;record&gt;&lt;rec-number&gt;1968&lt;/rec-number&gt;&lt;foreign-keys&gt;&lt;key app="EN" db-id="fte529zvirww2aevxamxtp2me0d9fvz0fxvx" timestamp="1545171649"&gt;1968&lt;/key&gt;&lt;/foreign-keys&gt;&lt;ref-type name="Journal Article"&gt;17&lt;/ref-type&gt;&lt;contributors&gt;&lt;authors&gt;&lt;author&gt;Ikuma, Laura H&lt;/author&gt;&lt;author&gt;Harvey, Craig&lt;/author&gt;&lt;author&gt;Taylor, Claire F&lt;/author&gt;&lt;author&gt;Handal, Cristina&lt;/author&gt;&lt;/authors&gt;&lt;/contributors&gt;&lt;titles&gt;&lt;title&gt;A guide for assessing control room operator performance using speed and accuracy, perceived workload, situation awareness, and eye tracking&lt;/title&gt;&lt;secondary-title&gt;Journal Of Loss Prevention In The Process Industries&lt;/secondary-title&gt;&lt;/titles&gt;&lt;periodical&gt;&lt;full-title&gt;Journal of loss prevention in the process industries&lt;/full-title&gt;&lt;/periodical&gt;&lt;pages&gt;454-465&lt;/pages&gt;&lt;volume&gt;32&lt;/volume&gt;&lt;dates&gt;&lt;year&gt;2014&lt;/year&gt;&lt;/dates&gt;&lt;isbn&gt;0950-4230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Ikuma, Harvey, Taylor, &amp; Handal, 2014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4EC8BAA6" w14:textId="01D16793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Process control</w:t>
            </w:r>
          </w:p>
        </w:tc>
        <w:tc>
          <w:tcPr>
            <w:tcW w:w="1503" w:type="dxa"/>
            <w:vAlign w:val="center"/>
          </w:tcPr>
          <w:p w14:paraId="05AD5AFC" w14:textId="597F1B03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66881F81" w14:textId="7C3C2D29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0F2D8D47" w14:textId="2B9D8464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170" w:type="dxa"/>
            <w:vAlign w:val="center"/>
          </w:tcPr>
          <w:p w14:paraId="6191A878" w14:textId="54ECCBF7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2BF8EEF8" w14:textId="1B59A231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07F45EBD" w14:textId="58AFF503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44E32671" w14:textId="71574B4E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59469637" w14:textId="3CF0D9A9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display and workload interactions</w:t>
            </w:r>
          </w:p>
        </w:tc>
      </w:tr>
      <w:tr w:rsidR="001F6D04" w:rsidRPr="007D2B7E" w14:paraId="06029F27" w14:textId="77777777" w:rsidTr="005A6C4E">
        <w:tc>
          <w:tcPr>
            <w:tcW w:w="1890" w:type="dxa"/>
            <w:vAlign w:val="center"/>
          </w:tcPr>
          <w:p w14:paraId="174BE12F" w14:textId="6CE6CF18" w:rsidR="001F6D04" w:rsidRPr="007D2B7E" w:rsidRDefault="006651A1" w:rsidP="006651A1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Jang&lt;/Author&gt;&lt;Year&gt;2013&lt;/Year&gt;&lt;RecNum&gt;2105&lt;/RecNum&gt;&lt;DisplayText&gt;(Jang, 2013)&lt;/DisplayText&gt;&lt;record&gt;&lt;rec-number&gt;2105&lt;/rec-number&gt;&lt;foreign-keys&gt;&lt;key app="EN" db-id="fte529zvirww2aevxamxtp2me0d9fvz0fxvx" timestamp="1556683215"&gt;2105&lt;/key&gt;&lt;/foreign-keys&gt;&lt;ref-type name="Journal Article"&gt;17&lt;/ref-type&gt;&lt;contributors&gt;&lt;authors&gt;&lt;author&gt;Jang, Gwi-sook, Sang-moon Suh, Sa-kil Kim, Yong-suk Suh, and Je-yun Park&lt;/author&gt;&lt;/authors&gt;&lt;/contributors&gt;&lt;titles&gt;&lt;title&gt;A proactive alarm reduction method and its human factors validation test for a main control room for SMART&lt;/title&gt;&lt;secondary-title&gt;Annals of Nuclear Energy&lt;/secondary-title&gt;&lt;/titles&gt;&lt;periodical&gt;&lt;full-title&gt;Annals of Nuclear Energy&lt;/full-title&gt;&lt;/periodical&gt;&lt;pages&gt;125-134&lt;/pages&gt;&lt;volume&gt;51&lt;/volume&gt;&lt;dates&gt;&lt;year&gt;2013&lt;/year&gt;&lt;/dates&gt;&lt;urls&gt;&lt;/urls&gt;&lt;/record&gt;&lt;/Cite&gt;&lt;/EndNote&gt;</w:instrTex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7D2B7E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Jang, 2013)</w: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550A84C4" w14:textId="755015BA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ocess control</w:t>
            </w:r>
          </w:p>
        </w:tc>
        <w:tc>
          <w:tcPr>
            <w:tcW w:w="1503" w:type="dxa"/>
            <w:vAlign w:val="center"/>
          </w:tcPr>
          <w:p w14:paraId="0F9431FE" w14:textId="1C5E85CC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434E8822" w14:textId="713F9515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36C9564C" w14:textId="2F474CC0" w:rsidR="001F6D04" w:rsidRPr="007D2B7E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1170" w:type="dxa"/>
            <w:vAlign w:val="center"/>
          </w:tcPr>
          <w:p w14:paraId="65006232" w14:textId="5D5840FB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CRI</w:t>
            </w:r>
          </w:p>
        </w:tc>
        <w:tc>
          <w:tcPr>
            <w:tcW w:w="1170" w:type="dxa"/>
            <w:vAlign w:val="center"/>
          </w:tcPr>
          <w:p w14:paraId="5AC40808" w14:textId="1DC1D838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CRI</w:t>
            </w:r>
          </w:p>
        </w:tc>
        <w:tc>
          <w:tcPr>
            <w:tcW w:w="1260" w:type="dxa"/>
            <w:vAlign w:val="center"/>
          </w:tcPr>
          <w:p w14:paraId="2D74FC04" w14:textId="30909990" w:rsidR="001F6D04" w:rsidRPr="007D2B7E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170" w:type="dxa"/>
            <w:vAlign w:val="center"/>
          </w:tcPr>
          <w:p w14:paraId="7BF4E883" w14:textId="365FEC26" w:rsidR="001F6D04" w:rsidRPr="007D2B7E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7D88D93B" w14:textId="6B8F8BA2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t sens</w:t>
            </w:r>
            <w:r w:rsidR="001E6BAA"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i</w:t>
            </w: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tive to display condition</w:t>
            </w:r>
          </w:p>
        </w:tc>
      </w:tr>
      <w:tr w:rsidR="001F6D04" w:rsidRPr="007D2B7E" w14:paraId="603C5D93" w14:textId="77777777" w:rsidTr="005A6C4E">
        <w:tc>
          <w:tcPr>
            <w:tcW w:w="1890" w:type="dxa"/>
            <w:vAlign w:val="center"/>
          </w:tcPr>
          <w:p w14:paraId="07B288BC" w14:textId="46BD7516" w:rsidR="001F6D04" w:rsidRPr="007D2B7E" w:rsidRDefault="006651A1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Jannat&lt;/Author&gt;&lt;Year&gt;2018&lt;/Year&gt;&lt;RecNum&gt;2101&lt;/RecNum&gt;&lt;DisplayText&gt;(Jannat, 2018)&lt;/DisplayText&gt;&lt;record&gt;&lt;rec-number&gt;2101&lt;/rec-number&gt;&lt;foreign-keys&gt;&lt;key app="EN" db-id="fte529zvirww2aevxamxtp2me0d9fvz0fxvx" timestamp="1556672583"&gt;2101&lt;/key&gt;&lt;/foreign-keys&gt;&lt;ref-type name="Journal Article"&gt;17&lt;/ref-type&gt;&lt;contributors&gt;&lt;authors&gt;&lt;author&gt;Jannat, M., Hurwitz, D. S., Monsere, C., &amp;amp; Funk II, K. H. &lt;/author&gt;&lt;/authors&gt;&lt;/contributors&gt;&lt;titles&gt;&lt;title&gt;The role of driver’s situational awareness on right-hook bicycle-motor vehicle crashes&lt;/title&gt;&lt;secondary-title&gt;Safety Science&lt;/secondary-title&gt;&lt;/titles&gt;&lt;periodical&gt;&lt;full-title&gt;Safety science&lt;/full-title&gt;&lt;/periodical&gt;&lt;pages&gt;92-101&lt;/pages&gt;&lt;volume&gt;110&lt;/volume&gt;&lt;dates&gt;&lt;year&gt;2018&lt;/year&gt;&lt;/dates&gt;&lt;urls&gt;&lt;/urls&gt;&lt;/record&gt;&lt;/Cite&gt;&lt;/EndNote&gt;</w:instrTex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7D2B7E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Jannat, 2018)</w: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6734455F" w14:textId="6124951C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5B564CBD" w14:textId="53794C41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18CAD8D6" w14:textId="6F6F47D5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38ED4BFB" w14:textId="1B2397A3" w:rsidR="001F6D04" w:rsidRPr="007D2B7E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67</w:t>
            </w:r>
          </w:p>
        </w:tc>
        <w:tc>
          <w:tcPr>
            <w:tcW w:w="1170" w:type="dxa"/>
            <w:vAlign w:val="center"/>
          </w:tcPr>
          <w:p w14:paraId="0288A58B" w14:textId="3F7D195D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4F43724D" w14:textId="3D42D3C3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6984E5A4" w14:textId="47C2A48D" w:rsidR="001F6D04" w:rsidRPr="007D2B7E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2A6AA41D" w14:textId="112F7E5B" w:rsidR="001F6D04" w:rsidRPr="007D2B7E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5826B6B7" w14:textId="660F2752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presence of cyclist</w:t>
            </w:r>
          </w:p>
        </w:tc>
      </w:tr>
      <w:tr w:rsidR="00F469C8" w:rsidRPr="007D2B7E" w14:paraId="65D75332" w14:textId="77777777" w:rsidTr="005A6C4E">
        <w:tc>
          <w:tcPr>
            <w:tcW w:w="1890" w:type="dxa"/>
            <w:vAlign w:val="center"/>
          </w:tcPr>
          <w:p w14:paraId="360A0ED2" w14:textId="6C20BD37" w:rsidR="00F469C8" w:rsidRPr="007D2B7E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Jeon&lt;/Author&gt;&lt;Year&gt;2014&lt;/Year&gt;&lt;RecNum&gt;1815&lt;/RecNum&gt;&lt;DisplayText&gt;(Jeon, Walker, &amp;amp; Gable, 2014)&lt;/DisplayText&gt;&lt;record&gt;&lt;rec-number&gt;1815&lt;/rec-number&gt;&lt;foreign-keys&gt;&lt;key app="EN" db-id="fte529zvirww2aevxamxtp2me0d9fvz0fxvx" timestamp="1540497879"&gt;1815&lt;/key&gt;&lt;/foreign-keys&gt;&lt;ref-type name="Journal Article"&gt;17&lt;/ref-type&gt;&lt;contributors&gt;&lt;authors&gt;&lt;author&gt;Jeon, M.&lt;/author&gt;&lt;author&gt;Walker, G. N.&lt;/author&gt;&lt;author&gt;Gable, T. M.&lt;/author&gt;&lt;/authors&gt;&lt;/contributors&gt;&lt;titles&gt;&lt;title&gt;Anger effects on driver situation awareness and driving performance&lt;/title&gt;&lt;secondary-title&gt;Presence&lt;/secondary-title&gt;&lt;/titles&gt;&lt;periodical&gt;&lt;full-title&gt;Presence&lt;/full-title&gt;&lt;/periodical&gt;&lt;pages&gt;71-89&lt;/pages&gt;&lt;volume&gt;23&lt;/volume&gt;&lt;number&gt;1&lt;/number&gt;&lt;keywords&gt;&lt;keyword&gt;emotion&lt;/keyword&gt;&lt;keyword&gt;SA&lt;/keyword&gt;&lt;keyword&gt;Driving&lt;/keyword&gt;&lt;/keywords&gt;&lt;dates&gt;&lt;year&gt;2014&lt;/year&gt;&lt;/dates&gt;&lt;urls&gt;&lt;/urls&gt;&lt;/record&gt;&lt;/Cite&gt;&lt;/EndNote&gt;</w:instrTex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7D2B7E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Jeon, Walker, &amp; Gable, 2014)</w: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3AE75313" w14:textId="31819A06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576AD000" w14:textId="53FEA821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37BA7082" w14:textId="6B84CC8F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067B0345" w14:textId="60A86A3B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35</w:t>
            </w:r>
          </w:p>
        </w:tc>
        <w:tc>
          <w:tcPr>
            <w:tcW w:w="1170" w:type="dxa"/>
            <w:vAlign w:val="center"/>
          </w:tcPr>
          <w:p w14:paraId="383931F4" w14:textId="38004302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nd of trial queries</w:t>
            </w:r>
          </w:p>
        </w:tc>
        <w:tc>
          <w:tcPr>
            <w:tcW w:w="1170" w:type="dxa"/>
            <w:vAlign w:val="center"/>
          </w:tcPr>
          <w:p w14:paraId="053E26D9" w14:textId="7D177AF1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3C651811" w14:textId="08D459E1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5</w:t>
            </w:r>
          </w:p>
        </w:tc>
        <w:tc>
          <w:tcPr>
            <w:tcW w:w="1170" w:type="dxa"/>
            <w:vAlign w:val="center"/>
          </w:tcPr>
          <w:p w14:paraId="0D5917B9" w14:textId="5588B69F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2DEFDBFD" w14:textId="78D2E034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Marginal sensitivity to anger </w:t>
            </w:r>
          </w:p>
        </w:tc>
      </w:tr>
      <w:tr w:rsidR="00F469C8" w:rsidRPr="007D2B7E" w14:paraId="3FEAEC87" w14:textId="77777777" w:rsidTr="005A6C4E">
        <w:tc>
          <w:tcPr>
            <w:tcW w:w="1890" w:type="dxa"/>
            <w:vAlign w:val="center"/>
          </w:tcPr>
          <w:p w14:paraId="7E309893" w14:textId="4C770681" w:rsidR="00F469C8" w:rsidRPr="007D2B7E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begin"/>
            </w:r>
            <w:r w:rsidRPr="007D2B7E"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  <w:instrText xml:space="preserve"> ADDIN EN.CITE &lt;EndNote&gt;&lt;Cite&gt;&lt;Author&gt;Jipp&lt;/Author&gt;&lt;Year&gt;2016&lt;/Year&gt;&lt;RecNum&gt;2051&lt;/RecNum&gt;&lt;DisplayText&gt;(Jipp &amp;amp; Ackerman, 2016)&lt;/DisplayText&gt;&lt;record&gt;&lt;rec-number&gt;2051&lt;/rec-number&gt;&lt;foreign-keys&gt;&lt;key app="EN" db-id="fte529zvirww2aevxamxtp2me0d9fvz0fxvx" timestamp="1556070948"&gt;2051&lt;/key&gt;&lt;/foreign-keys&gt;&lt;ref-type name="Journal Article"&gt;17&lt;/ref-type&gt;&lt;contributors&gt;&lt;authors&gt;&lt;author&gt;Jipp, Meike&lt;/author&gt;&lt;author&gt;Ackerman, Phillip L&lt;/author&gt;&lt;/authors&gt;&lt;/contributors&gt;&lt;titles&gt;&lt;title&gt;The impact of higher levels of automation on performance and situation awareness: a function of information-processing ability and working-memory capacity&lt;/title&gt;&lt;secondary-title&gt;Journal of Cognitive Engineering and Decision Making&lt;/secondary-title&gt;&lt;/titles&gt;&lt;periodical&gt;&lt;full-title&gt;Journal of Cognitive Engineering and Decision Making&lt;/full-title&gt;&lt;/periodical&gt;&lt;pages&gt;138-166&lt;/pages&gt;&lt;volume&gt;10&lt;/volume&gt;&lt;number&gt;2&lt;/number&gt;&lt;dates&gt;&lt;year&gt;2016&lt;/year&gt;&lt;/dates&gt;&lt;isbn&gt;1555-3434&lt;/isbn&gt;&lt;urls&gt;&lt;/urls&gt;&lt;/record&gt;&lt;/Cite&gt;&lt;/EndNote&gt;</w:instrText>
            </w:r>
            <w:r w:rsidRPr="007D2B7E"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separate"/>
            </w:r>
            <w:r w:rsidRPr="007D2B7E">
              <w:rPr>
                <w:rFonts w:eastAsia="Times New Roman" w:cs="Times New Roman"/>
                <w:b/>
                <w:noProof/>
                <w:color w:val="000000" w:themeColor="text1"/>
                <w:sz w:val="20"/>
                <w:szCs w:val="20"/>
              </w:rPr>
              <w:t>(Jipp &amp; Ackerman, 2016)</w:t>
            </w:r>
            <w:r w:rsidRPr="007D2B7E"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295A2B3A" w14:textId="3330DACC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503" w:type="dxa"/>
            <w:vAlign w:val="center"/>
          </w:tcPr>
          <w:p w14:paraId="0339123C" w14:textId="74468D3D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3F7D4A2F" w14:textId="51A541CA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4493C45E" w14:textId="4BD9BA20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57</w:t>
            </w:r>
          </w:p>
        </w:tc>
        <w:tc>
          <w:tcPr>
            <w:tcW w:w="1170" w:type="dxa"/>
            <w:vAlign w:val="center"/>
          </w:tcPr>
          <w:p w14:paraId="73E12C14" w14:textId="7AC62BFF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2064E49E" w14:textId="1F92D5B1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59A343DC" w14:textId="5F1CAB1C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676F2D2E" w14:textId="69DD39C5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2F252AE2" w14:textId="66FE2A48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automation</w:t>
            </w:r>
          </w:p>
        </w:tc>
      </w:tr>
      <w:tr w:rsidR="00F469C8" w:rsidRPr="007D2B7E" w14:paraId="5A0F67DC" w14:textId="77777777" w:rsidTr="005A6C4E">
        <w:tc>
          <w:tcPr>
            <w:tcW w:w="1890" w:type="dxa"/>
            <w:vAlign w:val="center"/>
          </w:tcPr>
          <w:p w14:paraId="5E070A43" w14:textId="38E6058A" w:rsidR="00F469C8" w:rsidRPr="007D2B7E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Johannsdottir&lt;/Author&gt;&lt;Year&gt;2010&lt;/Year&gt;&lt;RecNum&gt;1797&lt;/RecNum&gt;&lt;DisplayText&gt;(Johannsdottir &amp;amp; Herdman, 2010)&lt;/DisplayText&gt;&lt;record&gt;&lt;rec-number&gt;1797&lt;/rec-number&gt;&lt;foreign-keys&gt;&lt;key app="EN" db-id="fte529zvirww2aevxamxtp2me0d9fvz0fxvx" timestamp="1540246142"&gt;1797&lt;/key&gt;&lt;/foreign-keys&gt;&lt;ref-type name="Journal Article"&gt;17&lt;/ref-type&gt;&lt;contributors&gt;&lt;authors&gt;&lt;author&gt;Johannsdottir, K. R.&lt;/author&gt;&lt;author&gt;Herdman, C. M.&lt;/author&gt;&lt;/authors&gt;&lt;/contributors&gt;&lt;titles&gt;&lt;title&gt;The role of working memory in supporting drivers&amp;apos; situation awareness for surrounding traffic&lt;/title&gt;&lt;secondary-title&gt;Human Factors&lt;/secondary-title&gt;&lt;/titles&gt;&lt;periodical&gt;&lt;full-title&gt;Human Factors&lt;/full-title&gt;&lt;/periodical&gt;&lt;pages&gt;663-673&lt;/pages&gt;&lt;volume&gt;52&lt;/volume&gt;&lt;number&gt;6&lt;/number&gt;&lt;keywords&gt;&lt;keyword&gt;driving&lt;/keyword&gt;&lt;keyword&gt;working memory&lt;/keyword&gt;&lt;keyword&gt;SA&lt;/keyword&gt;&lt;/keywords&gt;&lt;dates&gt;&lt;year&gt;2010&lt;/year&gt;&lt;/dates&gt;&lt;urls&gt;&lt;/urls&gt;&lt;/record&gt;&lt;/Cite&gt;&lt;/EndNote&gt;</w:instrTex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7D2B7E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Johannsdottir &amp; Herdman, 2010)</w: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4F218C53" w14:textId="524C229A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551119C7" w14:textId="4DD85CD7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0C16C807" w14:textId="006E775B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61047B20" w14:textId="28E589F8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8</w:t>
            </w:r>
          </w:p>
        </w:tc>
        <w:tc>
          <w:tcPr>
            <w:tcW w:w="1170" w:type="dxa"/>
            <w:vAlign w:val="center"/>
          </w:tcPr>
          <w:p w14:paraId="03F45884" w14:textId="08EAB382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nd of trial queries</w:t>
            </w:r>
          </w:p>
        </w:tc>
        <w:tc>
          <w:tcPr>
            <w:tcW w:w="1170" w:type="dxa"/>
            <w:vAlign w:val="center"/>
          </w:tcPr>
          <w:p w14:paraId="4FF463EB" w14:textId="2EF53AFC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6DAA0F67" w14:textId="10E4B2F3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301DC4E0" w14:textId="30B1C47F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011692EE" w14:textId="2ECBFE6A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vehicle position and secondary tasking</w:t>
            </w:r>
          </w:p>
        </w:tc>
      </w:tr>
      <w:tr w:rsidR="00F469C8" w:rsidRPr="007D2B7E" w14:paraId="6E737E3B" w14:textId="77777777" w:rsidTr="005A6C4E">
        <w:tc>
          <w:tcPr>
            <w:tcW w:w="1890" w:type="dxa"/>
            <w:vAlign w:val="center"/>
          </w:tcPr>
          <w:p w14:paraId="284C4C76" w14:textId="04861C9C" w:rsidR="00F469C8" w:rsidRPr="007D2B7E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Johannsdottir&lt;/Author&gt;&lt;Year&gt;2010&lt;/Year&gt;&lt;RecNum&gt;1797&lt;/RecNum&gt;&lt;DisplayText&gt;(Johannsdottir &amp;amp; Herdman, 2010)&lt;/DisplayText&gt;&lt;record&gt;&lt;rec-number&gt;1797&lt;/rec-number&gt;&lt;foreign-keys&gt;&lt;key app="EN" db-id="fte529zvirww2aevxamxtp2me0d9fvz0fxvx" timestamp="1540246142"&gt;1797&lt;/key&gt;&lt;/foreign-keys&gt;&lt;ref-type name="Journal Article"&gt;17&lt;/ref-type&gt;&lt;contributors&gt;&lt;authors&gt;&lt;author&gt;Johannsdottir, K. R.&lt;/author&gt;&lt;author&gt;Herdman, C. M.&lt;/author&gt;&lt;/authors&gt;&lt;/contributors&gt;&lt;titles&gt;&lt;title&gt;The role of working memory in supporting drivers&amp;apos; situation awareness for surrounding traffic&lt;/title&gt;&lt;secondary-title&gt;Human Factors&lt;/secondary-title&gt;&lt;/titles&gt;&lt;periodical&gt;&lt;full-title&gt;Human Factors&lt;/full-title&gt;&lt;/periodical&gt;&lt;pages&gt;663-673&lt;/pages&gt;&lt;volume&gt;52&lt;/volume&gt;&lt;number&gt;6&lt;/number&gt;&lt;keywords&gt;&lt;keyword&gt;driving&lt;/keyword&gt;&lt;keyword&gt;working memory&lt;/keyword&gt;&lt;keyword&gt;SA&lt;/keyword&gt;&lt;/keywords&gt;&lt;dates&gt;&lt;year&gt;2010&lt;/year&gt;&lt;/dates&gt;&lt;urls&gt;&lt;/urls&gt;&lt;/record&gt;&lt;/Cite&gt;&lt;/EndNote&gt;</w:instrTex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7D2B7E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Johannsdottir &amp; Herdman, 2010)</w: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121E0ED5" w14:textId="0E50498D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262BAB31" w14:textId="392271C0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745337E9" w14:textId="7972B02F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3794DFEE" w14:textId="3FDDE852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4</w:t>
            </w:r>
          </w:p>
        </w:tc>
        <w:tc>
          <w:tcPr>
            <w:tcW w:w="1170" w:type="dxa"/>
            <w:vAlign w:val="center"/>
          </w:tcPr>
          <w:p w14:paraId="655F71B8" w14:textId="3F266556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nd of trial queries</w:t>
            </w:r>
          </w:p>
        </w:tc>
        <w:tc>
          <w:tcPr>
            <w:tcW w:w="1170" w:type="dxa"/>
            <w:vAlign w:val="center"/>
          </w:tcPr>
          <w:p w14:paraId="199A8BE5" w14:textId="3F0A5C06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58F580D2" w14:textId="0B792C79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5D5BCDB5" w14:textId="42ABCCB6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25EF754B" w14:textId="53D94925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vehicle position and secondary tasking</w:t>
            </w:r>
          </w:p>
        </w:tc>
      </w:tr>
      <w:tr w:rsidR="00F469C8" w:rsidRPr="007D2B7E" w14:paraId="78FFBA64" w14:textId="77777777" w:rsidTr="005A6C4E">
        <w:tc>
          <w:tcPr>
            <w:tcW w:w="1890" w:type="dxa"/>
            <w:vAlign w:val="center"/>
          </w:tcPr>
          <w:p w14:paraId="62538C5C" w14:textId="72DE458F" w:rsidR="00F469C8" w:rsidRPr="007D2B7E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Jones&lt;/Author&gt;&lt;Year&gt;2004&lt;/Year&gt;&lt;RecNum&gt;1111&lt;/RecNum&gt;&lt;DisplayText&gt;(Jones &amp;amp; Endsley, 2004)&lt;/DisplayText&gt;&lt;record&gt;&lt;rec-number&gt;1111&lt;/rec-number&gt;&lt;foreign-keys&gt;&lt;key app="EN" db-id="fte529zvirww2aevxamxtp2me0d9fvz0fxvx" timestamp="0"&gt;1111&lt;/key&gt;&lt;/foreign-keys&gt;&lt;ref-type name="Journal Article"&gt;17&lt;/ref-type&gt;&lt;contributors&gt;&lt;authors&gt;&lt;author&gt;Jones, D. G.&lt;/author&gt;&lt;author&gt;Endsley, M. R.&lt;/author&gt;&lt;/authors&gt;&lt;/contributors&gt;&lt;titles&gt;&lt;title&gt;Using real time probes for measuring situation awareness&lt;/title&gt;&lt;secondary-title&gt;International Journal of Aviation Psychology&lt;/secondary-title&gt;&lt;/titles&gt;&lt;periodical&gt;&lt;full-title&gt;International Journal of Aviation Psychology&lt;/full-title&gt;&lt;abbr-1&gt;International Journal of Aviation Psychology&lt;/abbr-1&gt;&lt;/periodical&gt;&lt;pages&gt;343-367&lt;/pages&gt;&lt;volume&gt;14&lt;/volume&gt;&lt;number&gt;4&lt;/number&gt;&lt;keywords&gt;&lt;keyword&gt;sa&lt;/keyword&gt;&lt;keyword&gt;measurement&lt;/keyword&gt;&lt;/keywords&gt;&lt;dates&gt;&lt;year&gt;2004&lt;/year&gt;&lt;/dates&gt;&lt;urls&gt;&lt;/urls&gt;&lt;/record&gt;&lt;/Cite&gt;&lt;/EndNote&gt;</w:instrTex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7D2B7E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Jones &amp; Endsley, 2004)</w: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also </w: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Jones&lt;/Author&gt;&lt;Year&gt;2000&lt;/Year&gt;&lt;RecNum&gt;860&lt;/RecNum&gt;&lt;DisplayText&gt;(Jones &amp;amp; Endsley, 2000)&lt;/DisplayText&gt;&lt;record&gt;&lt;rec-number&gt;860&lt;/rec-number&gt;&lt;foreign-keys&gt;&lt;key app="EN" db-id="fte529zvirww2aevxamxtp2me0d9fvz0fxvx" timestamp="0"&gt;860&lt;/key&gt;&lt;/foreign-keys&gt;&lt;ref-type name="Conference Proceedings"&gt;10&lt;/ref-type&gt;&lt;contributors&gt;&lt;authors&gt;&lt;author&gt;Jones, D. G.&lt;/author&gt;&lt;author&gt;Endsley, M. R.&lt;/author&gt;&lt;/authors&gt;&lt;secondary-authors&gt;&lt;author&gt;Kaber, D. G.&lt;/author&gt;&lt;author&gt;Endsley, M. R.&lt;/author&gt;&lt;/secondary-authors&gt;&lt;/contributors&gt;&lt;titles&gt;&lt;title&gt;Can real-time probes provide a valid measure of situation awareness?&lt;/title&gt;&lt;secondary-title&gt;Human Performance, Situation Awareness and Automation: User-Centered Design for the New Millennium Conference&lt;/secondary-title&gt;&lt;/titles&gt;&lt;pages&gt;245-250&lt;/pages&gt;&lt;keywords&gt;&lt;keyword&gt;SA&lt;/keyword&gt;&lt;keyword&gt;measurement&lt;/keyword&gt;&lt;/keywords&gt;&lt;dates&gt;&lt;year&gt;2000&lt;/year&gt;&lt;/dates&gt;&lt;pub-location&gt;Savannah, GA&lt;/pub-location&gt;&lt;publisher&gt;SA Technologies, Inc.&lt;/publisher&gt;&lt;urls&gt;&lt;/urls&gt;&lt;/record&gt;&lt;/Cite&gt;&lt;/EndNote&gt;</w:instrTex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7D2B7E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Jones &amp; Endsley, 2000)</w: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3A3C8FE5" w14:textId="61DC4DFE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</w:t>
            </w:r>
          </w:p>
        </w:tc>
        <w:tc>
          <w:tcPr>
            <w:tcW w:w="1503" w:type="dxa"/>
            <w:vAlign w:val="center"/>
          </w:tcPr>
          <w:p w14:paraId="4069224D" w14:textId="5BA8F312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1C55C336" w14:textId="7B81E5A8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212E9CED" w14:textId="4154625B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0</w:t>
            </w:r>
          </w:p>
        </w:tc>
        <w:tc>
          <w:tcPr>
            <w:tcW w:w="1170" w:type="dxa"/>
            <w:vAlign w:val="center"/>
          </w:tcPr>
          <w:p w14:paraId="1446ED51" w14:textId="5D4E0E81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000AFF44" w14:textId="168F55B7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40EF8814" w14:textId="13D801B5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40443FD5" w14:textId="60C64761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1551AA52" w14:textId="796AE41C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scenario differences</w:t>
            </w:r>
          </w:p>
        </w:tc>
      </w:tr>
      <w:tr w:rsidR="00F469C8" w:rsidRPr="007D2B7E" w14:paraId="5DEDC999" w14:textId="77777777" w:rsidTr="005A6C4E">
        <w:tc>
          <w:tcPr>
            <w:tcW w:w="1890" w:type="dxa"/>
            <w:vAlign w:val="center"/>
          </w:tcPr>
          <w:p w14:paraId="640C2E17" w14:textId="553FFBCD" w:rsidR="00F469C8" w:rsidRPr="007D2B7E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Jones&lt;/Author&gt;&lt;Year&gt;2003&lt;/Year&gt;&lt;RecNum&gt;1102&lt;/RecNum&gt;&lt;DisplayText&gt;(Jones, Quoetone, Ferree, Magsig, &amp;amp; Bunting, 2003)&lt;/DisplayText&gt;&lt;record&gt;&lt;rec-number&gt;1102&lt;/rec-number&gt;&lt;foreign-keys&gt;&lt;key app="EN" db-id="fte529zvirww2aevxamxtp2me0d9fvz0fxvx" timestamp="0"&gt;1102&lt;/key&gt;&lt;/foreign-keys&gt;&lt;ref-type name="Conference Proceedings"&gt;10&lt;/ref-type&gt;&lt;contributors&gt;&lt;authors&gt;&lt;author&gt;Jones, D. G.&lt;/author&gt;&lt;author&gt;Quoetone, E. M.&lt;/author&gt;&lt;author&gt;Ferree, J. T.&lt;/author&gt;&lt;author&gt;Magsig, M. A.&lt;/author&gt;&lt;author&gt;Bunting, W. F.&lt;/author&gt;&lt;/authors&gt;&lt;/contributors&gt;&lt;titles&gt;&lt;title&gt;An initial investigation into the cognitive processes underlying mental projection&lt;/title&gt;&lt;secondary-title&gt;Human Factors and Ergonomics Society 47th Annual Meeting&lt;/secondary-title&gt;&lt;/titles&gt;&lt;pages&gt;596-600&lt;/pages&gt;&lt;keywords&gt;&lt;keyword&gt;SA&lt;/keyword&gt;&lt;keyword&gt;projection&lt;/keyword&gt;&lt;keyword&gt;weather&lt;/keyword&gt;&lt;/keywords&gt;&lt;dates&gt;&lt;year&gt;2003&lt;/year&gt;&lt;/dates&gt;&lt;pub-location&gt;Santa Monica, CA&lt;/pub-location&gt;&lt;publisher&gt;Human Factors and Ergonomics Society&lt;/publisher&gt;&lt;urls&gt;&lt;/urls&gt;&lt;/record&gt;&lt;/Cite&gt;&lt;/EndNote&gt;</w:instrTex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7D2B7E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Jones, Quoetone, Ferree, Magsig, &amp; Bunting, 2003)</w: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42511DEB" w14:textId="0F781369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Other</w:t>
            </w:r>
          </w:p>
        </w:tc>
        <w:tc>
          <w:tcPr>
            <w:tcW w:w="1503" w:type="dxa"/>
            <w:vAlign w:val="center"/>
          </w:tcPr>
          <w:p w14:paraId="3CF599FC" w14:textId="0C8D60E4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35213BAE" w14:textId="26CAB1B8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56FB4199" w14:textId="49109DBC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8</w:t>
            </w:r>
          </w:p>
        </w:tc>
        <w:tc>
          <w:tcPr>
            <w:tcW w:w="1170" w:type="dxa"/>
            <w:vAlign w:val="center"/>
          </w:tcPr>
          <w:p w14:paraId="00107E0D" w14:textId="1D80107D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13C068AE" w14:textId="5505410F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577C9847" w14:textId="459DB863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61EAC4B6" w14:textId="4EB782EF" w:rsidR="00F469C8" w:rsidRPr="007D2B7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0689577B" w14:textId="7126E3E9" w:rsidR="00F469C8" w:rsidRPr="007D2B7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experience types</w:t>
            </w:r>
          </w:p>
        </w:tc>
      </w:tr>
      <w:tr w:rsidR="001F6D04" w:rsidRPr="007D2B7E" w14:paraId="7D4D601E" w14:textId="77777777" w:rsidTr="005A6C4E">
        <w:tc>
          <w:tcPr>
            <w:tcW w:w="1890" w:type="dxa"/>
            <w:vAlign w:val="center"/>
          </w:tcPr>
          <w:p w14:paraId="77A6748A" w14:textId="530A1EF3" w:rsidR="001F6D04" w:rsidRPr="007D2B7E" w:rsidRDefault="006651A1" w:rsidP="006651A1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Joshi&lt;/Author&gt;&lt;Year&gt;2018&lt;/Year&gt;&lt;RecNum&gt;2094&lt;/RecNum&gt;&lt;DisplayText&gt;(Joshi, 2018)&lt;/DisplayText&gt;&lt;record&gt;&lt;rec-number&gt;2094&lt;/rec-number&gt;&lt;foreign-keys&gt;&lt;key app="EN" db-id="fte529zvirww2aevxamxtp2me0d9fvz0fxvx" timestamp="1556665190"&gt;2094&lt;/key&gt;&lt;/foreign-keys&gt;&lt;ref-type name="Journal Article"&gt;17&lt;/ref-type&gt;&lt;contributors&gt;&lt;authors&gt;&lt;author&gt;Joshi, K., Hernandez, J., Martinez, J., AbdelFattah, K., &amp;amp; Gardner, A. K. &lt;/author&gt;&lt;/authors&gt;&lt;/contributors&gt;&lt;titles&gt;&lt;title&gt;Should they stay or should they go now? Exploring the impact of team familiarity on interprofessional team training outcomes&lt;/title&gt;&lt;secondary-title&gt;The American Journal of Surgery&lt;/secondary-title&gt;&lt;/titles&gt;&lt;periodical&gt;&lt;full-title&gt;The American Journal of Surgery&lt;/full-title&gt;&lt;/periodical&gt;&lt;pages&gt;243-249&lt;/pages&gt;&lt;volume&gt;215&lt;/volume&gt;&lt;number&gt;2&lt;/number&gt;&lt;dates&gt;&lt;year&gt;2018&lt;/year&gt;&lt;/dates&gt;&lt;urls&gt;&lt;/urls&gt;&lt;/record&gt;&lt;/Cite&gt;&lt;/EndNote&gt;</w:instrTex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7D2B7E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Joshi, 2018)</w: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47D1CC7E" w14:textId="0406F8F5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dical</w:t>
            </w:r>
          </w:p>
        </w:tc>
        <w:tc>
          <w:tcPr>
            <w:tcW w:w="1503" w:type="dxa"/>
            <w:vAlign w:val="center"/>
          </w:tcPr>
          <w:p w14:paraId="569EC913" w14:textId="1A897226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2494CCCC" w14:textId="25ECD68D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</w:t>
            </w:r>
          </w:p>
        </w:tc>
        <w:tc>
          <w:tcPr>
            <w:tcW w:w="1113" w:type="dxa"/>
            <w:vAlign w:val="center"/>
          </w:tcPr>
          <w:p w14:paraId="7B81815A" w14:textId="09EFA249" w:rsidR="001F6D04" w:rsidRPr="007D2B7E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46</w:t>
            </w:r>
          </w:p>
        </w:tc>
        <w:tc>
          <w:tcPr>
            <w:tcW w:w="1170" w:type="dxa"/>
            <w:vAlign w:val="center"/>
          </w:tcPr>
          <w:p w14:paraId="324C5255" w14:textId="493193CD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34FF4B70" w14:textId="0DFFEBAE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40FDE93F" w14:textId="2E011B46" w:rsidR="001F6D04" w:rsidRPr="007D2B7E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170" w:type="dxa"/>
            <w:vAlign w:val="center"/>
          </w:tcPr>
          <w:p w14:paraId="67E9DC64" w14:textId="7B801495" w:rsidR="001F6D04" w:rsidRPr="007D2B7E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11B8E59D" w14:textId="7BA29541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t sensitive to scenario differences</w:t>
            </w:r>
          </w:p>
        </w:tc>
      </w:tr>
      <w:tr w:rsidR="00F469C8" w14:paraId="3385994A" w14:textId="77777777" w:rsidTr="005A6C4E">
        <w:tc>
          <w:tcPr>
            <w:tcW w:w="1890" w:type="dxa"/>
            <w:vAlign w:val="center"/>
          </w:tcPr>
          <w:p w14:paraId="703CDFF1" w14:textId="4B355AFB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Kaber&lt;/Author&gt;&lt;Year&gt;2004&lt;/Year&gt;&lt;RecNum&gt;1067&lt;/RecNum&gt;&lt;DisplayText&gt;(Kaber &amp;amp; Endsley, 2004)&lt;/DisplayText&gt;&lt;record&gt;&lt;rec-number&gt;1067&lt;/rec-number&gt;&lt;foreign-keys&gt;&lt;key app="EN" db-id="fte529zvirww2aevxamxtp2me0d9fvz0fxvx" timestamp="0"&gt;1067&lt;/key&gt;&lt;/foreign-keys&gt;&lt;ref-type name="Journal Article"&gt;17&lt;/ref-type&gt;&lt;contributors&gt;&lt;authors&gt;&lt;author&gt;Kaber, D. B.&lt;/author&gt;&lt;author&gt;Endsley, M. R.&lt;/author&gt;&lt;/authors&gt;&lt;/contributors&gt;&lt;titles&gt;&lt;title&gt;The Effects of Level of Automation and Adaptive Automation on Human Performance, Situation Awareness and Workload in a Dynamic Control Task&lt;/title&gt;&lt;secondary-title&gt;Theoretical Issues in Ergonomic Science&lt;/secondary-title&gt;&lt;/titles&gt;&lt;pages&gt;113-153&lt;/pages&gt;&lt;volume&gt;5&lt;/volume&gt;&lt;number&gt;2&lt;/number&gt;&lt;keywords&gt;&lt;keyword&gt;automation&lt;/keyword&gt;&lt;keyword&gt;adaptive automtion&lt;/keyword&gt;&lt;keyword&gt;level of automation&lt;/keyword&gt;&lt;keyword&gt;workload&lt;/keyword&gt;&lt;keyword&gt;sa&lt;/keyword&gt;&lt;/keywords&gt;&lt;dates&gt;&lt;year&gt;2004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Kaber &amp; Endsley, 2004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6A680A1F" w14:textId="0FA97D37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ental</w:t>
            </w:r>
          </w:p>
        </w:tc>
        <w:tc>
          <w:tcPr>
            <w:tcW w:w="1503" w:type="dxa"/>
            <w:vAlign w:val="center"/>
          </w:tcPr>
          <w:p w14:paraId="345944EB" w14:textId="3DB760F8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5FB5B64C" w14:textId="3F0FD9AC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591F7406" w14:textId="5E1E6237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30</w:t>
            </w:r>
          </w:p>
        </w:tc>
        <w:tc>
          <w:tcPr>
            <w:tcW w:w="1170" w:type="dxa"/>
            <w:vAlign w:val="center"/>
          </w:tcPr>
          <w:p w14:paraId="26B2F208" w14:textId="4EAAC3CD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39FBED4E" w14:textId="082677ED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10CB9F5B" w14:textId="46D37A84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6EAD2D9D" w14:textId="3A0FF55E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04BBCBC9" w14:textId="1144E1B5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automation conditions</w:t>
            </w:r>
          </w:p>
        </w:tc>
      </w:tr>
      <w:tr w:rsidR="00F469C8" w14:paraId="704ED41E" w14:textId="77777777" w:rsidTr="005A6C4E">
        <w:tc>
          <w:tcPr>
            <w:tcW w:w="1890" w:type="dxa"/>
            <w:vAlign w:val="center"/>
          </w:tcPr>
          <w:p w14:paraId="119AE685" w14:textId="1F90C967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Kaber&lt;/Author&gt;&lt;Year&gt;2006&lt;/Year&gt;&lt;RecNum&gt;1880&lt;/RecNum&gt;&lt;DisplayText&gt;(Kaber, Perry, Segall, McClernon, &amp;amp; Prinzel III, 2006)&lt;/DisplayText&gt;&lt;record&gt;&lt;rec-number&gt;1880&lt;/rec-number&gt;&lt;foreign-keys&gt;&lt;key app="EN" db-id="fte529zvirww2aevxamxtp2me0d9fvz0fxvx" timestamp="1542506967"&gt;1880&lt;/key&gt;&lt;/foreign-keys&gt;&lt;ref-type name="Journal Article"&gt;17&lt;/ref-type&gt;&lt;contributors&gt;&lt;authors&gt;&lt;author&gt;Kaber, David B&lt;/author&gt;&lt;author&gt;Perry, Carlene M&lt;/author&gt;&lt;author&gt;Segall, Noa&lt;/author&gt;&lt;author&gt;McClernon, Christopher K&lt;/author&gt;&lt;author&gt;Prinzel III, Lawrence J&lt;/author&gt;&lt;/authors&gt;&lt;/contributors&gt;&lt;titles&gt;&lt;title&gt;Situation awareness implications of adaptive automation for information processing in an air traffic control-related task&lt;/title&gt;&lt;secondary-title&gt;International Journal of Industrial Ergonomics&lt;/secondary-title&gt;&lt;/titles&gt;&lt;periodical&gt;&lt;full-title&gt;International Journal of Industrial Ergonomics&lt;/full-title&gt;&lt;/periodical&gt;&lt;pages&gt;447-462&lt;/pages&gt;&lt;volume&gt;36&lt;/volume&gt;&lt;number&gt;5&lt;/number&gt;&lt;dates&gt;&lt;year&gt;2006&lt;/year&gt;&lt;/dates&gt;&lt;isbn&gt;0169-8141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Kaber, Perry, Segall, McClernon, &amp; Prinzel III, 2006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E8A2932" w14:textId="743553B6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ental</w:t>
            </w:r>
          </w:p>
        </w:tc>
        <w:tc>
          <w:tcPr>
            <w:tcW w:w="1503" w:type="dxa"/>
            <w:vAlign w:val="center"/>
          </w:tcPr>
          <w:p w14:paraId="155B5BCD" w14:textId="6482AF2D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6CDD8C08" w14:textId="048738FA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General</w:t>
            </w:r>
          </w:p>
        </w:tc>
        <w:tc>
          <w:tcPr>
            <w:tcW w:w="1113" w:type="dxa"/>
            <w:vAlign w:val="center"/>
          </w:tcPr>
          <w:p w14:paraId="0A51F077" w14:textId="52A18A50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1170" w:type="dxa"/>
            <w:vAlign w:val="center"/>
          </w:tcPr>
          <w:p w14:paraId="0482CBE4" w14:textId="1A440172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LSA</w:t>
            </w:r>
          </w:p>
        </w:tc>
        <w:tc>
          <w:tcPr>
            <w:tcW w:w="1170" w:type="dxa"/>
            <w:vAlign w:val="center"/>
          </w:tcPr>
          <w:p w14:paraId="28D4A852" w14:textId="3DF838D9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LSA</w:t>
            </w:r>
          </w:p>
        </w:tc>
        <w:tc>
          <w:tcPr>
            <w:tcW w:w="1260" w:type="dxa"/>
            <w:vAlign w:val="center"/>
          </w:tcPr>
          <w:p w14:paraId="014A1800" w14:textId="76A9ACC7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1287730C" w14:textId="6656473A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71554BEE" w14:textId="16F75C81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automation conditions</w:t>
            </w:r>
          </w:p>
        </w:tc>
      </w:tr>
      <w:tr w:rsidR="00F469C8" w14:paraId="7A23943E" w14:textId="77777777" w:rsidTr="005A6C4E">
        <w:tc>
          <w:tcPr>
            <w:tcW w:w="1890" w:type="dxa"/>
            <w:vAlign w:val="center"/>
          </w:tcPr>
          <w:p w14:paraId="5BC76297" w14:textId="0CD0725F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Kaber&lt;/Author&gt;&lt;Year&gt;2016&lt;/Year&gt;&lt;RecNum&gt;1792&lt;/RecNum&gt;&lt;DisplayText&gt;(Kaber, Sangeun, Zahabi, &amp;amp; Pankok, 2016)&lt;/DisplayText&gt;&lt;record&gt;&lt;rec-number&gt;1792&lt;/rec-number&gt;&lt;foreign-keys&gt;&lt;key app="EN" db-id="fte529zvirww2aevxamxtp2me0d9fvz0fxvx" timestamp="1540235319"&gt;1792&lt;/key&gt;&lt;/foreign-keys&gt;&lt;ref-type name="Journal Article"&gt;17&lt;/ref-type&gt;&lt;contributors&gt;&lt;authors&gt;&lt;author&gt;Kaber, D.&lt;/author&gt;&lt;author&gt;Sangeun, J.&lt;/author&gt;&lt;author&gt;Zahabi, M.&lt;/author&gt;&lt;author&gt;Pankok, C.&lt;/author&gt;&lt;/authors&gt;&lt;/contributors&gt;&lt;titles&gt;&lt;title&gt;The effect of driver cognitive abilities and distractions on situation awareness and performance under hazard conditions.&lt;/title&gt;&lt;secondary-title&gt;Transportation Research Part F: Traffic Psychology and Behaviour&lt;/secondary-title&gt;&lt;/titles&gt;&lt;periodical&gt;&lt;full-title&gt;Transportation Research Part F: Traffic Psychology and Behaviour&lt;/full-title&gt;&lt;/periodical&gt;&lt;pages&gt;177-194&lt;/pages&gt;&lt;volume&gt;42&lt;/volume&gt;&lt;number&gt;1&lt;/number&gt;&lt;keywords&gt;&lt;keyword&gt;driving&lt;/keyword&gt;&lt;keyword&gt;sagat&lt;/keyword&gt;&lt;keyword&gt;sa&lt;/keyword&gt;&lt;/keywords&gt;&lt;dates&gt;&lt;year&gt;2016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Kaber, Sangeun, Zahabi, &amp; Pankok, 2016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0B1E1A8B" w14:textId="067F6C33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1CECF840" w14:textId="616682FE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49FC7A1A" w14:textId="34BC3965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75E522E4" w14:textId="33F2997B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170" w:type="dxa"/>
            <w:vAlign w:val="center"/>
          </w:tcPr>
          <w:p w14:paraId="727870CC" w14:textId="7CF6C997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118C3893" w14:textId="22A091C1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4B63199F" w14:textId="0504622C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33DAC7C6" w14:textId="1436E949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6B2EB6B1" w14:textId="19A04AF2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secondary tasking and hazardous event exposure</w:t>
            </w:r>
          </w:p>
        </w:tc>
      </w:tr>
      <w:tr w:rsidR="00F469C8" w14:paraId="502ED1E8" w14:textId="77777777" w:rsidTr="005A6C4E">
        <w:tc>
          <w:tcPr>
            <w:tcW w:w="1890" w:type="dxa"/>
            <w:vAlign w:val="center"/>
          </w:tcPr>
          <w:p w14:paraId="13B36DA4" w14:textId="533E356F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Kaber&lt;/Author&gt;&lt;Year&gt;2000&lt;/Year&gt;&lt;RecNum&gt;1490&lt;/RecNum&gt;&lt;DisplayText&gt;(Kaber, Onal, &amp;amp; Endsley, 2000)&lt;/DisplayText&gt;&lt;record&gt;&lt;rec-number&gt;1490&lt;/rec-number&gt;&lt;foreign-keys&gt;&lt;key app="EN" db-id="fte529zvirww2aevxamxtp2me0d9fvz0fxvx" timestamp="1459455925"&gt;1490&lt;/key&gt;&lt;/foreign-keys&gt;&lt;ref-type name="Journal Article"&gt;17&lt;/ref-type&gt;&lt;contributors&gt;&lt;authors&gt;&lt;author&gt;Kaber, D.&lt;/author&gt;&lt;author&gt;Onal, E.&lt;/author&gt;&lt;author&gt;Endsley, M. R.&lt;/author&gt;&lt;/authors&gt;&lt;/contributors&gt;&lt;titles&gt;&lt;title&gt;Design of automation for telerobots and the effect on performance, operator situation awareness, and subjective workload&lt;/title&gt;&lt;secondary-title&gt;Human Factors and Ergonomics in Manufacturing&lt;/secondary-title&gt;&lt;/titles&gt;&lt;periodical&gt;&lt;full-title&gt;Human Factors and Ergonomics in Manufacturing&lt;/full-title&gt;&lt;/periodical&gt;&lt;pages&gt;409-430&lt;/pages&gt;&lt;volume&gt;10&lt;/volume&gt;&lt;dates&gt;&lt;year&gt;2000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Kaber, Onal, &amp; Endsley, 2000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6581D5B6" w14:textId="6EF9E13E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1503" w:type="dxa"/>
            <w:vAlign w:val="center"/>
          </w:tcPr>
          <w:p w14:paraId="40F09C9B" w14:textId="034305DB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69B4B8F4" w14:textId="3D445FA0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55284FE4" w14:textId="03155865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170" w:type="dxa"/>
            <w:vAlign w:val="center"/>
          </w:tcPr>
          <w:p w14:paraId="068DC336" w14:textId="64ECC7F2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078698E1" w14:textId="6ABF8407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51A3B44C" w14:textId="5038EDB6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1048A92B" w14:textId="330451E9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4E8E9D21" w14:textId="47C7159C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automation conditions</w:t>
            </w:r>
          </w:p>
        </w:tc>
      </w:tr>
      <w:tr w:rsidR="00F469C8" w14:paraId="19F0C058" w14:textId="77777777" w:rsidTr="005A6C4E">
        <w:tc>
          <w:tcPr>
            <w:tcW w:w="1890" w:type="dxa"/>
            <w:vAlign w:val="center"/>
          </w:tcPr>
          <w:p w14:paraId="421572E9" w14:textId="2FD738C5" w:rsidR="00F469C8" w:rsidRPr="008B5098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Kaber&lt;/Author&gt;&lt;Year&gt;2006&lt;/Year&gt;&lt;RecNum&gt;1993&lt;/RecNum&gt;&lt;DisplayText&gt;(Kaber, Wright, &amp;amp; Sheik-Nainar, 2006)&lt;/DisplayText&gt;&lt;record&gt;&lt;rec-number&gt;1993&lt;/rec-number&gt;&lt;foreign-keys&gt;&lt;key app="EN" db-id="fte529zvirww2aevxamxtp2me0d9fvz0fxvx" timestamp="1546293116"&gt;1993&lt;/key&gt;&lt;/foreign-keys&gt;&lt;ref-type name="Journal Article"&gt;17&lt;/ref-type&gt;&lt;contributors&gt;&lt;authors&gt;&lt;author&gt;Kaber, David B&lt;/author&gt;&lt;author&gt;Wright, Melanie C&lt;/author&gt;&lt;author&gt;Sheik-Nainar, Mohamed A&lt;/author&gt;&lt;/authors&gt;&lt;/contributors&gt;&lt;titles&gt;&lt;title&gt;Investigation of multi-modal interface features for adaptive automation of a human–robot system&lt;/title&gt;&lt;secondary-title&gt;International Journal Of Human-Computer Studies&lt;/secondary-title&gt;&lt;/titles&gt;&lt;periodical&gt;&lt;full-title&gt;International Journal of Human-Computer Studies&lt;/full-title&gt;&lt;/periodical&gt;&lt;pages&gt;527-540&lt;/pages&gt;&lt;volume&gt;64&lt;/volume&gt;&lt;number&gt;6&lt;/number&gt;&lt;dates&gt;&lt;year&gt;2006&lt;/year&gt;&lt;/dates&gt;&lt;isbn&gt;1071-5819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Kaber, Wright, &amp; Sheik-Nainar, 2006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4BE62C4F" w14:textId="59F513E8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1503" w:type="dxa"/>
            <w:vAlign w:val="center"/>
          </w:tcPr>
          <w:p w14:paraId="583EC078" w14:textId="2A098798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7A6A9967" w14:textId="4AA3A3AA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668BEE24" w14:textId="02CA9B9C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170" w:type="dxa"/>
            <w:vAlign w:val="center"/>
          </w:tcPr>
          <w:p w14:paraId="213BC04F" w14:textId="31C063E6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0C4D5964" w14:textId="3CC53930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0E6AF7C5" w14:textId="752FAD9E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38AFFB03" w14:textId="412475AB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523D6FA4" w14:textId="2EC2F0EC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automation conditions</w:t>
            </w:r>
          </w:p>
        </w:tc>
      </w:tr>
      <w:tr w:rsidR="00F469C8" w14:paraId="5B8DD338" w14:textId="77777777" w:rsidTr="005A6C4E">
        <w:tc>
          <w:tcPr>
            <w:tcW w:w="1890" w:type="dxa"/>
            <w:vAlign w:val="center"/>
          </w:tcPr>
          <w:p w14:paraId="69769567" w14:textId="2F0CCAF0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Kass&lt;/Author&gt;&lt;Year&gt;2007&lt;/Year&gt;&lt;RecNum&gt;1817&lt;/RecNum&gt;&lt;DisplayText&gt;(Kass, Cole, &amp;amp; Stanny, 2007)&lt;/DisplayText&gt;&lt;record&gt;&lt;rec-number&gt;1817&lt;/rec-number&gt;&lt;foreign-keys&gt;&lt;key app="EN" db-id="fte529zvirww2aevxamxtp2me0d9fvz0fxvx" timestamp="1540498140"&gt;1817&lt;/key&gt;&lt;/foreign-keys&gt;&lt;ref-type name="Journal Article"&gt;17&lt;/ref-type&gt;&lt;contributors&gt;&lt;authors&gt;&lt;author&gt;Kass, S. J.&lt;/author&gt;&lt;author&gt;Cole, K. S.&lt;/author&gt;&lt;author&gt;Stanny, C. J.&lt;/author&gt;&lt;/authors&gt;&lt;/contributors&gt;&lt;titles&gt;&lt;title&gt;Effects of distraction and experience on situation awareness and simulated driving&lt;/title&gt;&lt;secondary-title&gt;Transportation Research Part F: Traffic Psychology and Behaviour&lt;/secondary-title&gt;&lt;/titles&gt;&lt;periodical&gt;&lt;full-title&gt;Transportation Research Part F: Traffic Psychology and Behaviour&lt;/full-title&gt;&lt;/periodical&gt;&lt;pages&gt;321-329&lt;/pages&gt;&lt;volume&gt;10&lt;/volume&gt;&lt;keywords&gt;&lt;keyword&gt;Driving&lt;/keyword&gt;&lt;keyword&gt;distraction&lt;/keyword&gt;&lt;keyword&gt;SA&lt;/keyword&gt;&lt;/keywords&gt;&lt;dates&gt;&lt;year&gt;2007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Kass, Cole, &amp; Stanny, 2007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054E8157" w14:textId="52E1C8AC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2FC48FD1" w14:textId="3ADC573C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bottom"/>
          </w:tcPr>
          <w:p w14:paraId="22CE1B05" w14:textId="2513BA2F" w:rsidR="00F469C8" w:rsidRPr="008B5098" w:rsidRDefault="003761D2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 &amp; Experienced</w:t>
            </w:r>
          </w:p>
        </w:tc>
        <w:tc>
          <w:tcPr>
            <w:tcW w:w="1113" w:type="dxa"/>
            <w:vAlign w:val="center"/>
          </w:tcPr>
          <w:p w14:paraId="57EF5D57" w14:textId="7BD7ED48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49</w:t>
            </w:r>
          </w:p>
        </w:tc>
        <w:tc>
          <w:tcPr>
            <w:tcW w:w="1170" w:type="dxa"/>
            <w:vAlign w:val="center"/>
          </w:tcPr>
          <w:p w14:paraId="14DCBA3C" w14:textId="25B6D593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72E14B4A" w14:textId="722C29F6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48123843" w14:textId="2352C019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7E054F35" w14:textId="38A05121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2CBCA189" w14:textId="795534DA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experience level and cell phone usage</w:t>
            </w:r>
          </w:p>
        </w:tc>
      </w:tr>
      <w:tr w:rsidR="00F469C8" w:rsidRPr="00C30FE8" w14:paraId="58327E42" w14:textId="77777777" w:rsidTr="005A6C4E">
        <w:tc>
          <w:tcPr>
            <w:tcW w:w="1890" w:type="dxa"/>
            <w:vAlign w:val="bottom"/>
          </w:tcPr>
          <w:p w14:paraId="49DE7178" w14:textId="24DD1391" w:rsidR="00F469C8" w:rsidRPr="00C30FE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Kass&lt;/Author&gt;&lt;Year&gt;2011&lt;/Year&gt;&lt;RecNum&gt;2054&lt;/RecNum&gt;&lt;DisplayText&gt;(Kass, VanWormer, Mikulas, Legan, &amp;amp; Bumgarner, 2011)&lt;/DisplayText&gt;&lt;record&gt;&lt;rec-number&gt;2054&lt;/rec-number&gt;&lt;foreign-keys&gt;&lt;key app="EN" db-id="fte529zvirww2aevxamxtp2me0d9fvz0fxvx" timestamp="1556223949"&gt;2054&lt;/key&gt;&lt;/foreign-keys&gt;&lt;ref-type name="Journal Article"&gt;17&lt;/ref-type&gt;&lt;contributors&gt;&lt;authors&gt;&lt;author&gt;Kass, Steven J&lt;/author&gt;&lt;author&gt;VanWormer, Lisa A&lt;/author&gt;&lt;author&gt;Mikulas, William L&lt;/author&gt;&lt;author&gt;Legan, Shauna&lt;/author&gt;&lt;author&gt;Bumgarner, David&lt;/author&gt;&lt;/authors&gt;&lt;/contributors&gt;&lt;titles&gt;&lt;title&gt;Effects of mindfulness training on simulated driving: Preliminary results&lt;/title&gt;&lt;secondary-title&gt;Mindfulness&lt;/secondary-title&gt;&lt;/titles&gt;&lt;periodical&gt;&lt;full-title&gt;Mindfulness&lt;/full-title&gt;&lt;/periodical&gt;&lt;pages&gt;236-241&lt;/pages&gt;&lt;volume&gt;2&lt;/volume&gt;&lt;number&gt;4&lt;/number&gt;&lt;dates&gt;&lt;year&gt;2011&lt;/year&gt;&lt;/dates&gt;&lt;isbn&gt;1868-8527&lt;/isbn&gt;&lt;urls&gt;&lt;/urls&gt;&lt;/record&gt;&lt;/Cite&gt;&lt;/EndNote&gt;</w:instrText>
            </w:r>
            <w:r>
              <w:rPr>
                <w:rFonts w:eastAsia="Times New Roman" w:cs="Times New Roman"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 w:themeColor="text1"/>
                <w:sz w:val="20"/>
                <w:szCs w:val="20"/>
              </w:rPr>
              <w:t>(</w:t>
            </w:r>
            <w:r w:rsidRPr="00020D48">
              <w:rPr>
                <w:rFonts w:eastAsia="Times New Roman" w:cs="Times New Roman"/>
                <w:b/>
                <w:noProof/>
                <w:color w:val="000000" w:themeColor="text1"/>
                <w:sz w:val="20"/>
                <w:szCs w:val="20"/>
              </w:rPr>
              <w:t>Kass, VanWormer, Mikulas, Legan, &amp; Bumgarner, 2011)</w:t>
            </w:r>
            <w:r>
              <w:rPr>
                <w:rFonts w:eastAsia="Times New Roman" w:cs="Times New Roman"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5B3F47D" w14:textId="3A4AC333" w:rsidR="00F469C8" w:rsidRPr="00C30FE8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30FE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13B74ED5" w14:textId="612F3CDD" w:rsidR="00F469C8" w:rsidRPr="00C30FE8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30FE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7A57F8BF" w14:textId="6C3ED31C" w:rsidR="00F469C8" w:rsidRPr="00C30FE8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30FE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1BEEC082" w14:textId="4135B76F" w:rsidR="00F469C8" w:rsidRPr="00C30FE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30FE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1170" w:type="dxa"/>
            <w:vAlign w:val="center"/>
          </w:tcPr>
          <w:p w14:paraId="315BFE4A" w14:textId="44CAE448" w:rsidR="00F469C8" w:rsidRPr="00C30FE8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30FE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3137262A" w14:textId="36A47885" w:rsidR="00F469C8" w:rsidRPr="00C30FE8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30FE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2BBFE576" w14:textId="5EB06267" w:rsidR="00F469C8" w:rsidRPr="00C30FE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30FE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bottom"/>
          </w:tcPr>
          <w:p w14:paraId="7BD2AF4A" w14:textId="2FBBEC53" w:rsidR="00F469C8" w:rsidRPr="00C30FE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30FE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5C9B9867" w14:textId="5765FD00" w:rsidR="00F469C8" w:rsidRPr="00C30FE8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30FE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training condition</w:t>
            </w:r>
          </w:p>
        </w:tc>
      </w:tr>
      <w:tr w:rsidR="00F469C8" w14:paraId="36DC8BEF" w14:textId="77777777" w:rsidTr="005A6C4E">
        <w:tc>
          <w:tcPr>
            <w:tcW w:w="1890" w:type="dxa"/>
            <w:vAlign w:val="center"/>
          </w:tcPr>
          <w:p w14:paraId="7F909332" w14:textId="34774077" w:rsidR="00F469C8" w:rsidRPr="008B5098" w:rsidRDefault="00F469C8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Kim&lt;/Author&gt;&lt;Year&gt;2009&lt;/Year&gt;&lt;RecNum&gt;1964&lt;/RecNum&gt;&lt;DisplayText&gt;(Kim &amp;amp; Kaber, 2009)&lt;/DisplayText&gt;&lt;record&gt;&lt;rec-number&gt;1964&lt;/rec-number&gt;&lt;foreign-keys&gt;&lt;key app="EN" db-id="fte529zvirww2aevxamxtp2me0d9fvz0fxvx" timestamp="1545169848"&gt;1964&lt;/key&gt;&lt;/foreign-keys&gt;&lt;ref-type name="Conference Proceedings"&gt;10&lt;/ref-type&gt;&lt;contributors&gt;&lt;authors&gt;&lt;author&gt;Kim, Sang-Hwan&lt;/author&gt;&lt;author&gt;Kaber, David B&lt;/author&gt;&lt;/authors&gt;&lt;/contributors&gt;&lt;titles&gt;&lt;title&gt;Assessing the effects of conformal terrain features in advanced head-up displays on pilot performance&lt;/title&gt;&lt;secondary-title&gt;Human Factors and Ergonomics Society annual meeting&lt;/secondary-title&gt;&lt;/titles&gt;&lt;pages&gt;36-40&lt;/pages&gt;&lt;volume&gt;53&lt;/volume&gt;&lt;number&gt;1&lt;/number&gt;&lt;dates&gt;&lt;year&gt;2009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Kim &amp; Kaber, 2009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 xml:space="preserve"> also</w:t>
            </w:r>
            <w:r w:rsidRPr="008B5098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Kim&lt;/Author&gt;&lt;Year&gt;2014&lt;/Year&gt;&lt;RecNum&gt;1998&lt;/RecNum&gt;&lt;DisplayText&gt;(Kim &amp;amp; Kaber, 2014)&lt;/DisplayText&gt;&lt;record&gt;&lt;rec-number&gt;1998&lt;/rec-number&gt;&lt;foreign-keys&gt;&lt;key app="EN" db-id="fte529zvirww2aevxamxtp2me0d9fvz0fxvx" timestamp="1549315789"&gt;1998&lt;/key&gt;&lt;/foreign-keys&gt;&lt;ref-type name="Journal Article"&gt;17&lt;/ref-type&gt;&lt;contributors&gt;&lt;authors&gt;&lt;author&gt;Kim, Sang</w:instrText>
            </w:r>
            <w:r>
              <w:rPr>
                <w:rFonts w:ascii="Palatino Linotype" w:eastAsia="Times New Roman" w:hAnsi="Palatino Linotype" w:cs="Palatino Linotype"/>
                <w:b/>
                <w:bCs/>
                <w:color w:val="000000"/>
                <w:sz w:val="20"/>
                <w:szCs w:val="20"/>
              </w:rPr>
              <w:instrText>‐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>Hwan&lt;/author&gt;&lt;author&gt;Kaber, David B&lt;/author&gt;&lt;/authors&gt;&lt;/contributors&gt;&lt;titles&gt;&lt;title&gt;Examining the effects of conformal terrain features in advanced head</w:instrText>
            </w:r>
            <w:r>
              <w:rPr>
                <w:rFonts w:ascii="Palatino Linotype" w:eastAsia="Times New Roman" w:hAnsi="Palatino Linotype" w:cs="Palatino Linotype"/>
                <w:b/>
                <w:bCs/>
                <w:color w:val="000000"/>
                <w:sz w:val="20"/>
                <w:szCs w:val="20"/>
              </w:rPr>
              <w:instrText>‐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>up displays on flight performance and pilot situation awareness&lt;/title&gt;&lt;secondary-title&gt;Human Factors and Ergonomics in Manufacturing &amp;amp; Service Industries&lt;/secondary-title&gt;&lt;/titles&gt;&lt;periodical&gt;&lt;full-title&gt;Human Factors and Ergonomics in Manufacturing &amp;amp; Service Industries&lt;/full-title&gt;&lt;/periodical&gt;&lt;pages&gt;386-402&lt;/pages&gt;&lt;volume&gt;24&lt;/volume&gt;&lt;number&gt;4&lt;/number&gt;&lt;dates&gt;&lt;year&gt;2014&lt;/year&gt;&lt;/dates&gt;&lt;isbn&gt;1090-8471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Kim &amp; Kaber, 2014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686BE344" w14:textId="04DC246E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Aviation</w:t>
            </w:r>
          </w:p>
        </w:tc>
        <w:tc>
          <w:tcPr>
            <w:tcW w:w="1503" w:type="dxa"/>
            <w:vAlign w:val="center"/>
          </w:tcPr>
          <w:p w14:paraId="0DFA9C85" w14:textId="0C6E314F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6253549C" w14:textId="7A6650A7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31E1CAA7" w14:textId="42311645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1170" w:type="dxa"/>
            <w:vAlign w:val="center"/>
          </w:tcPr>
          <w:p w14:paraId="3E282450" w14:textId="70303BCA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2505DB05" w14:textId="0572B5B7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6CB00D01" w14:textId="1CB1CE60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38EFD66D" w14:textId="6C4708BF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6401DF33" w14:textId="7C277959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display conditions</w:t>
            </w:r>
          </w:p>
        </w:tc>
      </w:tr>
      <w:tr w:rsidR="00F469C8" w14:paraId="0EFF03E8" w14:textId="77777777" w:rsidTr="005A6C4E">
        <w:tc>
          <w:tcPr>
            <w:tcW w:w="1890" w:type="dxa"/>
            <w:vAlign w:val="center"/>
          </w:tcPr>
          <w:p w14:paraId="0B65E226" w14:textId="4851EE12" w:rsidR="00F469C8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Koch&lt;/Author&gt;&lt;Year&gt;2013&lt;/Year&gt;&lt;RecNum&gt;2058&lt;/RecNum&gt;&lt;DisplayText&gt;(Koch et al., 2013)&lt;/DisplayText&gt;&lt;record&gt;&lt;rec-number&gt;2058&lt;/rec-number&gt;&lt;foreign-keys&gt;&lt;key app="EN" db-id="fte529zvirww2aevxamxtp2me0d9fvz0fxvx" timestamp="1556233266"&gt;2058&lt;/key&gt;&lt;/foreign-keys&gt;&lt;ref-type name="Journal Article"&gt;17&lt;/ref-type&gt;&lt;contributors&gt;&lt;authors&gt;&lt;author&gt;Koch, Sven H&lt;/author&gt;&lt;author&gt;Weir, Charlene&lt;/author&gt;&lt;author&gt;Westenskow, Dwayne&lt;/author&gt;&lt;author&gt;Gondan, Matthias&lt;/author&gt;&lt;author&gt;Agutter, Jim&lt;/author&gt;&lt;author&gt;Haar, Maral&lt;/author&gt;&lt;author&gt;Liu, David&lt;/author&gt;&lt;author&gt;Görges, Matthias&lt;/author&gt;&lt;author&gt;Staggers, Nancy&lt;/author&gt;&lt;/authors&gt;&lt;/contributors&gt;&lt;titles&gt;&lt;title&gt;Evaluation of the effect of information integration in displays for ICU nurses on situation awareness and task completion time: a prospective randomized controlled study&lt;/title&gt;&lt;secondary-title&gt;International Journal Of Medical Informatics&lt;/secondary-title&gt;&lt;/titles&gt;&lt;periodical&gt;&lt;full-title&gt;International journal of medical informatics&lt;/full-title&gt;&lt;/periodical&gt;&lt;pages&gt;665-675&lt;/pages&gt;&lt;volume&gt;82&lt;/volume&gt;&lt;number&gt;8&lt;/number&gt;&lt;dates&gt;&lt;year&gt;2013&lt;/year&gt;&lt;/dates&gt;&lt;isbn&gt;1386-5056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</w:rPr>
              <w:t>(Koch et al., 2013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5EA194DC" w14:textId="0E79CB30" w:rsidR="00F469C8" w:rsidRPr="00FF531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F531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dical</w:t>
            </w:r>
          </w:p>
        </w:tc>
        <w:tc>
          <w:tcPr>
            <w:tcW w:w="1503" w:type="dxa"/>
            <w:vAlign w:val="center"/>
          </w:tcPr>
          <w:p w14:paraId="77D89994" w14:textId="71749E84" w:rsidR="00F469C8" w:rsidRPr="00FF531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F531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4B88C4EA" w14:textId="21F222FE" w:rsidR="00F469C8" w:rsidRPr="00FF531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F531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58F7327A" w14:textId="6135399F" w:rsidR="00F469C8" w:rsidRPr="00FF531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F531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1170" w:type="dxa"/>
            <w:vAlign w:val="center"/>
          </w:tcPr>
          <w:p w14:paraId="1E585A9F" w14:textId="51F07050" w:rsidR="00F469C8" w:rsidRPr="00FF531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F531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3E99599B" w14:textId="101187F4" w:rsidR="00F469C8" w:rsidRPr="00FF531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F531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1C0F72F7" w14:textId="0B995BC8" w:rsidR="00F469C8" w:rsidRPr="00FF531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F531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17BA378A" w14:textId="1562CDB8" w:rsidR="00F469C8" w:rsidRPr="00FF531E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F531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5DF15963" w14:textId="0A7AB8F4" w:rsidR="00F469C8" w:rsidRPr="00FF531E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F531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display conditions</w:t>
            </w:r>
          </w:p>
        </w:tc>
      </w:tr>
      <w:tr w:rsidR="00F469C8" w14:paraId="0740C1FE" w14:textId="77777777" w:rsidTr="005A6C4E">
        <w:tc>
          <w:tcPr>
            <w:tcW w:w="1890" w:type="dxa"/>
            <w:vAlign w:val="center"/>
          </w:tcPr>
          <w:p w14:paraId="46EF5678" w14:textId="3015D348" w:rsidR="00F469C8" w:rsidRPr="008B5098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Lancaster&lt;/Author&gt;&lt;Year&gt;2008&lt;/Year&gt;&lt;RecNum&gt;1929&lt;/RecNum&gt;&lt;DisplayText&gt;(Lancaster &amp;amp; Casali, 2008)&lt;/DisplayText&gt;&lt;record&gt;&lt;rec-number&gt;1929&lt;/rec-number&gt;&lt;foreign-keys&gt;&lt;key app="EN" db-id="fte529zvirww2aevxamxtp2me0d9fvz0fxvx" timestamp="1545012118"&gt;1929&lt;/key&gt;&lt;/foreign-keys&gt;&lt;ref-type name="Journal Article"&gt;17&lt;/ref-type&gt;&lt;contributors&gt;&lt;authors&gt;&lt;author&gt;Lancaster, Jeff A&lt;/author&gt;&lt;author&gt;Casali, John G&lt;/author&gt;&lt;/authors&gt;&lt;/contributors&gt;&lt;titles&gt;&lt;title&gt;Investigating pilot performance using mixed-modality simulated data link&lt;/title&gt;&lt;secondary-title&gt;Human Factors&lt;/secondary-title&gt;&lt;/titles&gt;&lt;periodical&gt;&lt;full-title&gt;Human Factors&lt;/full-title&gt;&lt;/periodical&gt;&lt;pages&gt;183-193&lt;/pages&gt;&lt;volume&gt;50&lt;/volume&gt;&lt;number&gt;2&lt;/number&gt;&lt;dates&gt;&lt;year&gt;2008&lt;/year&gt;&lt;/dates&gt;&lt;isbn&gt;0018-7208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Lancaster &amp; Casali, 2008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66D5118F" w14:textId="4461C627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Aviation</w:t>
            </w:r>
          </w:p>
        </w:tc>
        <w:tc>
          <w:tcPr>
            <w:tcW w:w="1503" w:type="dxa"/>
            <w:vAlign w:val="center"/>
          </w:tcPr>
          <w:p w14:paraId="170F7E3B" w14:textId="75FB9CC8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486A6AC2" w14:textId="50BAA3F5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358E7FB3" w14:textId="2330DF39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170" w:type="dxa"/>
            <w:vAlign w:val="center"/>
          </w:tcPr>
          <w:p w14:paraId="36C5CD18" w14:textId="24F052CB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5D59EE1B" w14:textId="32A4FB5B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5E105A39" w14:textId="7E4BA214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3462236F" w14:textId="3695D92B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33F6344A" w14:textId="2DB922DC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data-link flight conditions</w:t>
            </w:r>
          </w:p>
        </w:tc>
      </w:tr>
      <w:tr w:rsidR="00F469C8" w14:paraId="5B4E08F9" w14:textId="77777777" w:rsidTr="005A6C4E">
        <w:tc>
          <w:tcPr>
            <w:tcW w:w="1890" w:type="dxa"/>
            <w:vAlign w:val="center"/>
          </w:tcPr>
          <w:p w14:paraId="3C99D3C6" w14:textId="634B1F9A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Lee&lt;/Author&gt;&lt;Year&gt;1999&lt;/Year&gt;&lt;RecNum&gt;1867&lt;/RecNum&gt;&lt;DisplayText&gt;(Lee, Gore, &amp;amp; Campbell, 1999)&lt;/DisplayText&gt;&lt;record&gt;&lt;rec-number&gt;1867&lt;/rec-number&gt;&lt;foreign-keys&gt;&lt;key app="EN" db-id="fte529zvirww2aevxamxtp2me0d9fvz0fxvx" timestamp="1542494306"&gt;1867&lt;/key&gt;&lt;/foreign-keys&gt;&lt;ref-type name="Journal Article"&gt;17&lt;/ref-type&gt;&lt;contributors&gt;&lt;authors&gt;&lt;author&gt;Lee, John D&lt;/author&gt;&lt;author&gt;Gore, Brian F&lt;/author&gt;&lt;author&gt;Campbell, John L&lt;/author&gt;&lt;/authors&gt;&lt;/contributors&gt;&lt;titles&gt;&lt;title&gt;Display alternatives for in-vehicle warning and sign information: Message style, location, and modality&lt;/title&gt;&lt;secondary-title&gt;Transportation Human Factors&lt;/secondary-title&gt;&lt;/titles&gt;&lt;periodical&gt;&lt;full-title&gt;Transportation Human Factors&lt;/full-title&gt;&lt;/periodical&gt;&lt;pages&gt;347-375&lt;/pages&gt;&lt;volume&gt;1&lt;/volume&gt;&lt;number&gt;4&lt;/number&gt;&lt;dates&gt;&lt;year&gt;1999&lt;/year&gt;&lt;/dates&gt;&lt;isbn&gt;1093-9741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Lee, Gore, &amp; Campbell, 1999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45E1D55" w14:textId="37FD6406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59982DE1" w14:textId="0EF31466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3E24EF13" w14:textId="1E6234D8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29F479AE" w14:textId="38920741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170" w:type="dxa"/>
            <w:vAlign w:val="center"/>
          </w:tcPr>
          <w:p w14:paraId="22ECD085" w14:textId="552D18B6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72083CA7" w14:textId="3E19DEA0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410BD7AA" w14:textId="017E782B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7E5D7E7A" w14:textId="6BD4CD81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63CA19D6" w14:textId="5DDCBD6E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information availability and age</w:t>
            </w:r>
          </w:p>
        </w:tc>
      </w:tr>
      <w:tr w:rsidR="00F469C8" w14:paraId="05124E7D" w14:textId="77777777" w:rsidTr="0092539A">
        <w:tc>
          <w:tcPr>
            <w:tcW w:w="1890" w:type="dxa"/>
            <w:vAlign w:val="center"/>
          </w:tcPr>
          <w:p w14:paraId="5DA33615" w14:textId="26BCC787" w:rsidR="00F469C8" w:rsidRPr="0092539A" w:rsidRDefault="00F469C8" w:rsidP="001156BA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Leggatt&lt;/Author&gt;&lt;Year&gt;2004&lt;/Year&gt;&lt;RecNum&gt;1974&lt;/RecNum&gt;&lt;DisplayText&gt;(Leggatt, 2004)&lt;/DisplayText&gt;&lt;record&gt;&lt;rec-number&gt;1974&lt;/rec-number&gt;&lt;foreign-keys&gt;&lt;key app="EN" db-id="fte529zvirww2aevxamxtp2me0d9fvz0fxvx" timestamp="1545416739"&gt;1974&lt;/key&gt;&lt;/foreign-keys&gt;&lt;ref-type name="Conference Proceedings"&gt;10&lt;/ref-type&gt;&lt;contributors&gt;&lt;authors&gt;&lt;author&gt;Leggatt, Andrew&lt;/author&gt;&lt;/authors&gt;&lt;/contributors&gt;&lt;titles&gt;&lt;title&gt;Objectively measuring the promulgation of commander’s intent in a coalition effects based planning experiment (MNE3)&lt;/title&gt;&lt;secondary-title&gt;9th International Command and Control Research and Technology Symposium&lt;/secondary-title&gt;&lt;/titles&gt;&lt;pages&gt;143-177&lt;/pages&gt;&lt;dates&gt;&lt;year&gt;2004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Leggatt, 2004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595E9B4B" w14:textId="7EC2833A" w:rsidR="00F469C8" w:rsidRPr="0092539A" w:rsidRDefault="00F469C8" w:rsidP="0092539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92539A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</w:t>
            </w:r>
          </w:p>
        </w:tc>
        <w:tc>
          <w:tcPr>
            <w:tcW w:w="1503" w:type="dxa"/>
            <w:vAlign w:val="center"/>
          </w:tcPr>
          <w:p w14:paraId="1D787A05" w14:textId="67281234" w:rsidR="00F469C8" w:rsidRPr="0092539A" w:rsidRDefault="00F469C8" w:rsidP="0092539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92539A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31EDC944" w14:textId="074F3F38" w:rsidR="00F469C8" w:rsidRPr="0092539A" w:rsidRDefault="00F469C8" w:rsidP="0092539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92539A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0A4EF911" w14:textId="0638F128" w:rsidR="00F469C8" w:rsidRPr="0092539A" w:rsidRDefault="00F469C8" w:rsidP="0092539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92539A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05</w:t>
            </w:r>
          </w:p>
        </w:tc>
        <w:tc>
          <w:tcPr>
            <w:tcW w:w="1170" w:type="dxa"/>
            <w:vAlign w:val="center"/>
          </w:tcPr>
          <w:p w14:paraId="12B5BFF8" w14:textId="74F129DC" w:rsidR="00F469C8" w:rsidRPr="0092539A" w:rsidRDefault="00F469C8" w:rsidP="0092539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92539A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QUASA</w:t>
            </w:r>
          </w:p>
        </w:tc>
        <w:tc>
          <w:tcPr>
            <w:tcW w:w="1170" w:type="dxa"/>
            <w:vAlign w:val="center"/>
          </w:tcPr>
          <w:p w14:paraId="619248CF" w14:textId="3DF70B9E" w:rsidR="00F469C8" w:rsidRPr="0092539A" w:rsidRDefault="00F469C8" w:rsidP="0092539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92539A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QUASA</w:t>
            </w:r>
          </w:p>
        </w:tc>
        <w:tc>
          <w:tcPr>
            <w:tcW w:w="1260" w:type="dxa"/>
            <w:vAlign w:val="center"/>
          </w:tcPr>
          <w:p w14:paraId="4400247C" w14:textId="4C54BDF1" w:rsidR="00F469C8" w:rsidRPr="0092539A" w:rsidRDefault="00F469C8" w:rsidP="0092539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92539A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5484897B" w14:textId="44FC6755" w:rsidR="00F469C8" w:rsidRPr="0092539A" w:rsidRDefault="00F469C8" w:rsidP="0092539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92539A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7B9B04C1" w14:textId="30BFC21A" w:rsidR="00F469C8" w:rsidRPr="0092539A" w:rsidRDefault="00F469C8" w:rsidP="0092539A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92539A"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  <w:t>Sensitive to differences in sites, and functional groups</w:t>
            </w:r>
          </w:p>
        </w:tc>
      </w:tr>
      <w:tr w:rsidR="00F469C8" w14:paraId="71CE24A3" w14:textId="77777777" w:rsidTr="005A6C4E">
        <w:tc>
          <w:tcPr>
            <w:tcW w:w="1890" w:type="dxa"/>
            <w:vAlign w:val="center"/>
          </w:tcPr>
          <w:p w14:paraId="7D60FBB9" w14:textId="588E01B6" w:rsidR="00F469C8" w:rsidRPr="008B5098" w:rsidRDefault="00F469C8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Li&lt;/Author&gt;&lt;Year&gt;2007&lt;/Year&gt;&lt;RecNum&gt;1874&lt;/RecNum&gt;&lt;DisplayText&gt;(Li, Sanderson, Memisevic, &amp;amp; Wong, 2007)&lt;/DisplayText&gt;&lt;record&gt;&lt;rec-number&gt;1874&lt;/rec-number&gt;&lt;foreign-keys&gt;&lt;key app="EN" db-id="fte529zvirww2aevxamxtp2me0d9fvz0fxvx" timestamp="1542498706"&gt;1874&lt;/key&gt;&lt;/foreign-keys&gt;&lt;ref-type name="Conference Proceedings"&gt;10&lt;/ref-type&gt;&lt;contributors&gt;&lt;authors&gt;&lt;author&gt;Li, Xilin&lt;/author&gt;&lt;author&gt;Sanderson, P&lt;/author&gt;&lt;author&gt;Memisevic, R&lt;/author&gt;&lt;author&gt;Wong, W&lt;/author&gt;&lt;/authors&gt;&lt;/contributors&gt;&lt;titles&gt;&lt;title&gt;Adapting situational awareness measures for hydropower display evaluations&lt;/title&gt;&lt;secondary-title&gt;Human Factors and Ergonomics Society Annual Meeting&lt;/secondary-title&gt;&lt;/titles&gt;&lt;pages&gt;210-214&lt;/pages&gt;&lt;volume&gt;51&lt;/volume&gt;&lt;number&gt;4&lt;/number&gt;&lt;dates&gt;&lt;year&gt;2007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Li, Sanderson, Memisevic, &amp; Wong, 2007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0CA5D143" w14:textId="00B19D74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Process control</w:t>
            </w:r>
          </w:p>
        </w:tc>
        <w:tc>
          <w:tcPr>
            <w:tcW w:w="1503" w:type="dxa"/>
            <w:vAlign w:val="center"/>
          </w:tcPr>
          <w:p w14:paraId="50599DED" w14:textId="38F21A1F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190C7BD8" w14:textId="3AE0ECD5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0EF7D2C8" w14:textId="61EA76F3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1170" w:type="dxa"/>
            <w:vAlign w:val="center"/>
          </w:tcPr>
          <w:p w14:paraId="545DF6CE" w14:textId="7AE244BB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nd of trial queries</w:t>
            </w:r>
          </w:p>
        </w:tc>
        <w:tc>
          <w:tcPr>
            <w:tcW w:w="1170" w:type="dxa"/>
            <w:vAlign w:val="center"/>
          </w:tcPr>
          <w:p w14:paraId="33D226DC" w14:textId="5573AED2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2029A096" w14:textId="520695EA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78026C16" w14:textId="61B213DD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0FF980C8" w14:textId="07B0E7AB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display conditions</w:t>
            </w:r>
          </w:p>
        </w:tc>
      </w:tr>
      <w:tr w:rsidR="001F6D04" w:rsidRPr="007D2B7E" w14:paraId="1121BFB2" w14:textId="77777777" w:rsidTr="005A6C4E">
        <w:tc>
          <w:tcPr>
            <w:tcW w:w="1890" w:type="dxa"/>
            <w:vAlign w:val="center"/>
          </w:tcPr>
          <w:p w14:paraId="21A40F1E" w14:textId="776A76DD" w:rsidR="001F6D04" w:rsidRPr="007D2B7E" w:rsidRDefault="006651A1" w:rsidP="006651A1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Liang&lt;/Author&gt;&lt;Year&gt;2010&lt;/Year&gt;&lt;RecNum&gt;2088&lt;/RecNum&gt;&lt;DisplayText&gt;(Liang, 2010)&lt;/DisplayText&gt;&lt;record&gt;&lt;rec-number&gt;2088&lt;/rec-number&gt;&lt;foreign-keys&gt;&lt;key app="EN" db-id="fte529zvirww2aevxamxtp2me0d9fvz0fxvx" timestamp="1556660908"&gt;2088&lt;/key&gt;&lt;/foreign-keys&gt;&lt;ref-type name="Journal Article"&gt;17&lt;/ref-type&gt;&lt;contributors&gt;&lt;authors&gt;&lt;author&gt;Liang, G. F., Lin, J. T., Hwang, S. L., Wang, E. M. Y., &amp;amp; Patterson, P. &lt;/author&gt;&lt;/authors&gt;&lt;/contributors&gt;&lt;titles&gt;&lt;title&gt;Preventing human errors in aviation maintenance using an on-line maintenance assistance platform&lt;/title&gt;&lt;secondary-title&gt;International Journal of Industrial Ergonomics&lt;/secondary-title&gt;&lt;/titles&gt;&lt;periodical&gt;&lt;full-title&gt;International Journal of Industrial Ergonomics&lt;/full-title&gt;&lt;/periodical&gt;&lt;pages&gt;356-367&lt;/pages&gt;&lt;volume&gt;40&lt;/volume&gt;&lt;number&gt;3&lt;/number&gt;&lt;dates&gt;&lt;year&gt;2010&lt;/year&gt;&lt;/dates&gt;&lt;urls&gt;&lt;/urls&gt;&lt;/record&gt;&lt;/Cite&gt;&lt;/EndNote&gt;</w:instrTex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7D2B7E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Liang, 2010)</w: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2DE4BB68" w14:textId="796CBCF5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Other</w:t>
            </w:r>
          </w:p>
        </w:tc>
        <w:tc>
          <w:tcPr>
            <w:tcW w:w="1503" w:type="dxa"/>
            <w:vAlign w:val="center"/>
          </w:tcPr>
          <w:p w14:paraId="3AF63F87" w14:textId="5B99ED7A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Live Exercises</w:t>
            </w:r>
          </w:p>
        </w:tc>
        <w:tc>
          <w:tcPr>
            <w:tcW w:w="1317" w:type="dxa"/>
            <w:vAlign w:val="center"/>
          </w:tcPr>
          <w:p w14:paraId="13EFE11B" w14:textId="3B383F81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749B9216" w14:textId="77E91E10" w:rsidR="001F6D04" w:rsidRPr="007D2B7E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49</w:t>
            </w:r>
          </w:p>
        </w:tc>
        <w:tc>
          <w:tcPr>
            <w:tcW w:w="1170" w:type="dxa"/>
            <w:vAlign w:val="center"/>
          </w:tcPr>
          <w:p w14:paraId="0F404890" w14:textId="453342B9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nd of trial queries</w:t>
            </w:r>
          </w:p>
        </w:tc>
        <w:tc>
          <w:tcPr>
            <w:tcW w:w="1170" w:type="dxa"/>
            <w:vAlign w:val="center"/>
          </w:tcPr>
          <w:p w14:paraId="302C6573" w14:textId="5A93973C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323CBBE7" w14:textId="6B1DC571" w:rsidR="001F6D04" w:rsidRPr="007D2B7E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5F015F90" w14:textId="702C686C" w:rsidR="001F6D04" w:rsidRPr="007D2B7E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52BBFE90" w14:textId="72AEF87C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display conditions</w:t>
            </w:r>
          </w:p>
        </w:tc>
      </w:tr>
      <w:tr w:rsidR="00F469C8" w14:paraId="7D5522D9" w14:textId="77777777" w:rsidTr="005A6C4E">
        <w:tc>
          <w:tcPr>
            <w:tcW w:w="1890" w:type="dxa"/>
            <w:vAlign w:val="center"/>
          </w:tcPr>
          <w:p w14:paraId="69FD5065" w14:textId="555AE2F7" w:rsidR="00F469C8" w:rsidRPr="008B5098" w:rsidRDefault="00F469C8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Lichacz&lt;/Author&gt;&lt;Year&gt;2003&lt;/Year&gt;&lt;RecNum&gt;1865&lt;/RecNum&gt;&lt;DisplayText&gt;(Lichacz, Cain, &amp;amp; Patel, 2003)&lt;/DisplayText&gt;&lt;record&gt;&lt;rec-number&gt;1865&lt;/rec-number&gt;&lt;foreign-keys&gt;&lt;key app="EN" db-id="fte529zvirww2aevxamxtp2me0d9fvz0fxvx" timestamp="1542493030"&gt;1865&lt;/key&gt;&lt;/foreign-keys&gt;&lt;ref-type name="Conference Proceedings"&gt;10&lt;/ref-type&gt;&lt;contributors&gt;&lt;authors&gt;&lt;author&gt;Lichacz, Frederick MJ&lt;/author&gt;&lt;author&gt;Cain, Brad&lt;/author&gt;&lt;author&gt;Patel, Sejal&lt;/author&gt;&lt;/authors&gt;&lt;/contributors&gt;&lt;titles&gt;&lt;title&gt;Calibration of confidence in situation awareness queries&lt;/title&gt;&lt;secondary-title&gt;Human Factors and Ergonomics Society Annual Meeting&lt;/secondary-title&gt;&lt;/titles&gt;&lt;pages&gt;222-226&lt;/pages&gt;&lt;volume&gt;47&lt;/volume&gt;&lt;number&gt;1&lt;/number&gt;&lt;dates&gt;&lt;year&gt;2003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Lichacz, Cain, &amp; Patel, 2003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36021047" w14:textId="28A98489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ATC</w:t>
            </w:r>
          </w:p>
        </w:tc>
        <w:tc>
          <w:tcPr>
            <w:tcW w:w="1503" w:type="dxa"/>
            <w:vAlign w:val="center"/>
          </w:tcPr>
          <w:p w14:paraId="0837489E" w14:textId="0A4E4E58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4BE97A30" w14:textId="79203FE3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General</w:t>
            </w:r>
          </w:p>
        </w:tc>
        <w:tc>
          <w:tcPr>
            <w:tcW w:w="1113" w:type="dxa"/>
            <w:vAlign w:val="center"/>
          </w:tcPr>
          <w:p w14:paraId="57016465" w14:textId="653FD0F6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170" w:type="dxa"/>
            <w:vAlign w:val="center"/>
          </w:tcPr>
          <w:p w14:paraId="6B75522D" w14:textId="5C4063FA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0EDE803C" w14:textId="2D485C44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08EA4941" w14:textId="4C086C80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1F08F2B8" w14:textId="7A37557F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355447D9" w14:textId="37D7D1AA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perceptual and temporal demand</w:t>
            </w:r>
          </w:p>
        </w:tc>
      </w:tr>
      <w:tr w:rsidR="001F6D04" w:rsidRPr="007D2B7E" w14:paraId="7328BEB3" w14:textId="77777777" w:rsidTr="005A6C4E">
        <w:tc>
          <w:tcPr>
            <w:tcW w:w="1890" w:type="dxa"/>
            <w:vAlign w:val="center"/>
          </w:tcPr>
          <w:p w14:paraId="2AB7FE77" w14:textId="269DE0CD" w:rsidR="001F6D04" w:rsidRPr="007D2B7E" w:rsidRDefault="006651A1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Lin&lt;/Author&gt;&lt;Year&gt;2010&lt;/Year&gt;&lt;RecNum&gt;2086&lt;/RecNum&gt;&lt;DisplayText&gt;(Lin, 2010)&lt;/DisplayText&gt;&lt;record&gt;&lt;rec-number&gt;2086&lt;/rec-number&gt;&lt;foreign-keys&gt;&lt;key app="EN" db-id="fte529zvirww2aevxamxtp2me0d9fvz0fxvx" timestamp="1556660009"&gt;2086&lt;/key&gt;&lt;/foreign-keys&gt;&lt;ref-type name="Journal Article"&gt;17&lt;/ref-type&gt;&lt;contributors&gt;&lt;authors&gt;&lt;author&gt;Lin, C. J., Yenn, T. C., &amp;amp; Yang, C. W. &lt;/author&gt;&lt;/authors&gt;&lt;/contributors&gt;&lt;titles&gt;&lt;title&gt;Automation design in advanced control rooms of the modernized nuclear power plants&lt;/title&gt;&lt;secondary-title&gt;Safety Science&lt;/secondary-title&gt;&lt;/titles&gt;&lt;periodical&gt;&lt;full-title&gt;Safety science&lt;/full-title&gt;&lt;/periodical&gt;&lt;pages&gt;63-71&lt;/pages&gt;&lt;volume&gt;48&lt;/volume&gt;&lt;number&gt;1&lt;/number&gt;&lt;dates&gt;&lt;year&gt;2010&lt;/year&gt;&lt;/dates&gt;&lt;urls&gt;&lt;/urls&gt;&lt;/record&gt;&lt;/Cite&gt;&lt;/EndNote&gt;</w:instrTex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7D2B7E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Lin, 2010)</w:t>
            </w:r>
            <w:r w:rsidRPr="007D2B7E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6FA9D419" w14:textId="31E4E43A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ocess control</w:t>
            </w:r>
          </w:p>
        </w:tc>
        <w:tc>
          <w:tcPr>
            <w:tcW w:w="1503" w:type="dxa"/>
            <w:vAlign w:val="center"/>
          </w:tcPr>
          <w:p w14:paraId="613ABE1D" w14:textId="35145804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259C4244" w14:textId="68816E36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76A6FB79" w14:textId="486E08E0" w:rsidR="001F6D04" w:rsidRPr="007D2B7E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0</w:t>
            </w:r>
          </w:p>
        </w:tc>
        <w:tc>
          <w:tcPr>
            <w:tcW w:w="1170" w:type="dxa"/>
            <w:vAlign w:val="center"/>
          </w:tcPr>
          <w:p w14:paraId="7F0A49D0" w14:textId="40574B7F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48BEB051" w14:textId="6FF823F8" w:rsidR="001F6D04" w:rsidRPr="007D2B7E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567EE1BA" w14:textId="1D88E352" w:rsidR="001F6D04" w:rsidRPr="007D2B7E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5CA66F4A" w14:textId="27858EF1" w:rsidR="001F6D04" w:rsidRPr="007D2B7E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78085819" w14:textId="46D839F2" w:rsidR="001F6D04" w:rsidRPr="007D2B7E" w:rsidRDefault="007D2B7E" w:rsidP="007D2B7E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7D2B7E"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  <w:t>Sensitive to automation conditions</w:t>
            </w:r>
          </w:p>
        </w:tc>
      </w:tr>
      <w:tr w:rsidR="00F469C8" w14:paraId="3F3EA186" w14:textId="77777777" w:rsidTr="005A6C4E">
        <w:tc>
          <w:tcPr>
            <w:tcW w:w="1890" w:type="dxa"/>
            <w:vAlign w:val="center"/>
          </w:tcPr>
          <w:p w14:paraId="3EF801D1" w14:textId="5AB5DB33" w:rsidR="00F469C8" w:rsidRPr="008B5098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Lin&lt;/Author&gt;&lt;Year&gt;2012&lt;/Year&gt;&lt;RecNum&gt;1995&lt;/RecNum&gt;&lt;DisplayText&gt;(Lin et al., 2012)&lt;/DisplayText&gt;&lt;record&gt;&lt;rec-number&gt;1995&lt;/rec-number&gt;&lt;foreign-keys&gt;&lt;key app="EN" db-id="fte529zvirww2aevxamxtp2me0d9fvz0fxvx" timestamp="1546293918"&gt;1995&lt;/key&gt;&lt;/foreign-keys&gt;&lt;ref-type name="Journal Article"&gt;17&lt;/ref-type&gt;&lt;contributors&gt;&lt;authors&gt;&lt;author&gt;Lin, Chiuhsiang Joe&lt;/author&gt;&lt;author&gt;Lin, Po-Hung&lt;/author&gt;&lt;author&gt;Chen, Hung-Jen&lt;/author&gt;&lt;author&gt;Hsieh, Min-Chih&lt;/author&gt;&lt;author&gt;Yu, Hui-Chi&lt;/author&gt;&lt;author&gt;Wang, Eric Min-Yang&lt;/author&gt;&lt;author&gt;Ho, Hero LC&lt;/author&gt;&lt;/authors&gt;&lt;/contributors&gt;&lt;titles&gt;&lt;title&gt;Effects of controller-pilot communication medium, flight phase and the role in the cockpit on pilots’ workload and situation awareness&lt;/title&gt;&lt;secondary-title&gt;Safety Science&lt;/secondary-title&gt;&lt;/titles&gt;&lt;periodical&gt;&lt;full-title&gt;Safety science&lt;/full-title&gt;&lt;/periodical&gt;&lt;pages&gt;1722-1731&lt;/pages&gt;&lt;volume&gt;50&lt;/volume&gt;&lt;number&gt;9&lt;/number&gt;&lt;dates&gt;&lt;year&gt;2012&lt;/year&gt;&lt;/dates&gt;&lt;isbn&gt;0925-7535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Lin et al., 2012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4B6A71B0" w14:textId="41A1279B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Aviation</w:t>
            </w:r>
          </w:p>
        </w:tc>
        <w:tc>
          <w:tcPr>
            <w:tcW w:w="1503" w:type="dxa"/>
            <w:vAlign w:val="center"/>
          </w:tcPr>
          <w:p w14:paraId="4D9840B5" w14:textId="5E792C44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64F73C70" w14:textId="69A40710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7BD688F9" w14:textId="54AFF343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1170" w:type="dxa"/>
            <w:vAlign w:val="center"/>
          </w:tcPr>
          <w:p w14:paraId="7051B50F" w14:textId="7D14343E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099C035A" w14:textId="0B2525BD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413953C2" w14:textId="2B2576D6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4F4F1EEE" w14:textId="574CCBE7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2962680E" w14:textId="383746CB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datalink type by phase of flight interactions</w:t>
            </w:r>
          </w:p>
        </w:tc>
      </w:tr>
      <w:tr w:rsidR="00F469C8" w14:paraId="46A02254" w14:textId="77777777" w:rsidTr="005A6C4E">
        <w:tc>
          <w:tcPr>
            <w:tcW w:w="1890" w:type="dxa"/>
            <w:vAlign w:val="center"/>
          </w:tcPr>
          <w:p w14:paraId="4D1F300D" w14:textId="57F78F77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Luz&lt;/Author&gt;&lt;Year&gt;2014&lt;/Year&gt;&lt;RecNum&gt;1969&lt;/RecNum&gt;&lt;DisplayText&gt;(Luz et al., 2014)&lt;/DisplayText&gt;&lt;record&gt;&lt;rec-number&gt;1969&lt;/rec-number&gt;&lt;foreign-keys&gt;&lt;key app="EN" db-id="fte529zvirww2aevxamxtp2me0d9fvz0fxvx" timestamp="1545172649"&gt;1969&lt;/key&gt;&lt;/foreign-keys&gt;&lt;ref-type name="Journal Article"&gt;17&lt;/ref-type&gt;&lt;contributors&gt;&lt;authors&gt;&lt;author&gt;Luz, M&lt;/author&gt;&lt;author&gt;Manzey, D&lt;/author&gt;&lt;author&gt;Mueller, S&lt;/author&gt;&lt;author&gt;Dietz, A&lt;/author&gt;&lt;author&gt;Meixensberger, J&lt;/author&gt;&lt;author&gt;Strauss, G&lt;/author&gt;&lt;/authors&gt;&lt;/contributors&gt;&lt;titles&gt;&lt;title&gt;Impact of navigated</w:instrText>
            </w:r>
            <w:r>
              <w:rPr>
                <w:rFonts w:ascii="Palatino Linotype" w:eastAsia="Times New Roman" w:hAnsi="Palatino Linotype" w:cs="Palatino Linotype"/>
                <w:b/>
                <w:bCs/>
                <w:color w:val="000000"/>
                <w:sz w:val="20"/>
                <w:szCs w:val="20"/>
              </w:rPr>
              <w:instrText>‐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>control assistance on performance, workload and situation awareness of experienced surgeons performing a simulated mastoidectomy&lt;/title&gt;&lt;secondary-title&gt;The International Journal of Medical Robotics and Computer Assisted Surgery&lt;/secondary-title&gt;&lt;/titles&gt;&lt;periodical&gt;&lt;full-title&gt;The International Journal of Medical Robotics and Computer Assisted Surgery&lt;/full-title&gt;&lt;/periodical&gt;&lt;pages&gt;187-195&lt;/pages&gt;&lt;volume&gt;10&lt;/volume&gt;&lt;number&gt;2&lt;/number&gt;&lt;dates&gt;&lt;year&gt;2014&lt;/year&gt;&lt;/dates&gt;&lt;isbn&gt;1478-5951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Luz et al., 2014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40833AD7" w14:textId="103649CD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edical</w:t>
            </w:r>
          </w:p>
        </w:tc>
        <w:tc>
          <w:tcPr>
            <w:tcW w:w="1503" w:type="dxa"/>
            <w:vAlign w:val="center"/>
          </w:tcPr>
          <w:p w14:paraId="057514F6" w14:textId="0DB9E8C9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77B1E673" w14:textId="30241A0C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7EE2B5BF" w14:textId="74080C95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1170" w:type="dxa"/>
            <w:vAlign w:val="center"/>
          </w:tcPr>
          <w:p w14:paraId="5A6356D9" w14:textId="73D7A23E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3007A36A" w14:textId="327816F1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3014F885" w14:textId="4414DD1D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170" w:type="dxa"/>
            <w:vAlign w:val="center"/>
          </w:tcPr>
          <w:p w14:paraId="2F8EC615" w14:textId="6F7378E6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1351DD36" w14:textId="3BF207D1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Not sensitive</w:t>
            </w:r>
          </w:p>
        </w:tc>
      </w:tr>
      <w:tr w:rsidR="00F469C8" w14:paraId="755D225D" w14:textId="77777777" w:rsidTr="005A6C4E">
        <w:tc>
          <w:tcPr>
            <w:tcW w:w="1890" w:type="dxa"/>
            <w:vAlign w:val="center"/>
          </w:tcPr>
          <w:p w14:paraId="09FBDD1B" w14:textId="217CC805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Ma&lt;/Author&gt;&lt;Year&gt;2005&lt;/Year&gt;&lt;RecNum&gt;1524&lt;/RecNum&gt;&lt;DisplayText&gt;(Ma &amp;amp; Kaber, 2005)&lt;/DisplayText&gt;&lt;record&gt;&lt;rec-number&gt;1524&lt;/rec-number&gt;&lt;foreign-keys&gt;&lt;key app="EN" db-id="fte529zvirww2aevxamxtp2me0d9fvz0fxvx" timestamp="1469329721"&gt;1524&lt;/key&gt;&lt;/foreign-keys&gt;&lt;ref-type name="Journal Article"&gt;17&lt;/ref-type&gt;&lt;contributors&gt;&lt;authors&gt;&lt;author&gt;Ma, R.&lt;/author&gt;&lt;author&gt;Kaber, D.&lt;/author&gt;&lt;/authors&gt;&lt;/contributors&gt;&lt;titles&gt;&lt;title&gt;Situation awareness and workload in driving while using adaptive cruise control and a cell phone&lt;/title&gt;&lt;secondary-title&gt;International Journal of Industrial Ergonomics&lt;/secondary-title&gt;&lt;/titles&gt;&lt;periodical&gt;&lt;full-title&gt;International Journal of Industrial Ergonomics&lt;/full-title&gt;&lt;/periodical&gt;&lt;volume&gt;35&lt;/volume&gt;&lt;number&gt;939-953&lt;/number&gt;&lt;keywords&gt;&lt;keyword&gt;Driving&lt;/keyword&gt;&lt;keyword&gt;SA&lt;/keyword&gt;&lt;keyword&gt;automation&lt;/keyword&gt;&lt;keyword&gt;distraction&lt;/keyword&gt;&lt;/keywords&gt;&lt;dates&gt;&lt;year&gt;2005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Ma &amp; Kaber, 2005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1E5DFD33" w14:textId="7F1E2DA7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16C73D56" w14:textId="43CA4EC9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7488BB5F" w14:textId="433D5D3F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3C890F04" w14:textId="242F06C4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170" w:type="dxa"/>
            <w:vAlign w:val="center"/>
          </w:tcPr>
          <w:p w14:paraId="7111EEAE" w14:textId="3B234E9E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nd of trial queries</w:t>
            </w:r>
          </w:p>
        </w:tc>
        <w:tc>
          <w:tcPr>
            <w:tcW w:w="1170" w:type="dxa"/>
            <w:vAlign w:val="center"/>
          </w:tcPr>
          <w:p w14:paraId="57FE8E6F" w14:textId="548BCCD4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5BAB10AA" w14:textId="123DBB28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4CAB2984" w14:textId="6541B4B6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5D648C09" w14:textId="24BE9963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automation and cell phone use</w:t>
            </w:r>
          </w:p>
        </w:tc>
      </w:tr>
      <w:tr w:rsidR="00F469C8" w14:paraId="3BA4DBCC" w14:textId="77777777" w:rsidTr="005A6C4E">
        <w:tc>
          <w:tcPr>
            <w:tcW w:w="1890" w:type="dxa"/>
            <w:vAlign w:val="center"/>
          </w:tcPr>
          <w:p w14:paraId="1ECB2CFC" w14:textId="72254EE9" w:rsidR="00F469C8" w:rsidRPr="008B5098" w:rsidRDefault="00F469C8" w:rsidP="00E77F7A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Ma&lt;/Author&gt;&lt;Year&gt;2007&lt;/Year&gt;&lt;RecNum&gt;1793&lt;/RecNum&gt;&lt;DisplayText&gt;(Ma &amp;amp; Kaber, 2007)&lt;/DisplayText&gt;&lt;record&gt;&lt;rec-number&gt;1793&lt;/rec-number&gt;&lt;foreign-keys&gt;&lt;key app="EN" db-id="fte529zvirww2aevxamxtp2me0d9fvz0fxvx" timestamp="1540235868"&gt;1793&lt;/key&gt;&lt;/foreign-keys&gt;&lt;ref-type name="Journal Article"&gt;17&lt;/ref-type&gt;&lt;contributors&gt;&lt;authors&gt;&lt;author&gt;Ma, R.&lt;/author&gt;&lt;author&gt;Kaber, D.&lt;/author&gt;&lt;/authors&gt;&lt;/contributors&gt;&lt;titles&gt;&lt;title&gt;Situation awareness and driving performance in a simulated navigation task&lt;/title&gt;&lt;secondary-title&gt;Ergonomics&lt;/secondary-title&gt;&lt;/titles&gt;&lt;periodical&gt;&lt;full-title&gt;Ergonomics&lt;/full-title&gt;&lt;/periodical&gt;&lt;pages&gt;1351-1364&lt;/pages&gt;&lt;volume&gt;50&lt;/volume&gt;&lt;number&gt;8&lt;/number&gt;&lt;keywords&gt;&lt;keyword&gt;Driving&lt;/keyword&gt;&lt;keyword&gt;SA&lt;/keyword&gt;&lt;/keywords&gt;&lt;dates&gt;&lt;year&gt;2007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Ma &amp; Kaber, 2007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38988E6" w14:textId="464B55F7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7E55D916" w14:textId="532DD160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3E7612CF" w14:textId="1FC63841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52BC65BE" w14:textId="1268CA11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170" w:type="dxa"/>
            <w:vAlign w:val="center"/>
          </w:tcPr>
          <w:p w14:paraId="2097FBFF" w14:textId="591CA758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01AB348A" w14:textId="3B4CCB83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200B4FE0" w14:textId="0C2833B0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6D0411A0" w14:textId="7D53AB45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50252262" w14:textId="283BB0C8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navigational aid</w:t>
            </w:r>
          </w:p>
        </w:tc>
      </w:tr>
      <w:tr w:rsidR="00F469C8" w14:paraId="613BACE8" w14:textId="77777777" w:rsidTr="005A6C4E">
        <w:tc>
          <w:tcPr>
            <w:tcW w:w="1890" w:type="dxa"/>
            <w:vAlign w:val="center"/>
          </w:tcPr>
          <w:p w14:paraId="37441F66" w14:textId="1D407ED9" w:rsidR="00F469C8" w:rsidRPr="008B5098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Manzey&lt;/Author&gt;&lt;Year&gt;2011&lt;/Year&gt;&lt;RecNum&gt;1862&lt;/RecNum&gt;&lt;DisplayText&gt;(Manzey et al., 2011)&lt;/DisplayText&gt;&lt;record&gt;&lt;rec-number&gt;1862&lt;/rec-number&gt;&lt;foreign-keys&gt;&lt;key app="EN" db-id="fte529zvirww2aevxamxtp2me0d9fvz0fxvx" timestamp="1542061586"&gt;1862&lt;/key&gt;&lt;/foreign-keys&gt;&lt;ref-type name="Journal Article"&gt;17&lt;/ref-type&gt;&lt;contributors&gt;&lt;authors&gt;&lt;author&gt;Manzey, Dietrich&lt;/author&gt;&lt;author&gt;Luz, Maria&lt;/author&gt;&lt;author&gt;Mueller, Stefan&lt;/author&gt;&lt;author&gt;Dietz, Andreas&lt;/author&gt;&lt;author&gt;Meixensberger, Juergen&lt;/author&gt;&lt;author&gt;Strauss, Gero&lt;/author&gt;&lt;/authors&gt;&lt;/contributors&gt;&lt;titles&gt;&lt;title&gt;Automation in surgery: the impact of navigated-control assistance on performance, workload, situation awareness, and acquisition of surgical skills&lt;/title&gt;&lt;secondary-title&gt;Human Factors&lt;/secondary-title&gt;&lt;/titles&gt;&lt;periodical&gt;&lt;full-title&gt;Human Factors&lt;/full-title&gt;&lt;/periodical&gt;&lt;pages&gt;584-599&lt;/pages&gt;&lt;volume&gt;53&lt;/volume&gt;&lt;number&gt;6&lt;/number&gt;&lt;dates&gt;&lt;year&gt;2011&lt;/year&gt;&lt;/dates&gt;&lt;isbn&gt;0018-7208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Manzey et al., 2011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4B75508A" w14:textId="3CE56D2A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edical</w:t>
            </w:r>
          </w:p>
        </w:tc>
        <w:tc>
          <w:tcPr>
            <w:tcW w:w="1503" w:type="dxa"/>
            <w:vAlign w:val="center"/>
          </w:tcPr>
          <w:p w14:paraId="6E9F98B8" w14:textId="4899B927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7BB2BBD5" w14:textId="4C60DF4A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Novice</w:t>
            </w:r>
          </w:p>
        </w:tc>
        <w:tc>
          <w:tcPr>
            <w:tcW w:w="1113" w:type="dxa"/>
            <w:vAlign w:val="center"/>
          </w:tcPr>
          <w:p w14:paraId="12DCD74A" w14:textId="3B62F6B8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170" w:type="dxa"/>
            <w:vAlign w:val="center"/>
          </w:tcPr>
          <w:p w14:paraId="3D3BDD91" w14:textId="5E9FCCB4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3CAFD98B" w14:textId="337D09C1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4139897B" w14:textId="5EEC0E53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575C014F" w14:textId="20EE5E7F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7FAB146E" w14:textId="73ABE787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ive to automated navigation support (SA of anatomy)</w:t>
            </w:r>
          </w:p>
        </w:tc>
      </w:tr>
      <w:tr w:rsidR="00F469C8" w14:paraId="16F7F0B8" w14:textId="77777777" w:rsidTr="005A6C4E">
        <w:tc>
          <w:tcPr>
            <w:tcW w:w="1890" w:type="dxa"/>
            <w:vAlign w:val="center"/>
          </w:tcPr>
          <w:p w14:paraId="75F029CC" w14:textId="0F7204BA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McClernon&lt;/Author&gt;&lt;Year&gt;2006&lt;/Year&gt;&lt;RecNum&gt;1431&lt;/RecNum&gt;&lt;DisplayText&gt;(McClernon, Kaber, Perry, &amp;amp; Segall, 2006)&lt;/DisplayText&gt;&lt;record&gt;&lt;rec-number&gt;1431&lt;/rec-number&gt;&lt;foreign-keys&gt;&lt;key app="EN" db-id="fte529zvirww2aevxamxtp2me0d9fvz0fxvx" timestamp="1405305459"&gt;1431&lt;/key&gt;&lt;/foreign-keys&gt;&lt;ref-type name="Conference Proceedings"&gt;10&lt;/ref-type&gt;&lt;contributors&gt;&lt;authors&gt;&lt;author&gt;McClernon, C. K.&lt;/author&gt;&lt;author&gt;Kaber, D. B.&lt;/author&gt;&lt;author&gt;Perry, C. M.&lt;/author&gt;&lt;author&gt;Segall, N.&lt;/author&gt;&lt;/authors&gt;&lt;/contributors&gt;&lt;titles&gt;&lt;title&gt;Towards a sensitive measure of situation aware- ness in adaptively automated systems&lt;/title&gt;&lt;secondary-title&gt;50th Annual Meeting of the Human Factors and Ergonomics Society&lt;/secondary-title&gt;&lt;/titles&gt;&lt;pages&gt;275-279&lt;/pages&gt;&lt;dates&gt;&lt;year&gt;2006&lt;/year&gt;&lt;/dates&gt;&lt;pub-location&gt;Santa Monica, CA&lt;/pub-location&gt;&lt;publisher&gt;Human Factors and Ergonomics Society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McClernon, Kaber, Perry, &amp; Segall, 2006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198080C1" w14:textId="7A374794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mental</w:t>
            </w:r>
          </w:p>
        </w:tc>
        <w:tc>
          <w:tcPr>
            <w:tcW w:w="1503" w:type="dxa"/>
            <w:vAlign w:val="center"/>
          </w:tcPr>
          <w:p w14:paraId="71D83983" w14:textId="35C1EB8F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0F2348C9" w14:textId="6B768AEA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General</w:t>
            </w:r>
          </w:p>
        </w:tc>
        <w:tc>
          <w:tcPr>
            <w:tcW w:w="1113" w:type="dxa"/>
            <w:vAlign w:val="center"/>
          </w:tcPr>
          <w:p w14:paraId="57ABF39A" w14:textId="3DBC152A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1170" w:type="dxa"/>
            <w:vAlign w:val="center"/>
          </w:tcPr>
          <w:p w14:paraId="7AAD37B4" w14:textId="7384C44C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623EEFA5" w14:textId="476B81DC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237C8581" w14:textId="02619E48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7B1A634D" w14:textId="7601DCF6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3E607F14" w14:textId="4A2C1064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ensit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ive to automation mode (L3 SA); </w:t>
            </w: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L1, L2, overall combined scores not sensitive</w:t>
            </w:r>
          </w:p>
        </w:tc>
      </w:tr>
      <w:tr w:rsidR="00F469C8" w14:paraId="0FDF8E97" w14:textId="77777777" w:rsidTr="005A6C4E">
        <w:tc>
          <w:tcPr>
            <w:tcW w:w="1890" w:type="dxa"/>
            <w:vAlign w:val="center"/>
          </w:tcPr>
          <w:p w14:paraId="291F2366" w14:textId="428F1141" w:rsidR="00F469C8" w:rsidRPr="008B5098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McGeorge&lt;/Author&gt;&lt;Year&gt;2015&lt;/Year&gt;&lt;RecNum&gt;1958&lt;/RecNum&gt;&lt;DisplayText&gt;(McGeorge et al., 2015)&lt;/DisplayText&gt;&lt;record&gt;&lt;rec-number&gt;1958&lt;/rec-number&gt;&lt;foreign-keys&gt;&lt;key app="EN" db-id="fte529zvirww2aevxamxtp2me0d9fvz0fxvx" timestamp="1545024829"&gt;1958&lt;/key&gt;&lt;/foreign-keys&gt;&lt;ref-type name="Journal Article"&gt;17&lt;/ref-type&gt;&lt;contributors&gt;&lt;authors&gt;&lt;author&gt;McGeorge, Nicolette&lt;/author&gt;&lt;author&gt;Hegde, Sudeep&lt;/author&gt;&lt;author&gt;Berg, Rebecca L&lt;/author&gt;&lt;author&gt;Guarrera-Schick, Theresa K&lt;/author&gt;&lt;author&gt;LaVergne, David T&lt;/author&gt;&lt;author&gt;Casucci, Sabrina N&lt;/author&gt;&lt;author&gt;Hettinger, A Zachary&lt;/author&gt;&lt;author&gt;Clark, Lindsey N&lt;/author&gt;&lt;author&gt;Lin, Li&lt;/author&gt;&lt;author&gt;Fairbanks, Rollin J&lt;/author&gt;&lt;/authors&gt;&lt;/contributors&gt;&lt;titles&gt;&lt;title&gt;Assessment of innovative emergency department information displays in a clinical simulation center&lt;/title&gt;&lt;secondary-title&gt;Journal of cognitive engineering and decision making&lt;/secondary-title&gt;&lt;/titles&gt;&lt;periodical&gt;&lt;full-title&gt;Journal of Cognitive Engineering and Decision Making&lt;/full-title&gt;&lt;/periodical&gt;&lt;pages&gt;329-346&lt;/pages&gt;&lt;volume&gt;9&lt;/volume&gt;&lt;number&gt;4&lt;/number&gt;&lt;dates&gt;&lt;year&gt;2015&lt;/year&gt;&lt;/dates&gt;&lt;isbn&gt;1555-3434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McGeorge et al., 2015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2A9DCDFB" w14:textId="327DD404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Medical</w:t>
            </w:r>
          </w:p>
        </w:tc>
        <w:tc>
          <w:tcPr>
            <w:tcW w:w="1503" w:type="dxa"/>
            <w:vAlign w:val="center"/>
          </w:tcPr>
          <w:p w14:paraId="02F3EC6E" w14:textId="203B708D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62C1EE0F" w14:textId="2359958F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44D694D6" w14:textId="3ECB5B9A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170" w:type="dxa"/>
            <w:vAlign w:val="center"/>
          </w:tcPr>
          <w:p w14:paraId="7718A8FC" w14:textId="1A85F5D2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0817C42F" w14:textId="203428B9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12CE03A3" w14:textId="0C0AF3DD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170" w:type="dxa"/>
            <w:vAlign w:val="center"/>
          </w:tcPr>
          <w:p w14:paraId="046E3F6A" w14:textId="1B3A10AC" w:rsidR="00F469C8" w:rsidRPr="008B5098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148365A8" w14:textId="1D9E507B" w:rsidR="00F469C8" w:rsidRPr="008B5098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B5098">
              <w:rPr>
                <w:rFonts w:eastAsia="Times New Roman" w:cs="Times New Roman"/>
                <w:color w:val="000000"/>
                <w:sz w:val="20"/>
                <w:szCs w:val="20"/>
              </w:rPr>
              <w:t>Not sensitive to display conditions</w:t>
            </w:r>
          </w:p>
        </w:tc>
      </w:tr>
      <w:tr w:rsidR="00F469C8" w14:paraId="146E42DC" w14:textId="77777777" w:rsidTr="005A6C4E">
        <w:tc>
          <w:tcPr>
            <w:tcW w:w="1890" w:type="dxa"/>
            <w:vAlign w:val="center"/>
          </w:tcPr>
          <w:p w14:paraId="09F30F39" w14:textId="24A9E734" w:rsidR="00F469C8" w:rsidRPr="00195933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Metzger&lt;/Author&gt;&lt;Year&gt;2001&lt;/Year&gt;&lt;RecNum&gt;1000&lt;/RecNum&gt;&lt;DisplayText&gt;(Metzger &amp;amp; Parasuraman, 2001)&lt;/DisplayText&gt;&lt;record&gt;&lt;rec-number&gt;1000&lt;/rec-number&gt;&lt;foreign-keys&gt;&lt;key app="EN" db-id="fte529zvirww2aevxamxtp2me0d9fvz0fxvx" timestamp="0"&gt;1000&lt;/key&gt;&lt;/foreign-keys&gt;&lt;ref-type name="Journal Article"&gt;17&lt;/ref-type&gt;&lt;contributors&gt;&lt;authors&gt;&lt;author&gt;Metzger, U.&lt;/author&gt;&lt;author&gt;Parasuraman, R.&lt;/author&gt;&lt;/authors&gt;&lt;/contributors&gt;&lt;titles&gt;&lt;title&gt;The role of the air traffic controller in future air traffic management: An empirical study of active control vs. passive monitoring&lt;/title&gt;&lt;secondary-title&gt;Human Factors&lt;/secondary-title&gt;&lt;/titles&gt;&lt;periodical&gt;&lt;full-title&gt;Human Factors&lt;/full-title&gt;&lt;/periodical&gt;&lt;pages&gt;519-528&lt;/pages&gt;&lt;volume&gt;43&lt;/volume&gt;&lt;number&gt;4&lt;/number&gt;&lt;dates&gt;&lt;year&gt;2001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Metzger &amp; Parasuraman, 2001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4C9BB694" w14:textId="2F6E780C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ATC</w:t>
            </w:r>
          </w:p>
        </w:tc>
        <w:tc>
          <w:tcPr>
            <w:tcW w:w="1503" w:type="dxa"/>
            <w:vAlign w:val="center"/>
          </w:tcPr>
          <w:p w14:paraId="0CB82070" w14:textId="3C002DDD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0EC125E8" w14:textId="6DEC5864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22D7F81F" w14:textId="1F07DDC1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170" w:type="dxa"/>
            <w:vAlign w:val="center"/>
          </w:tcPr>
          <w:p w14:paraId="525671A3" w14:textId="0BD2FE79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End of trial queries</w:t>
            </w:r>
          </w:p>
        </w:tc>
        <w:tc>
          <w:tcPr>
            <w:tcW w:w="1170" w:type="dxa"/>
            <w:vAlign w:val="center"/>
          </w:tcPr>
          <w:p w14:paraId="595252C7" w14:textId="387914C4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463E90F5" w14:textId="181E6E82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694BD9B9" w14:textId="628239C1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1DEC7C6E" w14:textId="38EE9AB9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Marginal sensitivity to automation</w:t>
            </w:r>
          </w:p>
        </w:tc>
      </w:tr>
      <w:tr w:rsidR="00F469C8" w14:paraId="628F77B2" w14:textId="77777777" w:rsidTr="005A6C4E">
        <w:tc>
          <w:tcPr>
            <w:tcW w:w="1890" w:type="dxa"/>
            <w:vAlign w:val="center"/>
          </w:tcPr>
          <w:p w14:paraId="66C0599C" w14:textId="173EDF01" w:rsidR="00F469C8" w:rsidRPr="00195933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Motz&lt;/Author&gt;&lt;Year&gt;2009&lt;/Year&gt;&lt;RecNum&gt;1864&lt;/RecNum&gt;&lt;DisplayText&gt;(Motz et al., 2009)&lt;/DisplayText&gt;&lt;record&gt;&lt;rec-number&gt;1864&lt;/rec-number&gt;&lt;foreign-keys&gt;&lt;key app="EN" db-id="fte529zvirww2aevxamxtp2me0d9fvz0fxvx" timestamp="1542492378"&gt;1864&lt;/key&gt;&lt;/foreign-keys&gt;&lt;ref-type name="Journal Article"&gt;17&lt;/ref-type&gt;&lt;contributors&gt;&lt;authors&gt;&lt;author&gt;Motz, F&lt;/author&gt;&lt;author&gt;Dalinger, E&lt;/author&gt;&lt;author&gt;Widdel, H&lt;/author&gt;&lt;author&gt;Höckel, S&lt;/author&gt;&lt;author&gt;MacKinnon, S&lt;/author&gt;&lt;author&gt;Mann, C&lt;/author&gt;&lt;author&gt;Ley, D&lt;/author&gt;&lt;/authors&gt;&lt;/contributors&gt;&lt;titles&gt;&lt;title&gt;Comparison of traditional and integrated bridge design with SAGAT&lt;/title&gt;&lt;secondary-title&gt;Marine Navigation and Safety of Sea Transportation&lt;/secondary-title&gt;&lt;/titles&gt;&lt;periodical&gt;&lt;full-title&gt;Marine Navigation and Safety of Sea Transportation&lt;/full-title&gt;&lt;/periodical&gt;&lt;volume&gt;197&lt;/volume&gt;&lt;dates&gt;&lt;year&gt;2009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Motz et al., 2009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C3AAB3B" w14:textId="3E849C18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1503" w:type="dxa"/>
            <w:vAlign w:val="center"/>
          </w:tcPr>
          <w:p w14:paraId="71C7F669" w14:textId="00651858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1F44FD47" w14:textId="4163905B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34B54C42" w14:textId="23A5C93B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1170" w:type="dxa"/>
            <w:vAlign w:val="center"/>
          </w:tcPr>
          <w:p w14:paraId="2A3B540C" w14:textId="2A2599F4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4114228E" w14:textId="7F8FDDFC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3C7E8564" w14:textId="4D43FD2A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5CD02511" w14:textId="44540E66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382AF1EA" w14:textId="67B9263C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ensitive to display design</w:t>
            </w:r>
          </w:p>
        </w:tc>
      </w:tr>
      <w:tr w:rsidR="00F469C8" w14:paraId="05E2854D" w14:textId="77777777" w:rsidTr="005A6C4E">
        <w:tc>
          <w:tcPr>
            <w:tcW w:w="1890" w:type="dxa"/>
            <w:vAlign w:val="center"/>
          </w:tcPr>
          <w:p w14:paraId="0A137E6A" w14:textId="2125DFEE" w:rsidR="00F469C8" w:rsidRPr="00195933" w:rsidRDefault="00F469C8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Müller&lt;/Author&gt;&lt;Year&gt;2015&lt;/Year&gt;&lt;RecNum&gt;1952&lt;/RecNum&gt;&lt;DisplayText&gt;(Müller, Manzey, Schreiter, &amp;amp; Luckner, 2015)&lt;/DisplayText&gt;&lt;record&gt;&lt;rec-number&gt;1952&lt;/rec-number&gt;&lt;foreign-keys&gt;&lt;key app="EN" db-id="fte529zvirww2aevxamxtp2me0d9fvz0fxvx" timestamp="1545023037"&gt;1952&lt;/key&gt;&lt;/foreign-keys&gt;&lt;ref-type name="Conference Proceedings"&gt;10&lt;/ref-type&gt;&lt;contributors&gt;&lt;authors&gt;&lt;author&gt;Müller, Simon&lt;/author&gt;&lt;author&gt;Manzey, Dietrich&lt;/author&gt;&lt;author&gt;Schreiter, Karolin&lt;/author&gt;&lt;author&gt;Luckner, Robert&lt;/author&gt;&lt;/authors&gt;&lt;/contributors&gt;&lt;titles&gt;&lt;title&gt;Implementing energy status in head-down cockpit displays: impact of augmented energy information on pilot’s performance&lt;/title&gt;&lt;secondary-title&gt;Human Factors and Ergonomics Society Annual Meeting&lt;/secondary-title&gt;&lt;/titles&gt;&lt;pages&gt;926-930&lt;/pages&gt;&lt;volume&gt;59&lt;/volume&gt;&lt;number&gt;1&lt;/number&gt;&lt;dates&gt;&lt;year&gt;2015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Müller, Manzey, Schreiter, &amp; Luckner, 2015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28E55B16" w14:textId="2EA14AE7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Aviation</w:t>
            </w:r>
          </w:p>
        </w:tc>
        <w:tc>
          <w:tcPr>
            <w:tcW w:w="1503" w:type="dxa"/>
            <w:vAlign w:val="center"/>
          </w:tcPr>
          <w:p w14:paraId="01E425C6" w14:textId="7CC33D95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2889DB0C" w14:textId="691E69C6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4BA52517" w14:textId="4ECCB974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1170" w:type="dxa"/>
            <w:vAlign w:val="center"/>
          </w:tcPr>
          <w:p w14:paraId="198CCA03" w14:textId="1EF37FE5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End of trial queries</w:t>
            </w:r>
          </w:p>
        </w:tc>
        <w:tc>
          <w:tcPr>
            <w:tcW w:w="1170" w:type="dxa"/>
            <w:vAlign w:val="center"/>
          </w:tcPr>
          <w:p w14:paraId="492E82B9" w14:textId="7E7E251E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1859BE70" w14:textId="4862E131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170" w:type="dxa"/>
            <w:vAlign w:val="center"/>
          </w:tcPr>
          <w:p w14:paraId="45EB9040" w14:textId="1465E0DB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7909BE9D" w14:textId="236FF30C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Not sensitive to display conditions</w:t>
            </w:r>
          </w:p>
        </w:tc>
      </w:tr>
      <w:tr w:rsidR="00F469C8" w14:paraId="38426FD7" w14:textId="77777777" w:rsidTr="005A6C4E">
        <w:tc>
          <w:tcPr>
            <w:tcW w:w="1890" w:type="dxa"/>
            <w:vAlign w:val="center"/>
          </w:tcPr>
          <w:p w14:paraId="36C3016A" w14:textId="764623E2" w:rsidR="00F469C8" w:rsidRPr="00195933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Naderpour&lt;/Author&gt;&lt;Year&gt;2016&lt;/Year&gt;&lt;RecNum&gt;1991&lt;/RecNum&gt;&lt;DisplayText&gt;(Naderpour, Lu, &amp;amp; Zhang, 2016)&lt;/DisplayText&gt;&lt;record&gt;&lt;rec-number&gt;1991&lt;/rec-number&gt;&lt;foreign-keys&gt;&lt;key app="EN" db-id="fte529zvirww2aevxamxtp2me0d9fvz0fxvx" timestamp="1546291725"&gt;1991&lt;/key&gt;&lt;/foreign-keys&gt;&lt;ref-type name="Journal Article"&gt;17&lt;/ref-type&gt;&lt;contributors&gt;&lt;authors&gt;&lt;author&gt;Naderpour, Mohsen&lt;/author&gt;&lt;author&gt;Lu, Jie&lt;/author&gt;&lt;author&gt;Zhang, Guangquan&lt;/author&gt;&lt;/authors&gt;&lt;/contributors&gt;&lt;titles&gt;&lt;title&gt;A safety-critical decision support system evaluation using situation awareness and workload measures&lt;/title&gt;&lt;secondary-title&gt;Reliability Engineering &amp;amp; System Safety&lt;/secondary-title&gt;&lt;/titles&gt;&lt;periodical&gt;&lt;full-title&gt;Reliability Engineering &amp;amp; System Safety&lt;/full-title&gt;&lt;/periodical&gt;&lt;pages&gt;147-159&lt;/pages&gt;&lt;volume&gt;150&lt;/volume&gt;&lt;dates&gt;&lt;year&gt;2016&lt;/year&gt;&lt;/dates&gt;&lt;isbn&gt;0951-8320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Naderpour, Lu, &amp; Zhang, 2016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21A135A" w14:textId="60ED5F7E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Process control</w:t>
            </w:r>
          </w:p>
        </w:tc>
        <w:tc>
          <w:tcPr>
            <w:tcW w:w="1503" w:type="dxa"/>
            <w:vAlign w:val="center"/>
          </w:tcPr>
          <w:p w14:paraId="6D654759" w14:textId="0D7552B2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616F11A6" w14:textId="68F23C0C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7D04F1EE" w14:textId="2FF679D8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170" w:type="dxa"/>
            <w:vAlign w:val="center"/>
          </w:tcPr>
          <w:p w14:paraId="41C2357E" w14:textId="1DAD1303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528AEA54" w14:textId="13BF0EC4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364C8443" w14:textId="23A64348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307ADFD3" w14:textId="3C6FDEF9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74E96130" w14:textId="2AC9CAAE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ensitive to display design</w:t>
            </w:r>
          </w:p>
        </w:tc>
      </w:tr>
      <w:tr w:rsidR="00F469C8" w14:paraId="19BF87D7" w14:textId="77777777" w:rsidTr="005A6C4E">
        <w:tc>
          <w:tcPr>
            <w:tcW w:w="1890" w:type="dxa"/>
            <w:vAlign w:val="center"/>
          </w:tcPr>
          <w:p w14:paraId="237536A4" w14:textId="08E1BEC4" w:rsidR="00F469C8" w:rsidRPr="00195933" w:rsidRDefault="00F469C8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Nunes&lt;/Author&gt;&lt;Year&gt;2003&lt;/Year&gt;&lt;RecNum&gt;1961&lt;/RecNum&gt;&lt;DisplayText&gt;(Nunes, 2003)&lt;/DisplayText&gt;&lt;record&gt;&lt;rec-number&gt;1961&lt;/rec-number&gt;&lt;foreign-keys&gt;&lt;key app="EN" db-id="fte529zvirww2aevxamxtp2me0d9fvz0fxvx" timestamp="1545156077"&gt;1961&lt;/key&gt;&lt;/foreign-keys&gt;&lt;ref-type name="Conference Proceedings"&gt;10&lt;/ref-type&gt;&lt;contributors&gt;&lt;authors&gt;&lt;author&gt;Nunes, Ashley&lt;/author&gt;&lt;/authors&gt;&lt;/contributors&gt;&lt;titles&gt;&lt;title&gt;The impact of automation use on the mental model: findings from the air traffic control domain&lt;/title&gt;&lt;secondary-title&gt;Human factors and ergonomics society annual meeting&lt;/secondary-title&gt;&lt;/titles&gt;&lt;pages&gt;66-70&lt;/pages&gt;&lt;volume&gt;47&lt;/volume&gt;&lt;number&gt;1&lt;/number&gt;&lt;dates&gt;&lt;year&gt;2003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Nunes, 2003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62BDEEFB" w14:textId="03242EC0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ATC</w:t>
            </w:r>
          </w:p>
        </w:tc>
        <w:tc>
          <w:tcPr>
            <w:tcW w:w="1503" w:type="dxa"/>
            <w:vAlign w:val="center"/>
          </w:tcPr>
          <w:p w14:paraId="2B85FAA0" w14:textId="1E222DE1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4DEC896A" w14:textId="2046D813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Novice</w:t>
            </w:r>
          </w:p>
        </w:tc>
        <w:tc>
          <w:tcPr>
            <w:tcW w:w="1113" w:type="dxa"/>
            <w:vAlign w:val="center"/>
          </w:tcPr>
          <w:p w14:paraId="066097AE" w14:textId="58DC1862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170" w:type="dxa"/>
            <w:vAlign w:val="center"/>
          </w:tcPr>
          <w:p w14:paraId="42A79E77" w14:textId="0EA04C62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3377142C" w14:textId="369F0AD8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7A4DA6C2" w14:textId="0E6FBFA3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170" w:type="dxa"/>
            <w:vAlign w:val="center"/>
          </w:tcPr>
          <w:p w14:paraId="10036B52" w14:textId="70178869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6E38F297" w14:textId="51D906D3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ensitive to workload, not to display differences</w:t>
            </w:r>
          </w:p>
        </w:tc>
      </w:tr>
      <w:tr w:rsidR="00F469C8" w14:paraId="0DC22A85" w14:textId="77777777" w:rsidTr="005A6C4E">
        <w:tc>
          <w:tcPr>
            <w:tcW w:w="1890" w:type="dxa"/>
            <w:vAlign w:val="center"/>
          </w:tcPr>
          <w:p w14:paraId="1F677B72" w14:textId="2FAE8024" w:rsidR="00F469C8" w:rsidRPr="00195933" w:rsidRDefault="00F469C8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Oberheid&lt;/Author&gt;&lt;Year&gt;2009&lt;/Year&gt;&lt;RecNum&gt;1859&lt;/RecNum&gt;&lt;DisplayText&gt;(Oberheid, Weber, &amp;amp; Rudolph, 2009)&lt;/DisplayText&gt;&lt;record&gt;&lt;rec-number&gt;1859&lt;/rec-number&gt;&lt;foreign-keys&gt;&lt;key app="EN" db-id="fte529zvirww2aevxamxtp2me0d9fvz0fxvx" timestamp="1541873543"&gt;1859&lt;/key&gt;&lt;/foreign-keys&gt;&lt;ref-type name="Conference Proceedings"&gt;10&lt;/ref-type&gt;&lt;contributors&gt;&lt;authors&gt;&lt;author&gt;Oberheid, Hendrik&lt;/author&gt;&lt;author&gt;Weber, Bernhard&lt;/author&gt;&lt;author&gt;Rudolph, Michael&lt;/author&gt;&lt;/authors&gt;&lt;/contributors&gt;&lt;titles&gt;&lt;title&gt;Visual controller aids to support late merging operations for fuel efficient and noise reduced approach procedures&lt;/title&gt;&lt;secondary-title&gt;Human Factors and Ergonomics Society Annual Meeting&lt;/secondary-title&gt;&lt;/titles&gt;&lt;pages&gt;11-15&lt;/pages&gt;&lt;volume&gt;53&lt;/volume&gt;&lt;number&gt;1&lt;/number&gt;&lt;dates&gt;&lt;year&gt;2009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Oberheid, Weber, &amp; Rudolph, 2009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5FF785E6" w14:textId="049D1B78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ATC</w:t>
            </w:r>
          </w:p>
        </w:tc>
        <w:tc>
          <w:tcPr>
            <w:tcW w:w="1503" w:type="dxa"/>
            <w:vAlign w:val="center"/>
          </w:tcPr>
          <w:p w14:paraId="35D8BF51" w14:textId="1A337827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57305C71" w14:textId="4395346E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Novice</w:t>
            </w:r>
          </w:p>
        </w:tc>
        <w:tc>
          <w:tcPr>
            <w:tcW w:w="1113" w:type="dxa"/>
            <w:vAlign w:val="center"/>
          </w:tcPr>
          <w:p w14:paraId="755748F8" w14:textId="4E0925A5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170" w:type="dxa"/>
            <w:vAlign w:val="center"/>
          </w:tcPr>
          <w:p w14:paraId="30973DD8" w14:textId="4FF601EF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352C42BD" w14:textId="2BB5033E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7E091A22" w14:textId="5A4A3E0F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3E3C8383" w14:textId="6D3BABCD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328E077E" w14:textId="253AB5F6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ensitive to display type</w:t>
            </w:r>
          </w:p>
        </w:tc>
      </w:tr>
      <w:tr w:rsidR="00F469C8" w14:paraId="510C804F" w14:textId="77777777" w:rsidTr="005A6C4E">
        <w:tc>
          <w:tcPr>
            <w:tcW w:w="1890" w:type="dxa"/>
            <w:vAlign w:val="center"/>
          </w:tcPr>
          <w:p w14:paraId="6F468050" w14:textId="66EAE2B0" w:rsidR="00F469C8" w:rsidRPr="00195933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O&amp;apos;Meara&lt;/Author&gt;&lt;Year&gt;2015&lt;/Year&gt;&lt;RecNum&gt;1835&lt;/RecNum&gt;&lt;DisplayText&gt;(O&amp;apos;Meara et al., 2015)&lt;/DisplayText&gt;&lt;record&gt;&lt;rec-number&gt;1835&lt;/rec-number&gt;&lt;foreign-keys&gt;&lt;key app="EN" db-id="fte529zvirww2aevxamxtp2me0d9fvz0fxvx" timestamp="1541551511"&gt;1835&lt;/key&gt;&lt;/foreign-keys&gt;&lt;ref-type name="Journal Article"&gt;17&lt;/ref-type&gt;&lt;contributors&gt;&lt;authors&gt;&lt;author&gt;O&amp;apos;Meara, Peter&lt;/author&gt;&lt;author&gt;Munro, Graham&lt;/author&gt;&lt;author&gt;Williams, Brett&lt;/author&gt;&lt;author&gt;Cooper, Simon&lt;/author&gt;&lt;author&gt;Bogossian, Fiona&lt;/author&gt;&lt;author&gt;Ross, Linda&lt;/author&gt;&lt;author&gt;Sparkes, Louise&lt;/author&gt;&lt;author&gt;Browning, Mark&lt;/author&gt;&lt;author&gt;McClounan, Mariah&lt;/author&gt;&lt;/authors&gt;&lt;/contributors&gt;&lt;titles&gt;&lt;title&gt;Developing situation awareness amongst nursing and paramedicine students utilizing eye tracking technology and video debriefing techniques: A proof of concept paper&lt;/title&gt;&lt;secondary-title&gt;International Emergency Nursing&lt;/secondary-title&gt;&lt;/titles&gt;&lt;periodical&gt;&lt;full-title&gt;International emergency nursing&lt;/full-title&gt;&lt;/periodical&gt;&lt;pages&gt;94-99&lt;/pages&gt;&lt;volume&gt;23&lt;/volume&gt;&lt;number&gt;2&lt;/number&gt;&lt;dates&gt;&lt;year&gt;2015&lt;/year&gt;&lt;/dates&gt;&lt;isbn&gt;1755-599X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O'Meara et al., 2015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EB566A2" w14:textId="759259C6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Medical</w:t>
            </w:r>
          </w:p>
        </w:tc>
        <w:tc>
          <w:tcPr>
            <w:tcW w:w="1503" w:type="dxa"/>
            <w:vAlign w:val="center"/>
          </w:tcPr>
          <w:p w14:paraId="102F5282" w14:textId="0A8B08A1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Live Exercises</w:t>
            </w:r>
          </w:p>
        </w:tc>
        <w:tc>
          <w:tcPr>
            <w:tcW w:w="1317" w:type="dxa"/>
            <w:vAlign w:val="center"/>
          </w:tcPr>
          <w:p w14:paraId="027D103C" w14:textId="12D6BA2B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Novice</w:t>
            </w:r>
          </w:p>
        </w:tc>
        <w:tc>
          <w:tcPr>
            <w:tcW w:w="1113" w:type="dxa"/>
            <w:vAlign w:val="center"/>
          </w:tcPr>
          <w:p w14:paraId="12E47A75" w14:textId="52B0C781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39</w:t>
            </w:r>
          </w:p>
        </w:tc>
        <w:tc>
          <w:tcPr>
            <w:tcW w:w="1170" w:type="dxa"/>
            <w:vAlign w:val="center"/>
          </w:tcPr>
          <w:p w14:paraId="623A97DF" w14:textId="62E28F6E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End of trial queries</w:t>
            </w:r>
          </w:p>
        </w:tc>
        <w:tc>
          <w:tcPr>
            <w:tcW w:w="1170" w:type="dxa"/>
            <w:vAlign w:val="center"/>
          </w:tcPr>
          <w:p w14:paraId="7CE12DC9" w14:textId="28A55A8F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65A667D0" w14:textId="6A8FF37E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3BE970B4" w14:textId="2F7D16EB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05957094" w14:textId="6CE50FA8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Improvement in SA over 3 scenarios; sensitive to between group differences</w:t>
            </w:r>
          </w:p>
        </w:tc>
      </w:tr>
      <w:tr w:rsidR="00F469C8" w14:paraId="6813311C" w14:textId="77777777" w:rsidTr="005A6C4E">
        <w:tc>
          <w:tcPr>
            <w:tcW w:w="1890" w:type="dxa"/>
            <w:vAlign w:val="center"/>
          </w:tcPr>
          <w:p w14:paraId="22B55B9D" w14:textId="05F384EA" w:rsidR="00F469C8" w:rsidRPr="00195933" w:rsidRDefault="00F469C8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Parush&lt;/Author&gt;&lt;Year&gt;2017&lt;/Year&gt;&lt;RecNum&gt;1947&lt;/RecNum&gt;&lt;DisplayText&gt;(Parush, Hazan, &amp;amp; Shtekelmacher, 2017)&lt;/DisplayText&gt;&lt;record&gt;&lt;rec-number&gt;1947&lt;/rec-number&gt;&lt;foreign-keys&gt;&lt;key app="EN" db-id="fte529zvirww2aevxamxtp2me0d9fvz0fxvx" timestamp="1545021532"&gt;1947&lt;/key&gt;&lt;/foreign-keys&gt;&lt;ref-type name="Conference Proceedings"&gt;10&lt;/ref-type&gt;&lt;contributors&gt;&lt;authors&gt;&lt;author&gt;Parush, Avi&lt;/author&gt;&lt;author&gt;Hazan, Maya&lt;/author&gt;&lt;author&gt;Shtekelmacher, Daniel&lt;/author&gt;&lt;/authors&gt;&lt;/contributors&gt;&lt;titles&gt;&lt;title&gt;Individuals Perform Better in Teams but Are Not More Aware-Performance and Situational Awareness in Teams and Individuals&lt;/title&gt;&lt;secondary-title&gt;Human Factors and Ergonomics Society Annual Meeting&lt;/secondary-title&gt;&lt;/titles&gt;&lt;pages&gt;1173-1177&lt;/pages&gt;&lt;volume&gt;61&lt;/volume&gt;&lt;number&gt;1&lt;/number&gt;&lt;dates&gt;&lt;year&gt;2017&lt;/year&gt;&lt;/dates&gt;&lt;pub-location&gt; 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Parush, Hazan, &amp; Shtekelmacher, 2017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22884BFC" w14:textId="6ED8D79D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1503" w:type="dxa"/>
            <w:vAlign w:val="center"/>
          </w:tcPr>
          <w:p w14:paraId="61D7D3FE" w14:textId="0FD498E0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2FECA21F" w14:textId="69F98025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General</w:t>
            </w:r>
          </w:p>
        </w:tc>
        <w:tc>
          <w:tcPr>
            <w:tcW w:w="1113" w:type="dxa"/>
            <w:vAlign w:val="center"/>
          </w:tcPr>
          <w:p w14:paraId="241459DA" w14:textId="23B6032E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42</w:t>
            </w:r>
          </w:p>
        </w:tc>
        <w:tc>
          <w:tcPr>
            <w:tcW w:w="1170" w:type="dxa"/>
            <w:vAlign w:val="center"/>
          </w:tcPr>
          <w:p w14:paraId="3BC7CAD3" w14:textId="18A4B93B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7ABCD731" w14:textId="0262C4C9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39986B23" w14:textId="2223F6EA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2752ECC4" w14:textId="58C422B6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3351E6E2" w14:textId="77747755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ensitive to individual vs team conditions</w:t>
            </w:r>
          </w:p>
        </w:tc>
      </w:tr>
      <w:tr w:rsidR="00F469C8" w14:paraId="4AF54EA0" w14:textId="77777777" w:rsidTr="005A6C4E">
        <w:tc>
          <w:tcPr>
            <w:tcW w:w="1890" w:type="dxa"/>
            <w:vAlign w:val="bottom"/>
          </w:tcPr>
          <w:p w14:paraId="1D257ECB" w14:textId="492B17C2" w:rsidR="00F469C8" w:rsidRPr="00195933" w:rsidRDefault="00F469C8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Parush&lt;/Author&gt;&lt;Year&gt;2013&lt;/Year&gt;&lt;RecNum&gt;2057&lt;/RecNum&gt;&lt;DisplayText&gt;(Parush &amp;amp; Rustanjaja, 2013)&lt;/DisplayText&gt;&lt;record&gt;&lt;rec-number&gt;2057&lt;/rec-number&gt;&lt;foreign-keys&gt;&lt;key app="EN" db-id="fte529zvirww2aevxamxtp2me0d9fvz0fxvx" timestamp="1556229933"&gt;2057&lt;/key&gt;&lt;/foreign-keys&gt;&lt;ref-type name="Conference Proceedings"&gt;10&lt;/ref-type&gt;&lt;contributors&gt;&lt;authors&gt;&lt;author&gt;Parush, Avi&lt;/author&gt;&lt;author&gt;Rustanjaja, Nadya&lt;/author&gt;&lt;/authors&gt;&lt;/contributors&gt;&lt;titles&gt;&lt;title&gt;The impact of sudden events and spatial configuration on the benefits of prior information to situation awareness and performance&lt;/title&gt;&lt;secondary-title&gt;Human Factors and Ergonomics Society Annual Meeting&lt;/secondary-title&gt;&lt;/titles&gt;&lt;pages&gt;1395-1399&lt;/pages&gt;&lt;volume&gt;57&lt;/volume&gt;&lt;number&gt;1&lt;/number&gt;&lt;dates&gt;&lt;year&gt;2013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Parush &amp; Rustanjaja, 2013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427DFD46" w14:textId="517CB523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1503" w:type="dxa"/>
            <w:vAlign w:val="center"/>
          </w:tcPr>
          <w:p w14:paraId="766A43DD" w14:textId="222E34DE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65BA6287" w14:textId="0DD1F732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General</w:t>
            </w:r>
          </w:p>
        </w:tc>
        <w:tc>
          <w:tcPr>
            <w:tcW w:w="1113" w:type="dxa"/>
            <w:vAlign w:val="bottom"/>
          </w:tcPr>
          <w:p w14:paraId="3A62CEF4" w14:textId="3497F34D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42</w:t>
            </w:r>
          </w:p>
        </w:tc>
        <w:tc>
          <w:tcPr>
            <w:tcW w:w="1170" w:type="dxa"/>
            <w:vAlign w:val="center"/>
          </w:tcPr>
          <w:p w14:paraId="7BAA2E6B" w14:textId="445D9322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4AC3BF86" w14:textId="54E2681A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bottom"/>
          </w:tcPr>
          <w:p w14:paraId="52974CDF" w14:textId="0CC084BD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bottom"/>
          </w:tcPr>
          <w:p w14:paraId="116CF502" w14:textId="50B11196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bottom"/>
          </w:tcPr>
          <w:p w14:paraId="1C001A15" w14:textId="0FCE6D03" w:rsidR="00F469C8" w:rsidRPr="00195933" w:rsidRDefault="00F469C8" w:rsidP="00864DB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ensitive to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information completeness</w:t>
            </w:r>
          </w:p>
        </w:tc>
      </w:tr>
      <w:tr w:rsidR="001F6D04" w:rsidRPr="002D4F19" w14:paraId="3BB937DD" w14:textId="77777777" w:rsidTr="007D2B7E">
        <w:tc>
          <w:tcPr>
            <w:tcW w:w="1890" w:type="dxa"/>
            <w:vAlign w:val="center"/>
          </w:tcPr>
          <w:p w14:paraId="2BDACF82" w14:textId="05EA29A8" w:rsidR="001F6D04" w:rsidRPr="002D4F19" w:rsidRDefault="006651A1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2D4F19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Parush&lt;/Author&gt;&lt;Year&gt;2017&lt;/Year&gt;&lt;RecNum&gt;2102&lt;/RecNum&gt;&lt;DisplayText&gt;(Parush, 2017)&lt;/DisplayText&gt;&lt;record&gt;&lt;rec-number&gt;2102&lt;/rec-number&gt;&lt;foreign-keys&gt;&lt;key app="EN" db-id="fte529zvirww2aevxamxtp2me0d9fvz0fxvx" timestamp="1556672970"&gt;2102&lt;/key&gt;&lt;/foreign-keys&gt;&lt;ref-type name="Journal Article"&gt;17&lt;/ref-type&gt;&lt;contributors&gt;&lt;authors&gt;&lt;author&gt;Parush, Avi, G. Mastoras, A. Bhandari, Kathryn Momtahan, Kathy Day, B. Weitzman, Benjamin Sohmer, A. Cwinn, S. J. Hamstra, and L. Calder.&lt;/author&gt;&lt;/authors&gt;&lt;/contributors&gt;&lt;titles&gt;&lt;title&gt;Can teamwork and situational awareness (SA) in ED resuscitations be improved with a technological cognitive aid? Design and a pilot study of a team situation display&lt;/title&gt;&lt;secondary-title&gt;Journal Of Biomedical Informatics&lt;/secondary-title&gt;&lt;/titles&gt;&lt;periodical&gt;&lt;full-title&gt;Journal of biomedical informatics&lt;/full-title&gt;&lt;/periodical&gt;&lt;pages&gt;154-161&lt;/pages&gt;&lt;volume&gt;76&lt;/volume&gt;&lt;dates&gt;&lt;year&gt;2017&lt;/year&gt;&lt;/dates&gt;&lt;urls&gt;&lt;/urls&gt;&lt;/record&gt;&lt;/Cite&gt;&lt;/EndNote&gt;</w:instrText>
            </w:r>
            <w:r w:rsidRPr="002D4F19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2D4F19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Parush, 2017)</w:t>
            </w:r>
            <w:r w:rsidRPr="002D4F19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04577317" w14:textId="5800CFE4" w:rsidR="001F6D04" w:rsidRPr="002D4F19" w:rsidRDefault="001F6D04" w:rsidP="007D2B7E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D4F19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dical</w:t>
            </w:r>
          </w:p>
        </w:tc>
        <w:tc>
          <w:tcPr>
            <w:tcW w:w="1503" w:type="dxa"/>
            <w:vAlign w:val="center"/>
          </w:tcPr>
          <w:p w14:paraId="29E6EA0F" w14:textId="32343B31" w:rsidR="001F6D04" w:rsidRPr="002D4F19" w:rsidRDefault="001F6D04" w:rsidP="007D2B7E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D4F19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1AAE1DD7" w14:textId="18CF86B8" w:rsidR="001F6D04" w:rsidRPr="002D4F19" w:rsidRDefault="001F6D04" w:rsidP="007D2B7E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D4F19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24BB7329" w14:textId="6C6FF1FF" w:rsidR="001F6D04" w:rsidRPr="002D4F19" w:rsidRDefault="001F6D04" w:rsidP="007D2B7E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D4F19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3</w:t>
            </w:r>
          </w:p>
        </w:tc>
        <w:tc>
          <w:tcPr>
            <w:tcW w:w="1170" w:type="dxa"/>
            <w:vAlign w:val="center"/>
          </w:tcPr>
          <w:p w14:paraId="463DAC42" w14:textId="1DA3A379" w:rsidR="001F6D04" w:rsidRPr="002D4F19" w:rsidRDefault="001F6D04" w:rsidP="007D2B7E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D4F19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47063AF0" w14:textId="29C318B9" w:rsidR="001F6D04" w:rsidRPr="002D4F19" w:rsidRDefault="001F6D04" w:rsidP="007D2B7E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D4F19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550FF6A8" w14:textId="3C983ACA" w:rsidR="001F6D04" w:rsidRPr="002D4F19" w:rsidRDefault="001F6D04" w:rsidP="007D2B7E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D4F19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60767354" w14:textId="37141919" w:rsidR="001F6D04" w:rsidRPr="002D4F19" w:rsidRDefault="001F6D04" w:rsidP="007D2B7E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D4F19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3B3357B9" w14:textId="19139306" w:rsidR="001F6D04" w:rsidRPr="002D4F19" w:rsidRDefault="001F6D04" w:rsidP="007D2B7E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D4F19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display conditions</w:t>
            </w:r>
          </w:p>
        </w:tc>
      </w:tr>
      <w:tr w:rsidR="001F6D04" w:rsidRPr="002D4F19" w14:paraId="60AACC10" w14:textId="77777777" w:rsidTr="007D2B7E">
        <w:tc>
          <w:tcPr>
            <w:tcW w:w="1890" w:type="dxa"/>
            <w:vAlign w:val="center"/>
          </w:tcPr>
          <w:p w14:paraId="61E0D0E3" w14:textId="37AE4842" w:rsidR="001F6D04" w:rsidRPr="002D4F19" w:rsidRDefault="006651A1" w:rsidP="007D2B7E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2D4F19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2D4F19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Pennathur&lt;/Author&gt;&lt;Year&gt;2011&lt;/Year&gt;&lt;RecNum&gt;2091&lt;/RecNum&gt;&lt;DisplayText&gt;(Pennathur, 2011)&lt;/DisplayText&gt;&lt;record&gt;&lt;rec-number&gt;2091&lt;/rec-number&gt;&lt;foreign-keys&gt;&lt;key app="EN" db-id="fte529zvirww2aevxamxtp2me0d9fvz0fxvx" timestamp="1556662550"&gt;2091&lt;/key&gt;&lt;/foreign-keys&gt;&lt;ref-type name="Journal Article"&gt;17&lt;/ref-type&gt;&lt;contributors&gt;&lt;authors&gt;&lt;author&gt;Pennathur, Priyadarshini R., Dapeng Cao, Ann M. Bisantz, Li Lin, Rollin J. Fairbanks, Robert L. Wears, Shawna J. Perry, Theresa K. Guarrera, Jennifer L. Brown, and Zheng Sui&lt;/author&gt;&lt;/authors&gt;&lt;/contributors&gt;&lt;titles&gt;&lt;title&gt;Emergency department patient-tracking system evaluation&lt;/title&gt;&lt;secondary-title&gt;International Journal of Industrial Ergonomics&lt;/secondary-title&gt;&lt;/titles&gt;&lt;periodical&gt;&lt;full-title&gt;International Journal of Industrial Ergonomics&lt;/full-title&gt;&lt;/periodical&gt;&lt;pages&gt;360-369&lt;/pages&gt;&lt;volume&gt;41&lt;/volume&gt;&lt;number&gt;4&lt;/number&gt;&lt;dates&gt;&lt;year&gt;2011&lt;/year&gt;&lt;/dates&gt;&lt;urls&gt;&lt;/urls&gt;&lt;/record&gt;&lt;/Cite&gt;&lt;/EndNote&gt;</w:instrText>
            </w:r>
            <w:r w:rsidRPr="002D4F19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2D4F19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Pennathur, 2011)</w:t>
            </w:r>
            <w:r w:rsidRPr="002D4F19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08BA8948" w14:textId="4804D86C" w:rsidR="001F6D04" w:rsidRPr="002D4F19" w:rsidRDefault="001F6D04" w:rsidP="007D2B7E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D4F19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dical</w:t>
            </w:r>
          </w:p>
        </w:tc>
        <w:tc>
          <w:tcPr>
            <w:tcW w:w="1503" w:type="dxa"/>
            <w:vAlign w:val="center"/>
          </w:tcPr>
          <w:p w14:paraId="77314973" w14:textId="7CEF886A" w:rsidR="001F6D04" w:rsidRPr="002D4F19" w:rsidRDefault="001F6D04" w:rsidP="007D2B7E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D4F19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38DBA6C1" w14:textId="0C513AE7" w:rsidR="001F6D04" w:rsidRPr="002D4F19" w:rsidRDefault="001F6D04" w:rsidP="007D2B7E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D4F19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5D991C31" w14:textId="234D7514" w:rsidR="001F6D04" w:rsidRPr="002D4F19" w:rsidRDefault="001F6D04" w:rsidP="007D2B7E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D4F19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1170" w:type="dxa"/>
            <w:vAlign w:val="center"/>
          </w:tcPr>
          <w:p w14:paraId="55DB7B16" w14:textId="6D914CD7" w:rsidR="001F6D04" w:rsidRPr="002D4F19" w:rsidRDefault="001F6D04" w:rsidP="007D2B7E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D4F19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600DDB6C" w14:textId="7A3DC65E" w:rsidR="001F6D04" w:rsidRPr="002D4F19" w:rsidRDefault="001F6D04" w:rsidP="007D2B7E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D4F19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0EA7B5AC" w14:textId="2EF00481" w:rsidR="001F6D04" w:rsidRPr="002D4F19" w:rsidRDefault="001F6D04" w:rsidP="007D2B7E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D4F19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52F14F7D" w14:textId="48E9822F" w:rsidR="001F6D04" w:rsidRPr="002D4F19" w:rsidRDefault="001F6D04" w:rsidP="007D2B7E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D4F19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0E835D9B" w14:textId="41341D31" w:rsidR="001F6D04" w:rsidRPr="002D4F19" w:rsidRDefault="001F6D04" w:rsidP="007D2B7E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D4F19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experience type</w:t>
            </w:r>
          </w:p>
        </w:tc>
      </w:tr>
      <w:tr w:rsidR="00F469C8" w14:paraId="69B79DAD" w14:textId="77777777" w:rsidTr="005A6C4E">
        <w:tc>
          <w:tcPr>
            <w:tcW w:w="1890" w:type="dxa"/>
            <w:vAlign w:val="center"/>
          </w:tcPr>
          <w:p w14:paraId="3F8FFD5E" w14:textId="3BC3D2B9" w:rsidR="00F469C8" w:rsidRPr="00195933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Perry&lt;/Author&gt;&lt;Year&gt;2008&lt;/Year&gt;&lt;RecNum&gt;1871&lt;/RecNum&gt;&lt;DisplayText&gt;(Perry, Sheik-Nainar, Segall, Ma, &amp;amp; Kaber, 2008)&lt;/DisplayText&gt;&lt;record&gt;&lt;rec-number&gt;1871&lt;/rec-number&gt;&lt;foreign-keys&gt;&lt;key app="EN" db-id="fte529zvirww2aevxamxtp2me0d9fvz0fxvx" timestamp="1542495939"&gt;1871&lt;/key&gt;&lt;/foreign-keys&gt;&lt;ref-type name="Journal Article"&gt;17&lt;/ref-type&gt;&lt;contributors&gt;&lt;authors&gt;&lt;author&gt;Perry, Carlene M&lt;/author&gt;&lt;author&gt;Sheik-Nainar, Mohamed A&lt;/author&gt;&lt;author&gt;Segall, Noa&lt;/author&gt;&lt;author&gt;Ma, Ruiqi&lt;/author&gt;&lt;author&gt;Kaber, David B&lt;/author&gt;&lt;/authors&gt;&lt;/contributors&gt;&lt;titles&gt;&lt;title&gt;Effects of physical workload on cognitive task performance and situation awareness&lt;/title&gt;&lt;secondary-title&gt;Theoretical Issues in Ergonomics Science&lt;/secondary-title&gt;&lt;/titles&gt;&lt;periodical&gt;&lt;full-title&gt;Theoretical Issues in Ergonomics Science&lt;/full-title&gt;&lt;/periodical&gt;&lt;pages&gt;95-113&lt;/pages&gt;&lt;volume&gt;9&lt;/volume&gt;&lt;number&gt;2&lt;/number&gt;&lt;dates&gt;&lt;year&gt;2008&lt;/year&gt;&lt;/dates&gt;&lt;isbn&gt;1463-922X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Perry, Sheik-Nainar, Segall, Ma, &amp; Kaber, 2008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11F7DB17" w14:textId="043485C1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Military</w:t>
            </w:r>
          </w:p>
        </w:tc>
        <w:tc>
          <w:tcPr>
            <w:tcW w:w="1503" w:type="dxa"/>
            <w:vAlign w:val="center"/>
          </w:tcPr>
          <w:p w14:paraId="6C9CAFF5" w14:textId="6DFBECD7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52174975" w14:textId="74B9E8FE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6269E64B" w14:textId="1B2C3FE7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170" w:type="dxa"/>
            <w:vAlign w:val="center"/>
          </w:tcPr>
          <w:p w14:paraId="13B4AE74" w14:textId="0B9C3C7D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15955E80" w14:textId="03C94A66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1E571D7C" w14:textId="5C37ED5D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0F12CE61" w14:textId="6899FF78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5F8418C8" w14:textId="6FA0A3E0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ensitive to physical workload</w:t>
            </w:r>
          </w:p>
        </w:tc>
      </w:tr>
      <w:tr w:rsidR="001F6D04" w:rsidRPr="006651A1" w14:paraId="761A9219" w14:textId="77777777" w:rsidTr="005A6C4E">
        <w:tc>
          <w:tcPr>
            <w:tcW w:w="1890" w:type="dxa"/>
            <w:vAlign w:val="center"/>
          </w:tcPr>
          <w:p w14:paraId="16BFE8EF" w14:textId="405667BF" w:rsidR="001F6D04" w:rsidRPr="006651A1" w:rsidRDefault="006651A1" w:rsidP="006651A1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Puuska&lt;/Author&gt;&lt;Year&gt;2018&lt;/Year&gt;&lt;RecNum&gt;2098&lt;/RecNum&gt;&lt;DisplayText&gt;(Puuska, 2018)&lt;/DisplayText&gt;&lt;record&gt;&lt;rec-number&gt;2098&lt;/rec-number&gt;&lt;foreign-keys&gt;&lt;key app="EN" db-id="fte529zvirww2aevxamxtp2me0d9fvz0fxvx" timestamp="1556670296"&gt;2098&lt;/key&gt;&lt;/foreign-keys&gt;&lt;ref-type name="Journal Article"&gt;17&lt;/ref-type&gt;&lt;contributors&gt;&lt;authors&gt;&lt;author&gt;Puuska, S., Rummukainen, L., Timonen, J., Lääperi, L., Klemetti, M., Oksama, L., &amp;amp; Vankka, J&lt;/author&gt;&lt;/authors&gt;&lt;/contributors&gt;&lt;titles&gt;&lt;title&gt;Nationwide critical infrastructure monitoring using a common operating picture framework&lt;/title&gt;&lt;secondary-title&gt;International Journal of Critical Infrastructure Protection&lt;/secondary-title&gt;&lt;/titles&gt;&lt;periodical&gt;&lt;full-title&gt;International Journal of Critical Infrastructure Protection&lt;/full-title&gt;&lt;/periodical&gt;&lt;volume&gt;20&lt;/volume&gt;&lt;number&gt;28-47&lt;/number&gt;&lt;dates&gt;&lt;year&gt;2018&lt;/year&gt;&lt;/dates&gt;&lt;urls&gt;&lt;/urls&gt;&lt;/record&gt;&lt;/Cite&gt;&lt;/EndNote&gt;</w:instrTex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6651A1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Puuska, 2018)</w: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5B57D511" w14:textId="0E14F5C1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Other</w:t>
            </w:r>
          </w:p>
        </w:tc>
        <w:tc>
          <w:tcPr>
            <w:tcW w:w="1503" w:type="dxa"/>
            <w:vAlign w:val="center"/>
          </w:tcPr>
          <w:p w14:paraId="5395C883" w14:textId="55249E6A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343A338A" w14:textId="78DE3646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</w:t>
            </w:r>
          </w:p>
        </w:tc>
        <w:tc>
          <w:tcPr>
            <w:tcW w:w="1113" w:type="dxa"/>
            <w:vAlign w:val="center"/>
          </w:tcPr>
          <w:p w14:paraId="37D808D4" w14:textId="7FD51F9A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3</w:t>
            </w:r>
          </w:p>
        </w:tc>
        <w:tc>
          <w:tcPr>
            <w:tcW w:w="1170" w:type="dxa"/>
            <w:vAlign w:val="center"/>
          </w:tcPr>
          <w:p w14:paraId="75D782BB" w14:textId="2E2A40AC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67BF3857" w14:textId="25FFC55A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2DE15DEA" w14:textId="6042D061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170" w:type="dxa"/>
            <w:vAlign w:val="center"/>
          </w:tcPr>
          <w:p w14:paraId="39DC9A99" w14:textId="7E410C66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5F23A916" w14:textId="5C5BA449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t sens</w:t>
            </w:r>
            <w:r w:rsid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i</w:t>
            </w: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tive</w:t>
            </w:r>
          </w:p>
        </w:tc>
      </w:tr>
      <w:tr w:rsidR="00F469C8" w14:paraId="1F0A09CB" w14:textId="77777777" w:rsidTr="005A6C4E">
        <w:tc>
          <w:tcPr>
            <w:tcW w:w="1890" w:type="dxa"/>
            <w:vAlign w:val="center"/>
          </w:tcPr>
          <w:p w14:paraId="3180A5EE" w14:textId="5C60BF30" w:rsidR="00F469C8" w:rsidRPr="00195933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Price&lt;/Author&gt;&lt;Year&gt;2016&lt;/Year&gt;&lt;RecNum&gt;2036&lt;/RecNum&gt;&lt;DisplayText&gt;(Price, Tenan, Head, Maslin, &amp;amp; LaFiandra, 2016)&lt;/DisplayText&gt;&lt;record&gt;&lt;rec-number&gt;2036&lt;/rec-number&gt;&lt;foreign-keys&gt;&lt;key app="EN" db-id="fte529zvirww2aevxamxtp2me0d9fvz0fxvx" timestamp="1552420561"&gt;2036&lt;/key&gt;&lt;/foreign-keys&gt;&lt;ref-type name="Conference Proceedings"&gt;10&lt;/ref-type&gt;&lt;contributors&gt;&lt;authors&gt;&lt;author&gt;Price, Tom&lt;/author&gt;&lt;author&gt;Tenan, Matthew&lt;/author&gt;&lt;author&gt;Head, James&lt;/author&gt;&lt;author&gt;Maslin, William&lt;/author&gt;&lt;author&gt;LaFiandra, Michael&lt;/author&gt;&lt;/authors&gt;&lt;/contributors&gt;&lt;titles&gt;&lt;title&gt;Acute stress causes over confidence in situation awareness&lt;/title&gt;&lt;secondary-title&gt;2016 IEEE International Multi-Disciplinary Conference on Cognitive Methods in Situation Awareness and Decision Support (CogSIMA)&lt;/secondary-title&gt;&lt;/titles&gt;&lt;pages&gt;1-6&lt;/pages&gt;&lt;dates&gt;&lt;year&gt;2016&lt;/year&gt;&lt;/dates&gt;&lt;pub-location&gt;New York&lt;/pub-location&gt;&lt;publisher&gt;IEEE&lt;/publisher&gt;&lt;isbn&gt;150900632X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Price, Tenan, Head, Maslin, &amp; LaFiandra, 2016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2F6A596E" w14:textId="59E046F0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Military</w:t>
            </w:r>
          </w:p>
        </w:tc>
        <w:tc>
          <w:tcPr>
            <w:tcW w:w="1503" w:type="dxa"/>
            <w:vAlign w:val="center"/>
          </w:tcPr>
          <w:p w14:paraId="1DF58CC2" w14:textId="0C0E5822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7025A000" w14:textId="1D57B5E5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General</w:t>
            </w:r>
          </w:p>
        </w:tc>
        <w:tc>
          <w:tcPr>
            <w:tcW w:w="1113" w:type="dxa"/>
            <w:vAlign w:val="center"/>
          </w:tcPr>
          <w:p w14:paraId="6E7822AC" w14:textId="48E9C5BE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170" w:type="dxa"/>
            <w:vAlign w:val="center"/>
          </w:tcPr>
          <w:p w14:paraId="11D7184C" w14:textId="30A94799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QUASA</w:t>
            </w:r>
          </w:p>
        </w:tc>
        <w:tc>
          <w:tcPr>
            <w:tcW w:w="1170" w:type="dxa"/>
            <w:vAlign w:val="center"/>
          </w:tcPr>
          <w:p w14:paraId="03CBE02C" w14:textId="6BD223BC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QUASA</w:t>
            </w:r>
          </w:p>
        </w:tc>
        <w:tc>
          <w:tcPr>
            <w:tcW w:w="1260" w:type="dxa"/>
            <w:vAlign w:val="center"/>
          </w:tcPr>
          <w:p w14:paraId="3F63B32E" w14:textId="58690024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6EDDB237" w14:textId="4F3753BF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4A0AE543" w14:textId="1894AB18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ensitive to stress manipulation</w:t>
            </w:r>
          </w:p>
        </w:tc>
      </w:tr>
      <w:tr w:rsidR="00F469C8" w14:paraId="1071E101" w14:textId="77777777" w:rsidTr="005A6C4E">
        <w:tc>
          <w:tcPr>
            <w:tcW w:w="1890" w:type="dxa"/>
            <w:vAlign w:val="center"/>
          </w:tcPr>
          <w:p w14:paraId="02FE3523" w14:textId="59B2125B" w:rsidR="00F469C8" w:rsidRPr="00195933" w:rsidRDefault="00F469C8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Radlmayr&lt;/Author&gt;&lt;Year&gt;2018&lt;/Year&gt;&lt;RecNum&gt;1955&lt;/RecNum&gt;&lt;DisplayText&gt;(Radlmayr, Brüch, Schmidt, Solbeck, &amp;amp; Wehner, 2018)&lt;/DisplayText&gt;&lt;record&gt;&lt;rec-number&gt;1955&lt;/rec-number&gt;&lt;foreign-keys&gt;&lt;key app="EN" db-id="fte529zvirww2aevxamxtp2me0d9fvz0fxvx" timestamp="1545023711"&gt;1955&lt;/key&gt;&lt;/foreign-keys&gt;&lt;ref-type name="Conference Proceedings"&gt;10&lt;/ref-type&gt;&lt;contributors&gt;&lt;authors&gt;&lt;author&gt;Radlmayr, Jonas&lt;/author&gt;&lt;author&gt;Brüch, Karin&lt;/author&gt;&lt;author&gt;Schmidt, Kathrin&lt;/author&gt;&lt;author&gt;Solbeck, Christine&lt;/author&gt;&lt;author&gt;Wehner, Tristan&lt;/author&gt;&lt;/authors&gt;&lt;/contributors&gt;&lt;titles&gt;&lt;title&gt;Peripheral Monitoring of Traffic in Conditionally Automated Driving&lt;/title&gt;&lt;secondary-title&gt;Human Factors and Ergonomics Society Annual Meeting&lt;/secondary-title&gt;&lt;/titles&gt;&lt;pages&gt;1828-1832&lt;/pages&gt;&lt;volume&gt;62&lt;/volume&gt;&lt;number&gt;1&lt;/number&gt;&lt;dates&gt;&lt;year&gt;2018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Radlmayr, Brüch, Schmidt, Solbeck, &amp; Wehner, 2018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6D4926C0" w14:textId="7FF9268E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2A6085F2" w14:textId="14491A23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53FF5893" w14:textId="537C70A1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05F5DA12" w14:textId="67F9A801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170" w:type="dxa"/>
            <w:vAlign w:val="center"/>
          </w:tcPr>
          <w:p w14:paraId="43BB8FC6" w14:textId="6FAF0E32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0D87715B" w14:textId="29C07A38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20145C0B" w14:textId="581D791B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481BDD60" w14:textId="7DBBD493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70087B5F" w14:textId="48CD0345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Se</w:t>
            </w: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nsitive to automation monitoring conditions</w:t>
            </w:r>
          </w:p>
        </w:tc>
      </w:tr>
      <w:tr w:rsidR="00F469C8" w14:paraId="1BD64F79" w14:textId="77777777" w:rsidTr="005A6C4E">
        <w:tc>
          <w:tcPr>
            <w:tcW w:w="1890" w:type="dxa"/>
            <w:vAlign w:val="center"/>
          </w:tcPr>
          <w:p w14:paraId="55EB88F9" w14:textId="26F3899E" w:rsidR="00F469C8" w:rsidRPr="00195933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Randel&lt;/Author&gt;&lt;Year&gt;1996&lt;/Year&gt;&lt;RecNum&gt;1989&lt;/RecNum&gt;&lt;DisplayText&gt;(Randel, Pugh, &amp;amp; Reed, 1996)&lt;/DisplayText&gt;&lt;record&gt;&lt;rec-number&gt;1989&lt;/rec-number&gt;&lt;foreign-keys&gt;&lt;key app="EN" db-id="fte529zvirww2aevxamxtp2me0d9fvz0fxvx" timestamp="1546290596"&gt;1989&lt;/key&gt;&lt;/foreign-keys&gt;&lt;ref-type name="Journal Article"&gt;17&lt;/ref-type&gt;&lt;contributors&gt;&lt;authors&gt;&lt;author&gt;Randel, Josephine M&lt;/author&gt;&lt;author&gt;Pugh, H Lauren&lt;/author&gt;&lt;author&gt;Reed, Stephen K&lt;/author&gt;&lt;/authors&gt;&lt;/contributors&gt;&lt;titles&gt;&lt;title&gt;Differences in expert and novice situation awareness in naturalistic decision making&lt;/title&gt;&lt;secondary-title&gt;International Journal of Human-Computer Studies&lt;/secondary-title&gt;&lt;/titles&gt;&lt;periodical&gt;&lt;full-title&gt;International Journal of Human-Computer Studies&lt;/full-title&gt;&lt;/periodical&gt;&lt;pages&gt;579-597&lt;/pages&gt;&lt;volume&gt;45&lt;/volume&gt;&lt;number&gt;5&lt;/number&gt;&lt;dates&gt;&lt;year&gt;1996&lt;/year&gt;&lt;/dates&gt;&lt;isbn&gt;1071-5819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Randel, Pugh, &amp; Reed, 1996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47F289AE" w14:textId="0159B04B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Military</w:t>
            </w:r>
          </w:p>
        </w:tc>
        <w:tc>
          <w:tcPr>
            <w:tcW w:w="1503" w:type="dxa"/>
            <w:vAlign w:val="center"/>
          </w:tcPr>
          <w:p w14:paraId="3E98AE27" w14:textId="68CCDF39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bottom"/>
          </w:tcPr>
          <w:p w14:paraId="025DF520" w14:textId="5484698C" w:rsidR="00F469C8" w:rsidRPr="00195933" w:rsidRDefault="003761D2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 &amp; Experienced</w:t>
            </w:r>
          </w:p>
        </w:tc>
        <w:tc>
          <w:tcPr>
            <w:tcW w:w="1113" w:type="dxa"/>
            <w:vAlign w:val="center"/>
          </w:tcPr>
          <w:p w14:paraId="69916FC4" w14:textId="0A2058C8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170" w:type="dxa"/>
            <w:vAlign w:val="center"/>
          </w:tcPr>
          <w:p w14:paraId="0B799351" w14:textId="15FAAF60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52153E20" w14:textId="4D26AAA0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13FD3834" w14:textId="5F6C912B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7461EFEA" w14:textId="6309FEAD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6C3DD9B8" w14:textId="117C2DCF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ensitive to experience level and emitter type</w:t>
            </w:r>
          </w:p>
        </w:tc>
      </w:tr>
      <w:tr w:rsidR="00F469C8" w14:paraId="64288A84" w14:textId="77777777" w:rsidTr="005A6C4E">
        <w:tc>
          <w:tcPr>
            <w:tcW w:w="1890" w:type="dxa"/>
            <w:vAlign w:val="center"/>
          </w:tcPr>
          <w:p w14:paraId="54592A07" w14:textId="767D417D" w:rsidR="00F469C8" w:rsidRPr="00195933" w:rsidRDefault="00F469C8" w:rsidP="00F348E4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Riley&lt;/Author&gt;&lt;Year&gt;2001&lt;/Year&gt;&lt;RecNum&gt;1019&lt;/RecNum&gt;&lt;DisplayText&gt;(Riley &amp;amp; Kaber, 2001)&lt;/DisplayText&gt;&lt;record&gt;&lt;rec-number&gt;1019&lt;/rec-number&gt;&lt;foreign-keys&gt;&lt;key app="EN" db-id="fte529zvirww2aevxamxtp2me0d9fvz0fxvx" timestamp="0"&gt;1019&lt;/key&gt;&lt;/foreign-keys&gt;&lt;ref-type name="Conference Proceedings"&gt;10&lt;/ref-type&gt;&lt;contributors&gt;&lt;authors&gt;&lt;author&gt;Riley, J. M.&lt;/author&gt;&lt;author&gt;Kaber, D. B.&lt;/author&gt;&lt;/authors&gt;&lt;/contributors&gt;&lt;titles&gt;&lt;title&gt;Utility of situation awareness and attention for describing telepresence experiences in a virtual teloperation task&lt;/title&gt;&lt;secondary-title&gt;International Conference on Computer-Aided Ergonomics and Safety&lt;/secondary-title&gt;&lt;/titles&gt;&lt;dates&gt;&lt;year&gt;2001&lt;/year&gt;&lt;/dates&gt;&lt;pub-location&gt;Maui, HI&lt;/pub-locatio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Riley &amp; Kaber, 2001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 xml:space="preserve"> also 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Riley&lt;/Author&gt;&lt;Year&gt;2004&lt;/Year&gt;&lt;RecNum&gt;1018&lt;/RecNum&gt;&lt;DisplayText&gt;(Riley, Kaber, &amp;amp; Draper, 2004)&lt;/DisplayText&gt;&lt;record&gt;&lt;rec-number&gt;1018&lt;/rec-number&gt;&lt;foreign-keys&gt;&lt;key app="EN" db-id="fte529zvirww2aevxamxtp2me0d9fvz0fxvx" timestamp="0"&gt;1018&lt;/key&gt;&lt;/foreign-keys&gt;&lt;ref-type name="Journal Article"&gt;17&lt;/ref-type&gt;&lt;contributors&gt;&lt;authors&gt;&lt;author&gt;Riley, J. M.&lt;/author&gt;&lt;author&gt;Kaber, D. B.&lt;/author&gt;&lt;author&gt;Draper, J. V.&lt;/author&gt;&lt;/authors&gt;&lt;/contributors&gt;&lt;titles&gt;&lt;title&gt;Situation awareness and attention allocation measures for quantifying telepresence experiences in teleoperation&lt;/title&gt;&lt;secondary-title&gt;Human Factors and Ergonomics in Manufacturing&lt;/secondary-title&gt;&lt;/titles&gt;&lt;periodical&gt;&lt;full-title&gt;Human Factors and Ergonomics in Manufacturing&lt;/full-title&gt;&lt;/periodical&gt;&lt;pages&gt;51-67&lt;/pages&gt;&lt;volume&gt;14&lt;/volume&gt;&lt;number&gt;1&lt;/number&gt;&lt;dates&gt;&lt;year&gt;2004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Riley, Kaber, &amp; Draper, 2004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BAE26A8" w14:textId="727B46BB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Robotics</w:t>
            </w:r>
          </w:p>
        </w:tc>
        <w:tc>
          <w:tcPr>
            <w:tcW w:w="1503" w:type="dxa"/>
            <w:vAlign w:val="center"/>
          </w:tcPr>
          <w:p w14:paraId="630DEC3F" w14:textId="7E5574A8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282D1869" w14:textId="2F6953A2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650E40B8" w14:textId="76BA3867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170" w:type="dxa"/>
            <w:vAlign w:val="center"/>
          </w:tcPr>
          <w:p w14:paraId="6ED5C51B" w14:textId="6112BD5A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19F79D17" w14:textId="26F7224E" w:rsidR="00F469C8" w:rsidRPr="00DB55FC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DB55FC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4B522DA2" w14:textId="6442A6F9" w:rsidR="00F469C8" w:rsidRPr="00DB55FC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DB55FC">
              <w:rPr>
                <w:rFonts w:eastAsia="Times New Roman" w:cs="Times New Roman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170" w:type="dxa"/>
            <w:vAlign w:val="center"/>
          </w:tcPr>
          <w:p w14:paraId="2AAD751F" w14:textId="7C4241B4" w:rsidR="00F469C8" w:rsidRPr="00DB55FC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DB55FC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5B72F4DC" w14:textId="7DCD950B" w:rsidR="00F469C8" w:rsidRPr="00DB55FC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DB55FC">
              <w:rPr>
                <w:rFonts w:eastAsia="Times New Roman" w:cs="Times New Roman"/>
                <w:color w:val="000000"/>
                <w:sz w:val="20"/>
                <w:szCs w:val="20"/>
              </w:rPr>
              <w:t>Moderately sensitive to level of difficulty manipulations</w:t>
            </w:r>
          </w:p>
        </w:tc>
      </w:tr>
      <w:tr w:rsidR="00F469C8" w14:paraId="3E74F096" w14:textId="77777777" w:rsidTr="005A6C4E">
        <w:tc>
          <w:tcPr>
            <w:tcW w:w="1890" w:type="dxa"/>
            <w:vAlign w:val="center"/>
          </w:tcPr>
          <w:p w14:paraId="05DB7D8E" w14:textId="52E6D0EE" w:rsidR="00F469C8" w:rsidRPr="00195933" w:rsidRDefault="00F469C8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Riley&lt;/Author&gt;&lt;Year&gt;2006&lt;/Year&gt;&lt;RecNum&gt;1852&lt;/RecNum&gt;&lt;DisplayText&gt;(Riley &amp;amp; Strater, 2006)&lt;/DisplayText&gt;&lt;record&gt;&lt;rec-number&gt;1852&lt;/rec-number&gt;&lt;foreign-keys&gt;&lt;key app="EN" db-id="fte529zvirww2aevxamxtp2me0d9fvz0fxvx" timestamp="1541869144"&gt;1852&lt;/key&gt;&lt;/foreign-keys&gt;&lt;ref-type name="Conference Proceedings"&gt;10&lt;/ref-type&gt;&lt;contributors&gt;&lt;authors&gt;&lt;author&gt;Riley, Jennifer M&lt;/author&gt;&lt;author&gt;Strater, Laura D&lt;/author&gt;&lt;/authors&gt;&lt;/contributors&gt;&lt;titles&gt;&lt;title&gt;Effects of robot control mode on situation awareness and performance in a navigation task&lt;/title&gt;&lt;secondary-title&gt;Human Factors and Ergonomics Society annual meeting&lt;/secondary-title&gt;&lt;/titles&gt;&lt;pages&gt;540-544&lt;/pages&gt;&lt;volume&gt;50&lt;/volume&gt;&lt;number&gt;3&lt;/number&gt;&lt;dates&gt;&lt;year&gt;2006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Riley &amp; Strater, 2006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506C6CE7" w14:textId="736FB12F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Robotics</w:t>
            </w:r>
          </w:p>
        </w:tc>
        <w:tc>
          <w:tcPr>
            <w:tcW w:w="1503" w:type="dxa"/>
            <w:vAlign w:val="center"/>
          </w:tcPr>
          <w:p w14:paraId="6A9ABC39" w14:textId="1EED4E63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4D33BC89" w14:textId="10E4FE9D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54D4A7D7" w14:textId="3C088DEC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170" w:type="dxa"/>
            <w:vAlign w:val="center"/>
          </w:tcPr>
          <w:p w14:paraId="7D37B54C" w14:textId="2F397C1D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5D332EC7" w14:textId="4B5B3528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0F96600A" w14:textId="05132A75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16EF07A6" w14:textId="4B5085B2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6B051EA1" w14:textId="6B25EA88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ensitive to control mode</w:t>
            </w:r>
          </w:p>
        </w:tc>
      </w:tr>
      <w:tr w:rsidR="00F469C8" w14:paraId="5800261C" w14:textId="77777777" w:rsidTr="005A6C4E">
        <w:tc>
          <w:tcPr>
            <w:tcW w:w="1890" w:type="dxa"/>
            <w:vAlign w:val="center"/>
          </w:tcPr>
          <w:p w14:paraId="0F386958" w14:textId="54F66836" w:rsidR="00F469C8" w:rsidRPr="00195933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Riley&lt;/Author&gt;&lt;Year&gt;2008&lt;/Year&gt;&lt;RecNum&gt;1286&lt;/RecNum&gt;&lt;DisplayText&gt;(Riley et al., 2008)&lt;/DisplayText&gt;&lt;record&gt;&lt;rec-number&gt;1286&lt;/rec-number&gt;&lt;foreign-keys&gt;&lt;key app="EN" db-id="fte529zvirww2aevxamxtp2me0d9fvz0fxvx" timestamp="0"&gt;1286&lt;/key&gt;&lt;/foreign-keys&gt;&lt;ref-type name="Conference Proceedings"&gt;10&lt;/ref-type&gt;&lt;contributors&gt;&lt;authors&gt;&lt;author&gt;Riley, J. M.&lt;/author&gt;&lt;author&gt;Strater, L. D.&lt;/author&gt;&lt;author&gt;Sethumadhavan, A.&lt;/author&gt;&lt;author&gt;Davis, F.&lt;/author&gt;&lt;author&gt;Tharanathan, A.&lt;/author&gt;&lt;author&gt;Kokini, C.&lt;/author&gt;&lt;/authors&gt;&lt;/contributors&gt;&lt;titles&gt;&lt;title&gt;Performance and situation awareness effects in collaborative robot control with automation&lt;/title&gt;&lt;secondary-title&gt;Human Factors and Ergonomics Society 52nd Annual Meeting&lt;/secondary-title&gt;&lt;/titles&gt;&lt;dates&gt;&lt;year&gt;2008&lt;/year&gt;&lt;/dates&gt;&lt;pub-location&gt;Santa Monica, CA&lt;/pub-location&gt;&lt;publisher&gt;Human Factors and Ergonomics Society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Riley et al., 2008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022DFBA3" w14:textId="1EC10E64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Robotics</w:t>
            </w:r>
          </w:p>
        </w:tc>
        <w:tc>
          <w:tcPr>
            <w:tcW w:w="1503" w:type="dxa"/>
            <w:vAlign w:val="center"/>
          </w:tcPr>
          <w:p w14:paraId="391B4534" w14:textId="6F51CC9F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663A9D14" w14:textId="3023D5BE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71A8FA27" w14:textId="69CB95BD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170" w:type="dxa"/>
            <w:vAlign w:val="center"/>
          </w:tcPr>
          <w:p w14:paraId="7A91ADF7" w14:textId="423C6AF2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41CBCA0D" w14:textId="22DFA659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42132F29" w14:textId="78FD7567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75051AF2" w14:textId="2E8DDECA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5FE7BB0F" w14:textId="13A8B44B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ensitive to control mode</w:t>
            </w:r>
          </w:p>
        </w:tc>
      </w:tr>
      <w:tr w:rsidR="00F469C8" w14:paraId="50D0AAD5" w14:textId="77777777" w:rsidTr="005A6C4E">
        <w:tc>
          <w:tcPr>
            <w:tcW w:w="1890" w:type="dxa"/>
            <w:vAlign w:val="center"/>
          </w:tcPr>
          <w:p w14:paraId="2D6F5CE0" w14:textId="6D317548" w:rsidR="00F469C8" w:rsidRPr="00195933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Riley&lt;/Author&gt;&lt;Year&gt;2009&lt;/Year&gt;&lt;RecNum&gt;1349&lt;/RecNum&gt;&lt;DisplayText&gt;(Riley, Scielzo, Hyatt, Davis, &amp;amp; Colombo, 2009)&lt;/DisplayText&gt;&lt;record&gt;&lt;rec-number&gt;1349&lt;/rec-number&gt;&lt;foreign-keys&gt;&lt;key app="EN" db-id="fte529zvirww2aevxamxtp2me0d9fvz0fxvx" timestamp="1345305904"&gt;1349&lt;/key&gt;&lt;/foreign-keys&gt;&lt;ref-type name="Conference Proceedings"&gt;10&lt;/ref-type&gt;&lt;contributors&gt;&lt;authors&gt;&lt;author&gt;Riley, J. M.&lt;/author&gt;&lt;author&gt;Scielzo, S.&lt;/author&gt;&lt;author&gt;Hyatt, J. R.&lt;/author&gt;&lt;author&gt;Davis, F.&lt;/author&gt;&lt;author&gt;Colombo, D. J.&lt;/author&gt;&lt;/authors&gt;&lt;/contributors&gt;&lt;titles&gt;&lt;title&gt;Situation Awareness and Performance Feedback toward Enhancing Learning with Game Trainers: An Approach and Lessons Learned&lt;/title&gt;&lt;secondary-title&gt;Annual Meeting of the Human Factors and Ergonomics Society&lt;/secondary-title&gt;&lt;/titles&gt;&lt;pages&gt;1994-1998&lt;/pages&gt;&lt;keywords&gt;&lt;keyword&gt;SA&lt;/keyword&gt;&lt;keyword&gt;training&lt;/keyword&gt;&lt;keyword&gt;measurement&lt;/keyword&gt;&lt;/keywords&gt;&lt;dates&gt;&lt;year&gt;2009&lt;/year&gt;&lt;/dates&gt;&lt;pub-location&gt;Santa Monica, CA&lt;/pub-location&gt;&lt;publisher&gt;Human Factors and Ergonomics Society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Riley, Scielzo, Hyatt, Davis, &amp; Colombo, 2009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244ACB74" w14:textId="47500056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Robotics</w:t>
            </w:r>
          </w:p>
        </w:tc>
        <w:tc>
          <w:tcPr>
            <w:tcW w:w="1503" w:type="dxa"/>
            <w:vAlign w:val="center"/>
          </w:tcPr>
          <w:p w14:paraId="646BDEF4" w14:textId="6329CFE3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1955313A" w14:textId="56191FD7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744E37D6" w14:textId="1CE755EC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170" w:type="dxa"/>
            <w:vAlign w:val="center"/>
          </w:tcPr>
          <w:p w14:paraId="77C10EAA" w14:textId="71D7F7E7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445C8EC3" w14:textId="054E4977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2DDDA42F" w14:textId="2765071D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2AF074A5" w14:textId="69CEB5CE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65B7A20D" w14:textId="3A218A9C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ensitive to control mode and communications differences</w:t>
            </w:r>
          </w:p>
        </w:tc>
      </w:tr>
      <w:tr w:rsidR="00F469C8" w14:paraId="55283E8C" w14:textId="77777777" w:rsidTr="005A6C4E">
        <w:tc>
          <w:tcPr>
            <w:tcW w:w="1890" w:type="dxa"/>
            <w:vAlign w:val="center"/>
          </w:tcPr>
          <w:p w14:paraId="3813C06F" w14:textId="012A3F40" w:rsidR="00F469C8" w:rsidRPr="00195933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Rose&lt;/Author&gt;&lt;Year&gt;2018&lt;/Year&gt;&lt;RecNum&gt;1918&lt;/RecNum&gt;&lt;DisplayText&gt;(Rose, Bearman, &amp;amp; Dorrian, 2018)&lt;/DisplayText&gt;&lt;record&gt;&lt;rec-number&gt;1918&lt;/rec-number&gt;&lt;foreign-keys&gt;&lt;key app="EN" db-id="fte529zvirww2aevxamxtp2me0d9fvz0fxvx" timestamp="1542598273"&gt;1918&lt;/key&gt;&lt;/foreign-keys&gt;&lt;ref-type name="Journal Article"&gt;17&lt;/ref-type&gt;&lt;contributors&gt;&lt;authors&gt;&lt;author&gt;Rose, Janette&lt;/author&gt;&lt;author&gt;Bearman, Chris&lt;/author&gt;&lt;author&gt;Dorrian, Jillian&lt;/author&gt;&lt;/authors&gt;&lt;/contributors&gt;&lt;titles&gt;&lt;title&gt;The Low-Event Task Subjective Situation Awareness (LETSSA) technique: Development and evaluation of a new subjective measure of situation awareness&lt;/title&gt;&lt;secondary-title&gt;Applied Ergonomics&lt;/secondary-title&gt;&lt;/titles&gt;&lt;periodical&gt;&lt;full-title&gt;Applied Ergonomics&lt;/full-title&gt;&lt;/periodical&gt;&lt;pages&gt;273-282&lt;/pages&gt;&lt;volume&gt;68&lt;/volume&gt;&lt;dates&gt;&lt;year&gt;2018&lt;/year&gt;&lt;/dates&gt;&lt;isbn&gt;0003-6870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Rose, Bearman, &amp; Dorrian, 2018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68CA2562" w14:textId="20918710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1503" w:type="dxa"/>
            <w:vAlign w:val="center"/>
          </w:tcPr>
          <w:p w14:paraId="2E09103F" w14:textId="09F73287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2CC10D17" w14:textId="43430B9E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Exper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ienced</w:t>
            </w: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&amp; Stu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dents</w:t>
            </w:r>
          </w:p>
        </w:tc>
        <w:tc>
          <w:tcPr>
            <w:tcW w:w="1113" w:type="dxa"/>
            <w:vAlign w:val="center"/>
          </w:tcPr>
          <w:p w14:paraId="051FFAC9" w14:textId="7C234433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49</w:t>
            </w:r>
          </w:p>
        </w:tc>
        <w:tc>
          <w:tcPr>
            <w:tcW w:w="1170" w:type="dxa"/>
            <w:vAlign w:val="center"/>
          </w:tcPr>
          <w:p w14:paraId="36E492D0" w14:textId="6FFC47A5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79E10C54" w14:textId="3C556D2B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49A2D964" w14:textId="3449D793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077ABA4E" w14:textId="0FDFEAC9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0A4A082C" w14:textId="1C3EE655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ensitive to experience by trial interaction</w:t>
            </w:r>
          </w:p>
        </w:tc>
      </w:tr>
      <w:tr w:rsidR="00F469C8" w14:paraId="5E0A8205" w14:textId="77777777" w:rsidTr="005A6C4E">
        <w:tc>
          <w:tcPr>
            <w:tcW w:w="1890" w:type="dxa"/>
            <w:vAlign w:val="center"/>
          </w:tcPr>
          <w:p w14:paraId="4308A870" w14:textId="7BC62E1D" w:rsidR="00F469C8" w:rsidRPr="00195933" w:rsidRDefault="00F469C8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Ross&lt;/Author&gt;&lt;Year&gt;2007&lt;/Year&gt;&lt;RecNum&gt;2055&lt;/RecNum&gt;&lt;DisplayText&gt;(Ross, Barnett, &amp;amp; Meliza, 2007)&lt;/DisplayText&gt;&lt;record&gt;&lt;rec-number&gt;2055&lt;/rec-number&gt;&lt;foreign-keys&gt;&lt;key app="EN" db-id="fte529zvirww2aevxamxtp2me0d9fvz0fxvx" timestamp="1556225909"&gt;2055&lt;/key&gt;&lt;/foreign-keys&gt;&lt;ref-type name="Conference Proceedings"&gt;10&lt;/ref-type&gt;&lt;contributors&gt;&lt;authors&gt;&lt;author&gt;Ross, Jennifer M&lt;/author&gt;&lt;author&gt;Barnett, John S&lt;/author&gt;&lt;author&gt;Meliza, Larry L&lt;/author&gt;&lt;/authors&gt;&lt;/contributors&gt;&lt;titles&gt;&lt;title&gt;Effect of audio-visual alerts on situation awareness and workload in a net-centric warfare scenario&lt;/title&gt;&lt;secondary-title&gt;Human Factors and Ergonomics Society Annual Meeting&lt;/secondary-title&gt;&lt;/titles&gt;&lt;pages&gt;1205-1209&lt;/pages&gt;&lt;volume&gt;51&lt;/volume&gt;&lt;number&gt;18&lt;/number&gt;&lt;dates&gt;&lt;year&gt;2007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Ross, Barnett, &amp; Meliza, 2007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3E329BEA" w14:textId="71429990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Military</w:t>
            </w:r>
          </w:p>
        </w:tc>
        <w:tc>
          <w:tcPr>
            <w:tcW w:w="1503" w:type="dxa"/>
            <w:vAlign w:val="center"/>
          </w:tcPr>
          <w:p w14:paraId="369447EF" w14:textId="230A2A57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71987330" w14:textId="1888BCB8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Exper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ienced</w:t>
            </w: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&amp; Stu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dents</w:t>
            </w:r>
          </w:p>
        </w:tc>
        <w:tc>
          <w:tcPr>
            <w:tcW w:w="1113" w:type="dxa"/>
            <w:vAlign w:val="center"/>
          </w:tcPr>
          <w:p w14:paraId="0087F0B4" w14:textId="23FDE60E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1170" w:type="dxa"/>
            <w:vAlign w:val="center"/>
          </w:tcPr>
          <w:p w14:paraId="7A29CB08" w14:textId="5E6F7130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305EE11A" w14:textId="745630ED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42EE76BD" w14:textId="299FE2EB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514E17C3" w14:textId="75D11DB8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3BF26B48" w14:textId="726E1F91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ensitive to task difficulty</w:t>
            </w:r>
          </w:p>
        </w:tc>
      </w:tr>
      <w:tr w:rsidR="001F6D04" w:rsidRPr="006651A1" w14:paraId="48FE25EB" w14:textId="77777777" w:rsidTr="005A6C4E">
        <w:tc>
          <w:tcPr>
            <w:tcW w:w="1890" w:type="dxa"/>
            <w:vAlign w:val="center"/>
          </w:tcPr>
          <w:p w14:paraId="3741E851" w14:textId="1CAEC05C" w:rsidR="001F6D04" w:rsidRPr="006651A1" w:rsidRDefault="006651A1" w:rsidP="006651A1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Schaffer&lt;/Author&gt;&lt;Year&gt;2018&lt;/Year&gt;&lt;RecNum&gt;2095&lt;/RecNum&gt;&lt;DisplayText&gt;(Schaffer, 2018)&lt;/DisplayText&gt;&lt;record&gt;&lt;rec-number&gt;2095&lt;/rec-number&gt;&lt;foreign-keys&gt;&lt;key app="EN" db-id="fte529zvirww2aevxamxtp2me0d9fvz0fxvx" timestamp="1556666025"&gt;2095&lt;/key&gt;&lt;/foreign-keys&gt;&lt;ref-type name="Journal Article"&gt;17&lt;/ref-type&gt;&lt;contributors&gt;&lt;authors&gt;&lt;author&gt;Schaffer, J., O’Donovan, J., Marusich, L., Yu, M., Gonzalez, C., &amp;amp; Höllerer, T.&lt;/author&gt;&lt;/authors&gt;&lt;/contributors&gt;&lt;titles&gt;&lt;title&gt;A study of dynamic information display and decision-making in abstract trust games&lt;/title&gt;&lt;secondary-title&gt;International Journal of Human-Computer Studies&lt;/secondary-title&gt;&lt;/titles&gt;&lt;periodical&gt;&lt;full-title&gt;International Journal of Human-Computer Studies&lt;/full-title&gt;&lt;/periodical&gt;&lt;pages&gt;1-14&lt;/pages&gt;&lt;volume&gt;113&lt;/volume&gt;&lt;dates&gt;&lt;year&gt;2018&lt;/year&gt;&lt;/dates&gt;&lt;urls&gt;&lt;/urls&gt;&lt;/record&gt;&lt;/Cite&gt;&lt;/EndNote&gt;</w:instrTex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6651A1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Schaffer, 2018)</w: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67A44D0" w14:textId="085DBD06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Other</w:t>
            </w:r>
          </w:p>
        </w:tc>
        <w:tc>
          <w:tcPr>
            <w:tcW w:w="1503" w:type="dxa"/>
            <w:vAlign w:val="center"/>
          </w:tcPr>
          <w:p w14:paraId="4BAED427" w14:textId="0F294F9F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0D0DA7ED" w14:textId="3EE04255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General</w:t>
            </w:r>
          </w:p>
        </w:tc>
        <w:tc>
          <w:tcPr>
            <w:tcW w:w="1113" w:type="dxa"/>
            <w:vAlign w:val="center"/>
          </w:tcPr>
          <w:p w14:paraId="5FEFD4B6" w14:textId="3C5D79DE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901</w:t>
            </w:r>
          </w:p>
        </w:tc>
        <w:tc>
          <w:tcPr>
            <w:tcW w:w="1170" w:type="dxa"/>
            <w:vAlign w:val="center"/>
          </w:tcPr>
          <w:p w14:paraId="0EC02B01" w14:textId="6918FBF5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7D3E7384" w14:textId="7E86DCB0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5FE28AF5" w14:textId="16CD415A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10F9CA86" w14:textId="5B50E572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59DB3146" w14:textId="497F38C1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display conditions</w:t>
            </w:r>
          </w:p>
        </w:tc>
      </w:tr>
      <w:tr w:rsidR="00F469C8" w14:paraId="5513EEA4" w14:textId="77777777" w:rsidTr="005A6C4E">
        <w:tc>
          <w:tcPr>
            <w:tcW w:w="1890" w:type="dxa"/>
            <w:vAlign w:val="center"/>
          </w:tcPr>
          <w:p w14:paraId="39608C6C" w14:textId="35A457BC" w:rsidR="00F469C8" w:rsidRPr="00195933" w:rsidRDefault="00F469C8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Selkowitz&lt;/Author&gt;&lt;Year&gt;2015&lt;/Year&gt;&lt;RecNum&gt;1951&lt;/RecNum&gt;&lt;DisplayText&gt;(Selkowitz, Lakhmani, Chen, &amp;amp; Boyce, 2015)&lt;/DisplayText&gt;&lt;record&gt;&lt;rec-number&gt;1951&lt;/rec-number&gt;&lt;foreign-keys&gt;&lt;key app="EN" db-id="fte529zvirww2aevxamxtp2me0d9fvz0fxvx" timestamp="1545022789"&gt;1951&lt;/key&gt;&lt;/foreign-keys&gt;&lt;ref-type name="Conference Proceedings"&gt;10&lt;/ref-type&gt;&lt;contributors&gt;&lt;authors&gt;&lt;author&gt;Selkowitz, Anthony&lt;/author&gt;&lt;author&gt;Lakhmani, Shan&lt;/author&gt;&lt;author&gt;Chen, Jessie YC&lt;/author&gt;&lt;author&gt;Boyce, Michael&lt;/author&gt;&lt;/authors&gt;&lt;/contributors&gt;&lt;titles&gt;&lt;title&gt;The Effects of Agent Transparency on Human Interaction with an Autonomous Robotic Agent&lt;/title&gt;&lt;secondary-title&gt;Proceedings of the and Ergonomics Society Annual Meeting&lt;/secondary-title&gt;&lt;/titles&gt;&lt;pages&gt;806-810&lt;/pages&gt;&lt;volume&gt;59&lt;/volume&gt;&lt;number&gt;1&lt;/number&gt;&lt;dates&gt;&lt;year&gt;2015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Selkowitz, Lakhmani, Chen, &amp; Boyce, 2015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47F7D543" w14:textId="17D43BBD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Military</w:t>
            </w:r>
          </w:p>
        </w:tc>
        <w:tc>
          <w:tcPr>
            <w:tcW w:w="1503" w:type="dxa"/>
            <w:vAlign w:val="center"/>
          </w:tcPr>
          <w:p w14:paraId="09BD56DE" w14:textId="44048565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3FBA28DD" w14:textId="7C7E5552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General</w:t>
            </w:r>
          </w:p>
        </w:tc>
        <w:tc>
          <w:tcPr>
            <w:tcW w:w="1113" w:type="dxa"/>
            <w:vAlign w:val="center"/>
          </w:tcPr>
          <w:p w14:paraId="63BE7230" w14:textId="159C1EA2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45</w:t>
            </w:r>
          </w:p>
        </w:tc>
        <w:tc>
          <w:tcPr>
            <w:tcW w:w="1170" w:type="dxa"/>
            <w:vAlign w:val="center"/>
          </w:tcPr>
          <w:p w14:paraId="1C2F755B" w14:textId="214FD970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63B5D655" w14:textId="0F555417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51EC7683" w14:textId="5787A4E3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778B4E30" w14:textId="09CD6A97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36437608" w14:textId="287ED955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ensitive to transparency conditions</w:t>
            </w:r>
          </w:p>
        </w:tc>
      </w:tr>
      <w:tr w:rsidR="00F469C8" w14:paraId="55C15860" w14:textId="77777777" w:rsidTr="005A6C4E">
        <w:tc>
          <w:tcPr>
            <w:tcW w:w="1890" w:type="dxa"/>
            <w:vAlign w:val="center"/>
          </w:tcPr>
          <w:p w14:paraId="5C8A16FD" w14:textId="4A07D0B3" w:rsidR="00F469C8" w:rsidRPr="00195933" w:rsidRDefault="00F469C8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Selkowitz&lt;/Author&gt;&lt;Year&gt;2016&lt;/Year&gt;&lt;RecNum&gt;1945&lt;/RecNum&gt;&lt;DisplayText&gt;(Selkowitz, Lakhmani, Larios, &amp;amp; Chen, 2016)&lt;/DisplayText&gt;&lt;record&gt;&lt;rec-number&gt;1945&lt;/rec-number&gt;&lt;foreign-keys&gt;&lt;key app="EN" db-id="fte529zvirww2aevxamxtp2me0d9fvz0fxvx" timestamp="1545020871"&gt;1945&lt;/key&gt;&lt;/foreign-keys&gt;&lt;ref-type name="Conference Proceedings"&gt;10&lt;/ref-type&gt;&lt;contributors&gt;&lt;authors&gt;&lt;author&gt;Selkowitz, Anthony R&lt;/author&gt;&lt;author&gt;Lakhmani, Shan G&lt;/author&gt;&lt;author&gt;Larios, Cintya N&lt;/author&gt;&lt;author&gt;Chen, Jessie YC&lt;/author&gt;&lt;/authors&gt;&lt;/contributors&gt;&lt;titles&gt;&lt;title&gt;Agent transparency and the autonomous squad member&lt;/title&gt;&lt;secondary-title&gt;Human Factors and Ergonomics Society Annual Meeting&lt;/secondary-title&gt;&lt;/titles&gt;&lt;pages&gt;1319-1323&lt;/pages&gt;&lt;volume&gt;60&lt;/volume&gt;&lt;number&gt;1&lt;/number&gt;&lt;dates&gt;&lt;year&gt;2016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Selkowitz, Lakhmani, Larios, &amp; Chen, 2016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  <w:r w:rsidR="001F6D04">
              <w:rPr>
                <w:rFonts w:eastAsia="Times New Roman" w:cs="Times New Roman"/>
                <w:b/>
                <w:bCs/>
                <w:color w:val="000000"/>
                <w:sz w:val="20"/>
              </w:rPr>
              <w:t xml:space="preserve"> also </w:t>
            </w:r>
            <w:r w:rsidR="006651A1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6651A1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Selkowitz&lt;/Author&gt;&lt;Year&gt;2017&lt;/Year&gt;&lt;RecNum&gt;2100&lt;/RecNum&gt;&lt;DisplayText&gt;(Selkowitz, 2017)&lt;/DisplayText&gt;&lt;record&gt;&lt;rec-number&gt;2100&lt;/rec-number&gt;&lt;foreign-keys&gt;&lt;key app="EN" db-id="fte529zvirww2aevxamxtp2me0d9fvz0fxvx" timestamp="1556671867"&gt;2100&lt;/key&gt;&lt;/foreign-keys&gt;&lt;ref-type name="Journal Article"&gt;17&lt;/ref-type&gt;&lt;contributors&gt;&lt;authors&gt;&lt;author&gt;Selkowitz, A. R., Lakhmani, S. G., &amp;amp; Chen, J. Y.&lt;/author&gt;&lt;/authors&gt;&lt;/contributors&gt;&lt;titles&gt;&lt;title&gt;Using agent transparency to support situation awareness of the Autonomous Squad Member&lt;/title&gt;&lt;secondary-title&gt;Cognitive Systems Research&lt;/secondary-title&gt;&lt;/titles&gt;&lt;periodical&gt;&lt;full-title&gt;Cognitive Systems Research&lt;/full-title&gt;&lt;/periodical&gt;&lt;pages&gt;13-25&lt;/pages&gt;&lt;volume&gt;46&lt;/volume&gt;&lt;dates&gt;&lt;year&gt;2017&lt;/year&gt;&lt;/dates&gt;&lt;urls&gt;&lt;/urls&gt;&lt;/record&gt;&lt;/Cite&gt;&lt;/EndNote&gt;</w:instrText>
            </w:r>
            <w:r w:rsidR="006651A1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 w:rsidR="006651A1">
              <w:rPr>
                <w:rFonts w:eastAsia="Times New Roman" w:cs="Times New Roman"/>
                <w:b/>
                <w:bCs/>
                <w:noProof/>
                <w:color w:val="000000"/>
                <w:sz w:val="20"/>
              </w:rPr>
              <w:t>(Selkowitz, 2017)</w:t>
            </w:r>
            <w:r w:rsidR="006651A1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38A0D1DC" w14:textId="02660BF4" w:rsidR="00F469C8" w:rsidRPr="00195933" w:rsidRDefault="001F6D04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Robotics</w:t>
            </w:r>
          </w:p>
        </w:tc>
        <w:tc>
          <w:tcPr>
            <w:tcW w:w="1503" w:type="dxa"/>
            <w:vAlign w:val="center"/>
          </w:tcPr>
          <w:p w14:paraId="0C9FB89F" w14:textId="60155B5F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667A5B1D" w14:textId="2E5F23DB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General</w:t>
            </w:r>
          </w:p>
        </w:tc>
        <w:tc>
          <w:tcPr>
            <w:tcW w:w="1113" w:type="dxa"/>
            <w:vAlign w:val="center"/>
          </w:tcPr>
          <w:p w14:paraId="7F065FF1" w14:textId="12EF41F5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170" w:type="dxa"/>
            <w:vAlign w:val="center"/>
          </w:tcPr>
          <w:p w14:paraId="329B9CC8" w14:textId="7FC20CB9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16DA84CB" w14:textId="526F024D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582514F2" w14:textId="07B82FCC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21A16068" w14:textId="400E6732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46FC3D1D" w14:textId="0399CAF3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ensitive to display conditions</w:t>
            </w:r>
          </w:p>
        </w:tc>
      </w:tr>
      <w:tr w:rsidR="00F469C8" w14:paraId="458A271C" w14:textId="77777777" w:rsidTr="005A6C4E">
        <w:tc>
          <w:tcPr>
            <w:tcW w:w="1890" w:type="dxa"/>
            <w:vAlign w:val="center"/>
          </w:tcPr>
          <w:p w14:paraId="79DF9F9C" w14:textId="06B6B8AE" w:rsidR="00F469C8" w:rsidRPr="00195933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Sethumadhavan&lt;/Author&gt;&lt;Year&gt;2009&lt;/Year&gt;&lt;RecNum&gt;1891&lt;/RecNum&gt;&lt;DisplayText&gt;(Sethumadhavan, 2009)&lt;/DisplayText&gt;&lt;record&gt;&lt;rec-number&gt;1891&lt;/rec-number&gt;&lt;foreign-keys&gt;&lt;key app="EN" db-id="fte529zvirww2aevxamxtp2me0d9fvz0fxvx" timestamp="1542517099"&gt;1891&lt;/key&gt;&lt;/foreign-keys&gt;&lt;ref-type name="Conference Proceedings"&gt;10&lt;/ref-type&gt;&lt;contributors&gt;&lt;authors&gt;&lt;author&gt;Sethumadhavan, Arathi&lt;/author&gt;&lt;/authors&gt;&lt;/contributors&gt;&lt;titles&gt;&lt;title&gt;Effects of automation types on air traffic controller situation awareness and performance&lt;/title&gt;&lt;secondary-title&gt;Human Factors and Ergonomics Society Annual Meeting&lt;/secondary-title&gt;&lt;/titles&gt;&lt;pages&gt;1-5&lt;/pages&gt;&lt;volume&gt;53&lt;/volume&gt;&lt;number&gt;1&lt;/number&gt;&lt;dates&gt;&lt;year&gt;2009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Sethumadhavan, 2009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12FB2F44" w14:textId="5A6D3E11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ATC</w:t>
            </w:r>
          </w:p>
        </w:tc>
        <w:tc>
          <w:tcPr>
            <w:tcW w:w="1503" w:type="dxa"/>
            <w:vAlign w:val="center"/>
          </w:tcPr>
          <w:p w14:paraId="49510677" w14:textId="2BF3081D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4471D700" w14:textId="258B16A1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General</w:t>
            </w:r>
          </w:p>
        </w:tc>
        <w:tc>
          <w:tcPr>
            <w:tcW w:w="1113" w:type="dxa"/>
            <w:vAlign w:val="center"/>
          </w:tcPr>
          <w:p w14:paraId="5E51F7AF" w14:textId="63EFED03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72</w:t>
            </w:r>
          </w:p>
        </w:tc>
        <w:tc>
          <w:tcPr>
            <w:tcW w:w="1170" w:type="dxa"/>
            <w:vAlign w:val="center"/>
          </w:tcPr>
          <w:p w14:paraId="0997E8DE" w14:textId="066473B8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23CD3C88" w14:textId="56B81556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1397E382" w14:textId="6F17669F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44FFAB3F" w14:textId="6FC8CE8E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1F59727F" w14:textId="05A913E7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ensitive to automation conditions</w:t>
            </w:r>
          </w:p>
        </w:tc>
      </w:tr>
      <w:tr w:rsidR="00F469C8" w14:paraId="653F9771" w14:textId="77777777" w:rsidTr="005A6C4E">
        <w:tc>
          <w:tcPr>
            <w:tcW w:w="1890" w:type="dxa"/>
            <w:vAlign w:val="center"/>
          </w:tcPr>
          <w:p w14:paraId="2314409A" w14:textId="1EF1909E" w:rsidR="00F469C8" w:rsidRPr="00195933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Sethumadhavan&lt;/Author&gt;&lt;Year&gt;2011&lt;/Year&gt;&lt;RecNum&gt;1935&lt;/RecNum&gt;&lt;DisplayText&gt;(Sethumadhavan, 2011)&lt;/DisplayText&gt;&lt;record&gt;&lt;rec-number&gt;1935&lt;/rec-number&gt;&lt;foreign-keys&gt;&lt;key app="EN" db-id="fte529zvirww2aevxamxtp2me0d9fvz0fxvx" timestamp="1545016550"&gt;1935&lt;/key&gt;&lt;/foreign-keys&gt;&lt;ref-type name="Conference Proceedings"&gt;10&lt;/ref-type&gt;&lt;contributors&gt;&lt;authors&gt;&lt;author&gt;Sethumadhavan, Arathi&lt;/author&gt;&lt;/authors&gt;&lt;/contributors&gt;&lt;titles&gt;&lt;title&gt;Effects of first automation failure on situation awareness and performance in an air traffic control task&lt;/title&gt;&lt;secondary-title&gt;Proceedings of the and Ergonomics Society Annual Meeting&lt;/secondary-title&gt;&lt;/titles&gt;&lt;pages&gt;350-354&lt;/pages&gt;&lt;volume&gt;55&lt;/volume&gt;&lt;number&gt;1&lt;/number&gt;&lt;dates&gt;&lt;year&gt;2011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Sethumadhavan, 2011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5AFF2444" w14:textId="720558C7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ATC</w:t>
            </w:r>
          </w:p>
        </w:tc>
        <w:tc>
          <w:tcPr>
            <w:tcW w:w="1503" w:type="dxa"/>
            <w:vAlign w:val="center"/>
          </w:tcPr>
          <w:p w14:paraId="091F3A1F" w14:textId="522BAFAC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0E055C94" w14:textId="70FF2A2E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7EBD5EC5" w14:textId="0802189B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72</w:t>
            </w:r>
          </w:p>
        </w:tc>
        <w:tc>
          <w:tcPr>
            <w:tcW w:w="1170" w:type="dxa"/>
            <w:vAlign w:val="center"/>
          </w:tcPr>
          <w:p w14:paraId="41E9B6EF" w14:textId="5376A961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3E1BC2F8" w14:textId="0A4CDB7D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4A137D42" w14:textId="418CF771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68B92CA8" w14:textId="57FD8A42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22F32783" w14:textId="568FA663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S</w:t>
            </w: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ensitive to level of automation conditions and automation failures</w:t>
            </w:r>
          </w:p>
        </w:tc>
      </w:tr>
      <w:tr w:rsidR="00F469C8" w14:paraId="33D56E29" w14:textId="77777777" w:rsidTr="005A6C4E">
        <w:tc>
          <w:tcPr>
            <w:tcW w:w="1890" w:type="dxa"/>
            <w:vAlign w:val="center"/>
          </w:tcPr>
          <w:p w14:paraId="4E4CED8E" w14:textId="44A97C5F" w:rsidR="00F469C8" w:rsidRPr="00195933" w:rsidRDefault="00F469C8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Silva&lt;/Author&gt;&lt;Year&gt;2017&lt;/Year&gt;&lt;RecNum&gt;1946&lt;/RecNum&gt;&lt;DisplayText&gt;(Silva, Grigoleit, Ann Burress, &amp;amp; Fitzpatrick, 2017)&lt;/DisplayText&gt;&lt;record&gt;&lt;rec-number&gt;1946&lt;/rec-number&gt;&lt;foreign-keys&gt;&lt;key app="EN" db-id="fte529zvirww2aevxamxtp2me0d9fvz0fxvx" timestamp="1545021316"&gt;1946&lt;/key&gt;&lt;/foreign-keys&gt;&lt;ref-type name="Conference Proceedings"&gt;10&lt;/ref-type&gt;&lt;contributors&gt;&lt;authors&gt;&lt;author&gt;Silva, Hector I&lt;/author&gt;&lt;author&gt;Grigoleit, Tristan&lt;/author&gt;&lt;author&gt;Ann Burress, Mary&lt;/author&gt;&lt;author&gt;Fitzpatrick, Daniel&lt;/author&gt;&lt;/authors&gt;&lt;/contributors&gt;&lt;titles&gt;&lt;title&gt;Measuring the Impact of Console Operator Experience in a Simulated Petrochemical Refining Emergency Event&lt;/title&gt;&lt;secondary-title&gt;Human Factors and Ergonomics Society Annual Meeting&lt;/secondary-title&gt;&lt;/titles&gt;&lt;pages&gt;527-531&lt;/pages&gt;&lt;volume&gt;61&lt;/volume&gt;&lt;number&gt;1&lt;/number&gt;&lt;dates&gt;&lt;year&gt;2017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Silva, Grigoleit, Ann Burress, &amp; Fitzpatrick, 2017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8424EF4" w14:textId="1A6D904B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Process control</w:t>
            </w:r>
          </w:p>
        </w:tc>
        <w:tc>
          <w:tcPr>
            <w:tcW w:w="1503" w:type="dxa"/>
            <w:vAlign w:val="center"/>
          </w:tcPr>
          <w:p w14:paraId="22DBD5D6" w14:textId="78453A33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66A73B7F" w14:textId="12D6B622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38A25F4A" w14:textId="5215F6B7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170" w:type="dxa"/>
            <w:vAlign w:val="center"/>
          </w:tcPr>
          <w:p w14:paraId="482E5FCA" w14:textId="2FA6A572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361DB448" w14:textId="2725CD86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2C99F736" w14:textId="704A4F9D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170" w:type="dxa"/>
            <w:vAlign w:val="center"/>
          </w:tcPr>
          <w:p w14:paraId="29ADB047" w14:textId="6DDD343E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07506F95" w14:textId="6EE1D5A0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N</w:t>
            </w: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ot sensitive to experience level</w:t>
            </w:r>
          </w:p>
        </w:tc>
      </w:tr>
      <w:tr w:rsidR="00F469C8" w14:paraId="7E1FD133" w14:textId="77777777" w:rsidTr="005A6C4E">
        <w:tc>
          <w:tcPr>
            <w:tcW w:w="1890" w:type="dxa"/>
            <w:vAlign w:val="center"/>
          </w:tcPr>
          <w:p w14:paraId="6D0BE48F" w14:textId="2417BBB0" w:rsidR="00F469C8" w:rsidRPr="00195933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Smets&lt;/Author&gt;&lt;Year&gt;2007&lt;/Year&gt;&lt;RecNum&gt;1999&lt;/RecNum&gt;&lt;DisplayText&gt;(Smets, te Brake, Lindenberg, &amp;amp; Neerincx, 2007)&lt;/DisplayText&gt;&lt;record&gt;&lt;rec-number&gt;1999&lt;/rec-number&gt;&lt;foreign-keys&gt;&lt;key app="EN" db-id="fte529zvirww2aevxamxtp2me0d9fvz0fxvx" timestamp="1549316271"&gt;1999&lt;/key&gt;&lt;/foreign-keys&gt;&lt;ref-type name="Conference Proceedings"&gt;10&lt;/ref-type&gt;&lt;contributors&gt;&lt;authors&gt;&lt;author&gt;Smets, NJJM&lt;/author&gt;&lt;author&gt;te Brake, Guido M&lt;/author&gt;&lt;author&gt;Lindenberg, Jasper&lt;/author&gt;&lt;author&gt;Neerincx, Mark A&lt;/author&gt;&lt;/authors&gt;&lt;secondary-authors&gt;&lt;author&gt;B. Van de Walle, P. Burghardt and C. Nieuwenhuis&lt;/author&gt;&lt;/secondary-authors&gt;&lt;/contributors&gt;&lt;titles&gt;&lt;title&gt;Influence of mobile map size and user capacities on situation awareness tested in a virtual environment&lt;/title&gt;&lt;secondary-title&gt;4th International ISCRAM Conference &lt;/secondary-title&gt;&lt;/titles&gt;&lt;dates&gt;&lt;year&gt;2007&lt;/year&gt;&lt;/dates&gt;&lt;pub-location&gt;Delft, the Netherlands&lt;/pub-location&gt;&lt;publisher&gt;ISCRAM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Smets, te Brake, Lindenberg, &amp; Neerincx, 2007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C4C2A3F" w14:textId="13B64056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1503" w:type="dxa"/>
            <w:vAlign w:val="center"/>
          </w:tcPr>
          <w:p w14:paraId="10FDAD19" w14:textId="51CED212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6EE65572" w14:textId="065DEA8A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1568ED8E" w14:textId="5BFB561F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170" w:type="dxa"/>
            <w:vAlign w:val="center"/>
          </w:tcPr>
          <w:p w14:paraId="756E0CDE" w14:textId="5423C09F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19F087E7" w14:textId="7AA17A09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3B9A6815" w14:textId="1FD3A927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2D97CC31" w14:textId="160CF6A4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3381301F" w14:textId="2C220633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Se</w:t>
            </w: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nsitive to display conditions</w:t>
            </w:r>
          </w:p>
        </w:tc>
      </w:tr>
      <w:tr w:rsidR="00F469C8" w14:paraId="4B88612A" w14:textId="77777777" w:rsidTr="005A6C4E">
        <w:tc>
          <w:tcPr>
            <w:tcW w:w="1890" w:type="dxa"/>
            <w:vAlign w:val="center"/>
          </w:tcPr>
          <w:p w14:paraId="5DA3F00F" w14:textId="47ADA6DC" w:rsidR="00F469C8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Snow&lt;/Author&gt;&lt;Year&gt;1999&lt;/Year&gt;&lt;RecNum&gt;1840&lt;/RecNum&gt;&lt;DisplayText&gt;(Snow &amp;amp; Reising, 1999)&lt;/DisplayText&gt;&lt;record&gt;&lt;rec-number&gt;1840&lt;/rec-number&gt;&lt;foreign-keys&gt;&lt;key app="EN" db-id="fte529zvirww2aevxamxtp2me0d9fvz0fxvx" timestamp="1541822794"&gt;1840&lt;/key&gt;&lt;/foreign-keys&gt;&lt;ref-type name="Report"&gt;27&lt;/ref-type&gt;&lt;contributors&gt;&lt;authors&gt;&lt;author&gt;Snow, Michael P&lt;/author&gt;&lt;author&gt;Reising, John M&lt;/author&gt;&lt;/authors&gt;&lt;/contributors&gt;&lt;titles&gt;&lt;title&gt;Effect of pathway-in-the-sky and synthetic terrain imagery on situation awareness in a simulated low-level ingress scenario&lt;/title&gt;&lt;/titles&gt;&lt;dates&gt;&lt;year&gt;1999&lt;/year&gt;&lt;/dates&gt;&lt;pub-location&gt;Wright-Patterson AFB, OH&lt;/pub-location&gt;&lt;publisher&gt;Air Force Research Lab Crew System Interface Division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</w:rPr>
              <w:t>(Snow &amp; Reising, 1999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53D4AC9" w14:textId="1CAA749E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Aviation</w:t>
            </w:r>
          </w:p>
        </w:tc>
        <w:tc>
          <w:tcPr>
            <w:tcW w:w="1503" w:type="dxa"/>
            <w:vAlign w:val="center"/>
          </w:tcPr>
          <w:p w14:paraId="4B6AEAF8" w14:textId="524881E0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5FC4FFF0" w14:textId="42AB5C38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239B7DD8" w14:textId="1452A32F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170" w:type="dxa"/>
            <w:vAlign w:val="center"/>
          </w:tcPr>
          <w:p w14:paraId="1F379147" w14:textId="1A1A4BDE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31CD010C" w14:textId="22D4A70F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20AE024D" w14:textId="2C590420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4E9B0EC0" w14:textId="6DFFFC17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2D91C03B" w14:textId="03491C7D" w:rsidR="00F469C8" w:rsidRPr="00195933" w:rsidRDefault="00F469C8" w:rsidP="00E23F7A">
            <w:pPr>
              <w:ind w:right="101" w:firstLine="0"/>
              <w:rPr>
                <w:rFonts w:eastAsia="Times New Roman" w:cs="Times New Roman"/>
                <w:color w:val="000000"/>
                <w:sz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Sensitive to display 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conditions</w:t>
            </w:r>
          </w:p>
        </w:tc>
      </w:tr>
      <w:tr w:rsidR="00F469C8" w14:paraId="1E68BB4E" w14:textId="77777777" w:rsidTr="005A6C4E">
        <w:tc>
          <w:tcPr>
            <w:tcW w:w="1890" w:type="dxa"/>
            <w:vAlign w:val="center"/>
          </w:tcPr>
          <w:p w14:paraId="4A047F0F" w14:textId="42E20197" w:rsidR="00F469C8" w:rsidRPr="00195933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Snow&lt;/Author&gt;&lt;Year&gt;2002&lt;/Year&gt;&lt;RecNum&gt;1889&lt;/RecNum&gt;&lt;DisplayText&gt;(Snow &amp;amp; French, 2002)&lt;/DisplayText&gt;&lt;record&gt;&lt;rec-number&gt;1889&lt;/rec-number&gt;&lt;foreign-keys&gt;&lt;key app="EN" db-id="fte529zvirww2aevxamxtp2me0d9fvz0fxvx" timestamp="1542515304"&gt;1889&lt;/key&gt;&lt;/foreign-keys&gt;&lt;ref-type name="Report"&gt;27&lt;/ref-type&gt;&lt;contributors&gt;&lt;authors&gt;&lt;author&gt;Snow, Michael P&lt;/author&gt;&lt;author&gt;French, Guy A&lt;/author&gt;&lt;/authors&gt;&lt;/contributors&gt;&lt;titles&gt;&lt;title&gt;Effects of primary flight symbology on workload and situation awareness in a head-up synthetic vision display&lt;/title&gt;&lt;/titles&gt;&lt;dates&gt;&lt;year&gt;2002&lt;/year&gt;&lt;/dates&gt;&lt;pub-location&gt;Wright-Patterson AFB, OH&lt;/pub-location&gt;&lt;publisher&gt;Air Force Research Lab Crew System Interface Division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Snow &amp; French, 2002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298B3ACB" w14:textId="7C46E70A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Aviation</w:t>
            </w:r>
          </w:p>
        </w:tc>
        <w:tc>
          <w:tcPr>
            <w:tcW w:w="1503" w:type="dxa"/>
            <w:vAlign w:val="center"/>
          </w:tcPr>
          <w:p w14:paraId="5D5B3724" w14:textId="471A75ED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0F5F3F2A" w14:textId="5D2AD259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5406F4FD" w14:textId="4ED48496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170" w:type="dxa"/>
            <w:vAlign w:val="center"/>
          </w:tcPr>
          <w:p w14:paraId="29F179BC" w14:textId="49EF49AE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2FD7E363" w14:textId="7BEA7438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083B0863" w14:textId="6C798AA4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5BBD7303" w14:textId="0DC8B0FD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0DF22B03" w14:textId="673A93AE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ensitive to visibility differences; not sensitive to display differences</w:t>
            </w:r>
          </w:p>
        </w:tc>
      </w:tr>
      <w:tr w:rsidR="00F469C8" w14:paraId="7C95187B" w14:textId="77777777" w:rsidTr="005A6C4E">
        <w:tc>
          <w:tcPr>
            <w:tcW w:w="1890" w:type="dxa"/>
            <w:vAlign w:val="center"/>
          </w:tcPr>
          <w:p w14:paraId="112F4FD8" w14:textId="71B3F0C3" w:rsidR="00F469C8" w:rsidRPr="00195933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Soliman&lt;/Author&gt;&lt;Year&gt;2009&lt;/Year&gt;&lt;RecNum&gt;1967&lt;/RecNum&gt;&lt;DisplayText&gt;(Soliman &amp;amp; Mathna, 2009)&lt;/DisplayText&gt;&lt;record&gt;&lt;rec-number&gt;1967&lt;/rec-number&gt;&lt;foreign-keys&gt;&lt;key app="EN" db-id="fte529zvirww2aevxamxtp2me0d9fvz0fxvx" timestamp="1545171378"&gt;1967&lt;/key&gt;&lt;/foreign-keys&gt;&lt;ref-type name="Journal Article"&gt;17&lt;/ref-type&gt;&lt;contributors&gt;&lt;authors&gt;&lt;author&gt;Soliman, Abdrabo Moghazy&lt;/author&gt;&lt;author&gt;Mathna, Elsayed Khaled&lt;/author&gt;&lt;/authors&gt;&lt;/contributors&gt;&lt;titles&gt;&lt;title&gt;Metacognitive strategy training improves driving situation awareness&lt;/title&gt;&lt;secondary-title&gt;Social Behavior and Personality: an international journal&lt;/secondary-title&gt;&lt;/titles&gt;&lt;periodical&gt;&lt;full-title&gt;Social Behavior and Personality: an international journal&lt;/full-title&gt;&lt;/periodical&gt;&lt;pages&gt;1161-1170&lt;/pages&gt;&lt;volume&gt;37&lt;/volume&gt;&lt;number&gt;9&lt;/number&gt;&lt;dates&gt;&lt;year&gt;2009&lt;/year&gt;&lt;/dates&gt;&lt;isbn&gt;0301-22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Soliman &amp; Mathna, 2009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5F16D98C" w14:textId="3827656C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0AA4C606" w14:textId="5A6AA791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bottom"/>
          </w:tcPr>
          <w:p w14:paraId="6E4D98D0" w14:textId="7003698F" w:rsidR="00F469C8" w:rsidRPr="00195933" w:rsidRDefault="003761D2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 &amp; Experienced</w:t>
            </w:r>
          </w:p>
        </w:tc>
        <w:tc>
          <w:tcPr>
            <w:tcW w:w="1113" w:type="dxa"/>
            <w:vAlign w:val="center"/>
          </w:tcPr>
          <w:p w14:paraId="31EC4C17" w14:textId="6C3D81CC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170" w:type="dxa"/>
            <w:vAlign w:val="center"/>
          </w:tcPr>
          <w:p w14:paraId="512FD0D1" w14:textId="0EA953E4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326AC030" w14:textId="11041125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445BB83F" w14:textId="64127E93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0DB81551" w14:textId="348EA7D8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6A168264" w14:textId="5FC9C629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ensitive to experience level and training</w:t>
            </w:r>
          </w:p>
        </w:tc>
      </w:tr>
      <w:tr w:rsidR="00F469C8" w14:paraId="5BF43820" w14:textId="77777777" w:rsidTr="005A6C4E">
        <w:tc>
          <w:tcPr>
            <w:tcW w:w="1890" w:type="dxa"/>
            <w:vAlign w:val="center"/>
          </w:tcPr>
          <w:p w14:paraId="69D81C55" w14:textId="31532466" w:rsidR="00F469C8" w:rsidRPr="00195933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Soliman&lt;/Author&gt;&lt;Year&gt;2010&lt;/Year&gt;&lt;RecNum&gt;1971&lt;/RecNum&gt;&lt;DisplayText&gt;(Soliman, 2010)&lt;/DisplayText&gt;&lt;record&gt;&lt;rec-number&gt;1971&lt;/rec-number&gt;&lt;foreign-keys&gt;&lt;key app="EN" db-id="fte529zvirww2aevxamxtp2me0d9fvz0fxvx" timestamp="1545258859"&gt;1971&lt;/key&gt;&lt;/foreign-keys&gt;&lt;ref-type name="Journal Article"&gt;17&lt;/ref-type&gt;&lt;contributors&gt;&lt;authors&gt;&lt;author&gt;Soliman, Abdrabo Moghazy&lt;/author&gt;&lt;/authors&gt;&lt;/contributors&gt;&lt;titles&gt;&lt;title&gt;Exploring the central executive in situation awareness&lt;/title&gt;&lt;secondary-title&gt;Psychological Reports&lt;/secondary-title&gt;&lt;/titles&gt;&lt;periodical&gt;&lt;full-title&gt;Psychological reports&lt;/full-title&gt;&lt;/periodical&gt;&lt;pages&gt;105-118&lt;/pages&gt;&lt;volume&gt;106&lt;/volume&gt;&lt;number&gt;1&lt;/number&gt;&lt;dates&gt;&lt;year&gt;2010&lt;/year&gt;&lt;/dates&gt;&lt;isbn&gt;0033-2941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Soliman, 2010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22C3E87C" w14:textId="2A1B716F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50BA9D56" w14:textId="79DB8544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2232C03D" w14:textId="759468A7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1005AF64" w14:textId="597FBEAF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1170" w:type="dxa"/>
            <w:vAlign w:val="center"/>
          </w:tcPr>
          <w:p w14:paraId="452650E4" w14:textId="14C32EB2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69FA1231" w14:textId="1EE32474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3998DA10" w14:textId="0AFA3C0D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37F25FBF" w14:textId="3CDE8442" w:rsidR="00F469C8" w:rsidRPr="00195933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684FE43F" w14:textId="5E228D91" w:rsidR="00F469C8" w:rsidRPr="00195933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Sensitive to scenario difficulty and individual differences in executive fun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c</w:t>
            </w:r>
            <w:r w:rsidRPr="00195933">
              <w:rPr>
                <w:rFonts w:eastAsia="Times New Roman" w:cs="Times New Roman"/>
                <w:color w:val="000000"/>
                <w:sz w:val="20"/>
                <w:szCs w:val="20"/>
              </w:rPr>
              <w:t>tion</w:t>
            </w:r>
          </w:p>
        </w:tc>
      </w:tr>
      <w:tr w:rsidR="00F469C8" w14:paraId="7642CBAB" w14:textId="77777777" w:rsidTr="005A6C4E">
        <w:tc>
          <w:tcPr>
            <w:tcW w:w="1890" w:type="dxa"/>
            <w:vAlign w:val="center"/>
          </w:tcPr>
          <w:p w14:paraId="20A5056B" w14:textId="6647884F" w:rsidR="00F469C8" w:rsidRPr="0017315D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Strater&lt;/Author&gt;&lt;Year&gt;2001&lt;/Year&gt;&lt;RecNum&gt;855&lt;/RecNum&gt;&lt;DisplayText&gt;(Strater, Endsley, Pleban, &amp;amp; Matthews, 2001)&lt;/DisplayText&gt;&lt;record&gt;&lt;rec-number&gt;855&lt;/rec-number&gt;&lt;foreign-keys&gt;&lt;key app="EN" db-id="fte529zvirww2aevxamxtp2me0d9fvz0fxvx" timestamp="0"&gt;855&lt;/key&gt;&lt;/foreign-keys&gt;&lt;ref-type name="Report"&gt;27&lt;/ref-type&gt;&lt;contributors&gt;&lt;authors&gt;&lt;author&gt;Strater, L. D.&lt;/author&gt;&lt;author&gt;Endsley, M. R.&lt;/author&gt;&lt;author&gt;Pleban, R. J.&lt;/author&gt;&lt;author&gt;Matthews, M. D.&lt;/author&gt;&lt;/authors&gt;&lt;/contributors&gt;&lt;titles&gt;&lt;title&gt;Measures of platoon leader situation awareness in virtual decision making exercises&lt;/title&gt;&lt;/titles&gt;&lt;dates&gt;&lt;year&gt;2001&lt;/year&gt;&lt;pub-dates&gt;&lt;date&gt;March&lt;/date&gt;&lt;/pub-dates&gt;&lt;/dates&gt;&lt;pub-location&gt;Alexandria, VA&lt;/pub-location&gt;&lt;publisher&gt;Army Research Institute&lt;/publisher&gt;&lt;isbn&gt;Research Report 1770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Strater, Endsley, Pleban, &amp; Matthews, 2001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5CD9729" w14:textId="2E6E27D6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Military</w:t>
            </w:r>
          </w:p>
        </w:tc>
        <w:tc>
          <w:tcPr>
            <w:tcW w:w="1503" w:type="dxa"/>
            <w:vAlign w:val="center"/>
          </w:tcPr>
          <w:p w14:paraId="6B2CF00F" w14:textId="52FB1395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36026C81" w14:textId="5DD9766B" w:rsidR="00F469C8" w:rsidRPr="0017315D" w:rsidRDefault="003761D2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 &amp; Experienced</w:t>
            </w:r>
          </w:p>
        </w:tc>
        <w:tc>
          <w:tcPr>
            <w:tcW w:w="1113" w:type="dxa"/>
            <w:vAlign w:val="center"/>
          </w:tcPr>
          <w:p w14:paraId="160970D9" w14:textId="63CFBD3C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170" w:type="dxa"/>
            <w:vAlign w:val="center"/>
          </w:tcPr>
          <w:p w14:paraId="033B0276" w14:textId="339B8C67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09DA233D" w14:textId="71660A94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1086A1C0" w14:textId="72B0D4B0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17F7EAE8" w14:textId="04DC46C6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1CFB784C" w14:textId="1193BD86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ensitive to experience levels and scenarios</w:t>
            </w:r>
          </w:p>
        </w:tc>
      </w:tr>
      <w:tr w:rsidR="00F469C8" w14:paraId="57149CA8" w14:textId="77777777" w:rsidTr="005A6C4E">
        <w:tc>
          <w:tcPr>
            <w:tcW w:w="1890" w:type="dxa"/>
            <w:vAlign w:val="center"/>
          </w:tcPr>
          <w:p w14:paraId="4B81F1C1" w14:textId="3485198B" w:rsidR="00F469C8" w:rsidRPr="0017315D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Strater&lt;/Author&gt;&lt;Year&gt;2004&lt;/Year&gt;&lt;RecNum&gt;1097&lt;/RecNum&gt;&lt;DisplayText&gt;(Strater et al., 2004)&lt;/DisplayText&gt;&lt;record&gt;&lt;rec-number&gt;1097&lt;/rec-number&gt;&lt;foreign-keys&gt;&lt;key app="EN" db-id="fte529zvirww2aevxamxtp2me0d9fvz0fxvx" timestamp="0"&gt;1097&lt;/key&gt;&lt;/foreign-keys&gt;&lt;ref-type name="Conference Proceedings"&gt;10&lt;/ref-type&gt;&lt;contributors&gt;&lt;authors&gt;&lt;author&gt;Strater, L. D.&lt;/author&gt;&lt;author&gt;Reynolds, J. P.&lt;/author&gt;&lt;author&gt;Faulkner, L. A.&lt;/author&gt;&lt;author&gt;Birch, K.&lt;/author&gt;&lt;author&gt;Hyatt, J.&lt;/author&gt;&lt;author&gt;Swetnam, S.&lt;/author&gt;&lt;author&gt;Endsley, M. R.&lt;/author&gt;&lt;/authors&gt;&lt;/contributors&gt;&lt;titles&gt;&lt;title&gt;PC-based tools to improve infantry situation awareness&lt;/title&gt;&lt;secondary-title&gt;Human Factors and Ergonomics Society Annual Meeting&lt;/secondary-title&gt;&lt;/titles&gt;&lt;pages&gt;668-672&lt;/pages&gt;&lt;dates&gt;&lt;year&gt;2004&lt;/year&gt;&lt;/dates&gt;&lt;pub-location&gt;Santa Monica, CA&lt;/pub-location&gt;&lt;publisher&gt;Human Factors and Ergonomics Society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Strater et al., 2004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53246562" w14:textId="37CEEAB6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Military</w:t>
            </w:r>
          </w:p>
        </w:tc>
        <w:tc>
          <w:tcPr>
            <w:tcW w:w="1503" w:type="dxa"/>
            <w:vAlign w:val="center"/>
          </w:tcPr>
          <w:p w14:paraId="36524C80" w14:textId="180F13B9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Live Exercises</w:t>
            </w:r>
          </w:p>
        </w:tc>
        <w:tc>
          <w:tcPr>
            <w:tcW w:w="1317" w:type="dxa"/>
            <w:vAlign w:val="center"/>
          </w:tcPr>
          <w:p w14:paraId="0E4D938F" w14:textId="15745E40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Novice</w:t>
            </w:r>
          </w:p>
        </w:tc>
        <w:tc>
          <w:tcPr>
            <w:tcW w:w="1113" w:type="dxa"/>
            <w:vAlign w:val="center"/>
          </w:tcPr>
          <w:p w14:paraId="51228C3F" w14:textId="2C508003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170" w:type="dxa"/>
            <w:vAlign w:val="center"/>
          </w:tcPr>
          <w:p w14:paraId="356B28AD" w14:textId="274BC6DD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6B043BE1" w14:textId="2118C29C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center"/>
          </w:tcPr>
          <w:p w14:paraId="1C7A0813" w14:textId="4DEEA899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10947295" w14:textId="57C6CBD3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29FC8204" w14:textId="00863A1E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ensitive to training conditions</w:t>
            </w:r>
          </w:p>
        </w:tc>
      </w:tr>
      <w:tr w:rsidR="00F469C8" w14:paraId="73539E1F" w14:textId="77777777" w:rsidTr="005A6C4E">
        <w:tc>
          <w:tcPr>
            <w:tcW w:w="1890" w:type="dxa"/>
            <w:vAlign w:val="center"/>
          </w:tcPr>
          <w:p w14:paraId="19C825A6" w14:textId="18EF390A" w:rsidR="00F469C8" w:rsidRPr="0017315D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Strater&lt;/Author&gt;&lt;Year&gt;2006&lt;/Year&gt;&lt;RecNum&gt;1165&lt;/RecNum&gt;&lt;DisplayText&gt;(Strater, Faulkner, Hyatt, &amp;amp; Endsley, 2006)&lt;/DisplayText&gt;&lt;record&gt;&lt;rec-number&gt;1165&lt;/rec-number&gt;&lt;foreign-keys&gt;&lt;key app="EN" db-id="fte529zvirww2aevxamxtp2me0d9fvz0fxvx" timestamp="0"&gt;1165&lt;/key&gt;&lt;/foreign-keys&gt;&lt;ref-type name="Conference Paper"&gt;47&lt;/ref-type&gt;&lt;contributors&gt;&lt;authors&gt;&lt;author&gt;Strater, L. D.&lt;/author&gt;&lt;author&gt;Faulkner, L. A.&lt;/author&gt;&lt;author&gt;Hyatt, J. R.&lt;/author&gt;&lt;author&gt;Endsley, M. R.&lt;/author&gt;&lt;/authors&gt;&lt;/contributors&gt;&lt;titles&gt;&lt;title&gt;Effect of display icon modality on situation awareness&lt;/title&gt;&lt;secondary-title&gt;Human Factors and Ergonomics Society 50th Annual Meeting&lt;/secondary-title&gt;&lt;/titles&gt;&lt;dates&gt;&lt;year&gt;2006&lt;/year&gt;&lt;/dates&gt;&lt;pub-location&gt;Santa Monica, CA&lt;/pub-locatio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Strater, Faulkner, Hyatt, &amp; Endsley, 2006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2E5922FA" w14:textId="46D09EFA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Military</w:t>
            </w:r>
          </w:p>
        </w:tc>
        <w:tc>
          <w:tcPr>
            <w:tcW w:w="1503" w:type="dxa"/>
            <w:vAlign w:val="center"/>
          </w:tcPr>
          <w:p w14:paraId="2C9FAA36" w14:textId="4C6FC39F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0451A7D9" w14:textId="76B08CB1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4BA0D539" w14:textId="6E124BA6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170" w:type="dxa"/>
            <w:vAlign w:val="center"/>
          </w:tcPr>
          <w:p w14:paraId="7420B7AE" w14:textId="4EED0821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26339575" w14:textId="765DB852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23F97E1A" w14:textId="047515EF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356761B2" w14:textId="1AD713EB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5A1BB09F" w14:textId="4823EAA6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ensitive to display type</w:t>
            </w:r>
          </w:p>
        </w:tc>
      </w:tr>
      <w:tr w:rsidR="00F469C8" w14:paraId="37C86202" w14:textId="77777777" w:rsidTr="005A6C4E">
        <w:tc>
          <w:tcPr>
            <w:tcW w:w="1890" w:type="dxa"/>
            <w:vAlign w:val="center"/>
          </w:tcPr>
          <w:p w14:paraId="5534B41E" w14:textId="6E9CDB4C" w:rsidR="00F469C8" w:rsidRPr="0017315D" w:rsidRDefault="00F469C8" w:rsidP="00F348E4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Strater&lt;/Author&gt;&lt;Year&gt;2010&lt;/Year&gt;&lt;RecNum&gt;1433&lt;/RecNum&gt;&lt;DisplayText&gt;(Strater et al., 2010)&lt;/DisplayText&gt;&lt;record&gt;&lt;rec-number&gt;1433&lt;/rec-number&gt;&lt;foreign-keys&gt;&lt;key app="EN" db-id="fte529zvirww2aevxamxtp2me0d9fvz0fxvx" timestamp="1405306254"&gt;1433&lt;/key&gt;&lt;/foreign-keys&gt;&lt;ref-type name="Book Section"&gt;5&lt;/ref-type&gt;&lt;contributors&gt;&lt;authors&gt;&lt;author&gt;Strater, L. D.&lt;/author&gt;&lt;author&gt;Cuevas, H. M.&lt;/author&gt;&lt;author&gt;Connors, E. S.&lt;/author&gt;&lt;author&gt;Gonzalez, C.&lt;/author&gt;&lt;author&gt;Ungvarsky, D. M.&lt;/author&gt;&lt;author&gt;Endsley, M. R.&lt;/author&gt;&lt;/authors&gt;&lt;secondary-authors&gt;&lt;author&gt;Mosier, K.&lt;/author&gt;&lt;author&gt;Fischer, U.&lt;/author&gt;&lt;/secondary-authors&gt;&lt;/contributors&gt;&lt;titles&gt;&lt;title&gt;An investigation of technology-mediated ad hoc team operations: Consideration of components of team situation awareness&lt;/title&gt;&lt;secondary-title&gt;Informed by knowledge: Expert performance in complex situations&lt;/secondary-title&gt;&lt;/titles&gt;&lt;pages&gt;153-168&lt;/pages&gt;&lt;dates&gt;&lt;year&gt;2010&lt;/year&gt;&lt;/dates&gt;&lt;pub-location&gt;Boca Raton, FL&lt;/pub-location&gt;&lt;publisher&gt;Taylor and Francis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Strater et al., 2010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61EEC162" w14:textId="4ED36F10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Military</w:t>
            </w:r>
          </w:p>
        </w:tc>
        <w:tc>
          <w:tcPr>
            <w:tcW w:w="1503" w:type="dxa"/>
            <w:vAlign w:val="center"/>
          </w:tcPr>
          <w:p w14:paraId="1F7DA851" w14:textId="20588FF5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32AEEB7E" w14:textId="00976700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7B8CFFDC" w14:textId="4B5718EE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170" w:type="dxa"/>
            <w:vAlign w:val="center"/>
          </w:tcPr>
          <w:p w14:paraId="6B4098E0" w14:textId="67644990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2835B041" w14:textId="0D66FC39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2EB7703A" w14:textId="42E6C131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4E5926E7" w14:textId="298E4E44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4D3650D9" w14:textId="535D5BE5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ensitive to changes over time</w:t>
            </w:r>
          </w:p>
        </w:tc>
      </w:tr>
      <w:tr w:rsidR="00F469C8" w14:paraId="29B0C444" w14:textId="77777777" w:rsidTr="005A6C4E">
        <w:tc>
          <w:tcPr>
            <w:tcW w:w="1890" w:type="dxa"/>
            <w:vAlign w:val="center"/>
          </w:tcPr>
          <w:p w14:paraId="1611E798" w14:textId="07C9B593" w:rsidR="00F469C8" w:rsidRPr="0017315D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Stratton&lt;/Author&gt;&lt;Year&gt;2014&lt;/Year&gt;&lt;RecNum&gt;1895&lt;/RecNum&gt;&lt;DisplayText&gt;(Stratton, Furey, &amp;amp; Hogan, 2014)&lt;/DisplayText&gt;&lt;record&gt;&lt;rec-number&gt;1895&lt;/rec-number&gt;&lt;foreign-keys&gt;&lt;key app="EN" db-id="fte529zvirww2aevxamxtp2me0d9fvz0fxvx" timestamp="1542520753"&gt;1895&lt;/key&gt;&lt;/foreign-keys&gt;&lt;ref-type name="Journal Article"&gt;17&lt;/ref-type&gt;&lt;contributors&gt;&lt;authors&gt;&lt;author&gt;Stratton, Alexandra&lt;/author&gt;&lt;author&gt;Furey, Andrew&lt;/author&gt;&lt;author&gt;Hogan, Micheal&lt;/author&gt;&lt;/authors&gt;&lt;/contributors&gt;&lt;titles&gt;&lt;title&gt;The effect of sleep deprivation on a resident&amp;apos;s situational awareness in a trauma scenario&lt;/title&gt;&lt;secondary-title&gt;Journal Of Orthopaedic Trauma&lt;/secondary-title&gt;&lt;/titles&gt;&lt;periodical&gt;&lt;full-title&gt;Journal of orthopaedic trauma&lt;/full-title&gt;&lt;/periodical&gt;&lt;pages&gt;e160-e163&lt;/pages&gt;&lt;volume&gt;28&lt;/volume&gt;&lt;number&gt;7&lt;/number&gt;&lt;dates&gt;&lt;year&gt;2014&lt;/year&gt;&lt;/dates&gt;&lt;isbn&gt;0890-5339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Stratton, Furey, &amp; Hogan, 2014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47EE77E7" w14:textId="441353CA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Medical</w:t>
            </w:r>
          </w:p>
        </w:tc>
        <w:tc>
          <w:tcPr>
            <w:tcW w:w="1503" w:type="dxa"/>
            <w:vAlign w:val="center"/>
          </w:tcPr>
          <w:p w14:paraId="227AAFE9" w14:textId="348249BF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57BB5310" w14:textId="0553E44E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Novice</w:t>
            </w:r>
          </w:p>
        </w:tc>
        <w:tc>
          <w:tcPr>
            <w:tcW w:w="1113" w:type="dxa"/>
            <w:vAlign w:val="center"/>
          </w:tcPr>
          <w:p w14:paraId="486E6959" w14:textId="7E6A357C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1170" w:type="dxa"/>
            <w:vAlign w:val="center"/>
          </w:tcPr>
          <w:p w14:paraId="4ECC61AF" w14:textId="4B92DC3E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11CC5510" w14:textId="5C181CA6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66E7FC29" w14:textId="240FFC40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170" w:type="dxa"/>
            <w:vAlign w:val="center"/>
          </w:tcPr>
          <w:p w14:paraId="6CC19752" w14:textId="144CE4F7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59D70A3E" w14:textId="64F896AB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Not sensitive to fatigue levels</w:t>
            </w:r>
          </w:p>
        </w:tc>
      </w:tr>
      <w:tr w:rsidR="001F6D04" w:rsidRPr="006651A1" w14:paraId="1B7417E0" w14:textId="77777777" w:rsidTr="006651A1">
        <w:tc>
          <w:tcPr>
            <w:tcW w:w="1890" w:type="dxa"/>
            <w:vAlign w:val="center"/>
          </w:tcPr>
          <w:p w14:paraId="49E382EB" w14:textId="310C98E5" w:rsidR="001F6D04" w:rsidRPr="006651A1" w:rsidRDefault="006651A1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Taylor&lt;/Author&gt;&lt;Year&gt;2016&lt;/Year&gt;&lt;RecNum&gt;2099&lt;/RecNum&gt;&lt;DisplayText&gt;(Taylor, 2016)&lt;/DisplayText&gt;&lt;record&gt;&lt;rec-number&gt;2099&lt;/rec-number&gt;&lt;foreign-keys&gt;&lt;key app="EN" db-id="fte529zvirww2aevxamxtp2me0d9fvz0fxvx" timestamp="1556671491"&gt;2099&lt;/key&gt;&lt;/foreign-keys&gt;&lt;ref-type name="Journal Article"&gt;17&lt;/ref-type&gt;&lt;contributors&gt;&lt;authors&gt;&lt;author&gt;Taylor, B., Chekaluk, E., &amp;amp; Irwin, J.&lt;/author&gt;&lt;/authors&gt;&lt;/contributors&gt;&lt;titles&gt;&lt;title&gt;Reading the situation: The relationship between dyslexia and situational awareness for road sign information&lt;/title&gt;&lt;secondary-title&gt;Transportation Research Part F: Traffic Psychology And Behaviour&lt;/secondary-title&gt;&lt;/titles&gt;&lt;periodical&gt;&lt;full-title&gt;Transportation Research Part F: Traffic Psychology and Behaviour&lt;/full-title&gt;&lt;/periodical&gt;&lt;volume&gt;36&lt;/volume&gt;&lt;number&gt;6-13&lt;/number&gt;&lt;dates&gt;&lt;year&gt;2016&lt;/year&gt;&lt;/dates&gt;&lt;urls&gt;&lt;/urls&gt;&lt;/record&gt;&lt;/Cite&gt;&lt;/EndNote&gt;</w:instrTex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6651A1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Taylor, 2016)</w: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38225EFE" w14:textId="0EA8262C" w:rsidR="001F6D04" w:rsidRPr="006651A1" w:rsidRDefault="001F6D04" w:rsidP="006651A1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19A30626" w14:textId="63CD2F7D" w:rsidR="001F6D04" w:rsidRPr="006651A1" w:rsidRDefault="001F6D04" w:rsidP="006651A1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Live exercises</w:t>
            </w:r>
          </w:p>
        </w:tc>
        <w:tc>
          <w:tcPr>
            <w:tcW w:w="1317" w:type="dxa"/>
            <w:vAlign w:val="center"/>
          </w:tcPr>
          <w:p w14:paraId="1E2FAB69" w14:textId="51A3AF84" w:rsidR="001F6D04" w:rsidRPr="006651A1" w:rsidRDefault="001F6D04" w:rsidP="006651A1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25CF9930" w14:textId="0F914461" w:rsidR="001F6D04" w:rsidRPr="006651A1" w:rsidRDefault="001F6D04" w:rsidP="006651A1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62</w:t>
            </w:r>
          </w:p>
        </w:tc>
        <w:tc>
          <w:tcPr>
            <w:tcW w:w="1170" w:type="dxa"/>
            <w:vAlign w:val="center"/>
          </w:tcPr>
          <w:p w14:paraId="28348933" w14:textId="52F90684" w:rsidR="001F6D04" w:rsidRPr="006651A1" w:rsidRDefault="001F6D04" w:rsidP="006651A1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nd of trial queries</w:t>
            </w:r>
          </w:p>
        </w:tc>
        <w:tc>
          <w:tcPr>
            <w:tcW w:w="1170" w:type="dxa"/>
            <w:vAlign w:val="center"/>
          </w:tcPr>
          <w:p w14:paraId="02803D4D" w14:textId="367BE885" w:rsidR="001F6D04" w:rsidRPr="006651A1" w:rsidRDefault="001F6D04" w:rsidP="006651A1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0CBC694D" w14:textId="4A9405BD" w:rsidR="001F6D04" w:rsidRPr="006651A1" w:rsidRDefault="001F6D04" w:rsidP="006651A1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3320568A" w14:textId="2BAD122E" w:rsidR="001F6D04" w:rsidRPr="006651A1" w:rsidRDefault="001F6D04" w:rsidP="006651A1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7AA4B301" w14:textId="299F457B" w:rsidR="001F6D04" w:rsidRPr="006651A1" w:rsidRDefault="001F6D04" w:rsidP="006651A1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individual differences</w:t>
            </w:r>
          </w:p>
        </w:tc>
      </w:tr>
      <w:tr w:rsidR="00F469C8" w14:paraId="5BB31BB0" w14:textId="77777777" w:rsidTr="005A6C4E">
        <w:tc>
          <w:tcPr>
            <w:tcW w:w="1890" w:type="dxa"/>
            <w:vAlign w:val="center"/>
          </w:tcPr>
          <w:p w14:paraId="032596B6" w14:textId="1B3A5E45" w:rsidR="00F469C8" w:rsidRPr="0017315D" w:rsidRDefault="00F469C8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Tharanathan&lt;/Author&gt;&lt;Year&gt;2010&lt;/Year&gt;&lt;RecNum&gt;1868&lt;/RecNum&gt;&lt;DisplayText&gt;(Tharanathan, Laberge, Bullemer, Reising, &amp;amp; McLain, 2010)&lt;/DisplayText&gt;&lt;record&gt;&lt;rec-number&gt;1868&lt;/rec-number&gt;&lt;foreign-keys&gt;&lt;key app="EN" db-id="fte529zvirww2aevxamxtp2me0d9fvz0fxvx" timestamp="1542494711"&gt;1868&lt;/key&gt;&lt;/foreign-keys&gt;&lt;ref-type name="Conference Proceedings"&gt;10&lt;/ref-type&gt;&lt;contributors&gt;&lt;authors&gt;&lt;author&gt;Tharanathan, Anand&lt;/author&gt;&lt;author&gt;Laberge, Jason&lt;/author&gt;&lt;author&gt;Bullemer, Peter&lt;/author&gt;&lt;author&gt;Reising, Dal Vernon&lt;/author&gt;&lt;author&gt;McLain, Rich&lt;/author&gt;&lt;/authors&gt;&lt;/contributors&gt;&lt;titles&gt;&lt;title&gt;Functional versus schematic overview displays: Impact on operator situation awareness in process monitoring&lt;/title&gt;&lt;secondary-title&gt;Proceedings of the and Ergonomics Society Annual Meeting&lt;/secondary-title&gt;&lt;/titles&gt;&lt;pages&gt;319-323&lt;/pages&gt;&lt;volume&gt;54&lt;/volume&gt;&lt;number&gt;4&lt;/number&gt;&lt;dates&gt;&lt;year&gt;2010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Tharanathan, Laberge, Bullemer, Reising, &amp; McLain, 2010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5413715F" w14:textId="696043C2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Process control</w:t>
            </w:r>
          </w:p>
        </w:tc>
        <w:tc>
          <w:tcPr>
            <w:tcW w:w="1503" w:type="dxa"/>
            <w:vAlign w:val="center"/>
          </w:tcPr>
          <w:p w14:paraId="08F13EA1" w14:textId="2D144AA9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29FC6D4C" w14:textId="7E80FF6C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53F9C909" w14:textId="35D3BDC2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170" w:type="dxa"/>
            <w:vAlign w:val="center"/>
          </w:tcPr>
          <w:p w14:paraId="30A2429A" w14:textId="17238822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5BE1C9BD" w14:textId="492A2CDC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00052F8E" w14:textId="7207C9B6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61FE1088" w14:textId="2FD24A7F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6ACD2937" w14:textId="3180BBE2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ensitive to display type and scenario complexity</w:t>
            </w:r>
          </w:p>
        </w:tc>
      </w:tr>
      <w:tr w:rsidR="00F469C8" w14:paraId="0D16E47D" w14:textId="77777777" w:rsidTr="005A6C4E">
        <w:tc>
          <w:tcPr>
            <w:tcW w:w="1890" w:type="dxa"/>
            <w:vAlign w:val="center"/>
          </w:tcPr>
          <w:p w14:paraId="6A8D9B32" w14:textId="72C7A642" w:rsidR="00F469C8" w:rsidRPr="0017315D" w:rsidRDefault="00F469C8" w:rsidP="00E77F7A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Tharanathan&lt;/Author&gt;&lt;Year&gt;2012&lt;/Year&gt;&lt;RecNum&gt;1957&lt;/RecNum&gt;&lt;DisplayText&gt;(Tharanathan, Bullemer, Laberge, Reising, &amp;amp; Mclain, 2012)&lt;/DisplayText&gt;&lt;record&gt;&lt;rec-number&gt;1957&lt;/rec-number&gt;&lt;foreign-keys&gt;&lt;key app="EN" db-id="fte529zvirww2aevxamxtp2me0d9fvz0fxvx" timestamp="1545024389"&gt;1957&lt;/key&gt;&lt;/foreign-keys&gt;&lt;ref-type name="Journal Article"&gt;17&lt;/ref-type&gt;&lt;contributors&gt;&lt;authors&gt;&lt;author&gt;Tharanathan, Anand&lt;/author&gt;&lt;author&gt;Bullemer, Peter&lt;/author&gt;&lt;author&gt;Laberge, Jason&lt;/author&gt;&lt;author&gt;Reising, Dal Vernon&lt;/author&gt;&lt;author&gt;Mclain, Richard&lt;/author&gt;&lt;/authors&gt;&lt;/contributors&gt;&lt;titles&gt;&lt;title&gt;Impact of functional and schematic overview displays on console operators’ situation awareness&lt;/title&gt;&lt;secondary-title&gt;Journal of Cognitive Engineering and Decision Making&lt;/secondary-title&gt;&lt;/titles&gt;&lt;periodical&gt;&lt;full-title&gt;Journal of Cognitive Engineering and Decision Making&lt;/full-title&gt;&lt;/periodical&gt;&lt;pages&gt;141-164&lt;/pages&gt;&lt;volume&gt;6&lt;/volume&gt;&lt;number&gt;2&lt;/number&gt;&lt;dates&gt;&lt;year&gt;2012&lt;/year&gt;&lt;/dates&gt;&lt;isbn&gt;1555-3434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Tharanathan, Bullemer, Laberge, Reising, &amp; Mclain, 2012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5587B311" w14:textId="586F51F8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Process control</w:t>
            </w:r>
          </w:p>
        </w:tc>
        <w:tc>
          <w:tcPr>
            <w:tcW w:w="1503" w:type="dxa"/>
            <w:vAlign w:val="center"/>
          </w:tcPr>
          <w:p w14:paraId="51ED6E36" w14:textId="41A88996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1CAA020F" w14:textId="79B307F2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411DB744" w14:textId="6444C18D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170" w:type="dxa"/>
            <w:vAlign w:val="center"/>
          </w:tcPr>
          <w:p w14:paraId="2C0C7FED" w14:textId="3CC23B21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769460DD" w14:textId="026332F7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35550036" w14:textId="32A6D645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18F5F043" w14:textId="4576D2CF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2E0EE93F" w14:textId="7A823373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ensitive to display conditions and scenario type</w:t>
            </w:r>
          </w:p>
        </w:tc>
      </w:tr>
      <w:tr w:rsidR="00F469C8" w14:paraId="77F271E4" w14:textId="77777777" w:rsidTr="005A6C4E">
        <w:tc>
          <w:tcPr>
            <w:tcW w:w="1890" w:type="dxa"/>
            <w:vAlign w:val="center"/>
          </w:tcPr>
          <w:p w14:paraId="3107614E" w14:textId="0F72AA7E" w:rsidR="00F469C8" w:rsidRPr="0017315D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Tremblay&lt;/Author&gt;&lt;Year&gt;2012&lt;/Year&gt;&lt;RecNum&gt;1975&lt;/RecNum&gt;&lt;DisplayText&gt;(Tremblay, Vachon, Rousseau, &amp;amp; Breton, 2012)&lt;/DisplayText&gt;&lt;record&gt;&lt;rec-number&gt;1975&lt;/rec-number&gt;&lt;foreign-keys&gt;&lt;key app="EN" db-id="fte529zvirww2aevxamxtp2me0d9fvz0fxvx" timestamp="1545418130"&gt;1975&lt;/key&gt;&lt;/foreign-keys&gt;&lt;ref-type name="Journal Article"&gt;17&lt;/ref-type&gt;&lt;contributors&gt;&lt;authors&gt;&lt;author&gt;Tremblay, Sébastien&lt;/author&gt;&lt;author&gt;Vachon, François&lt;/author&gt;&lt;author&gt;Rousseau, Robert&lt;/author&gt;&lt;author&gt;Breton, Richard&lt;/author&gt;&lt;/authors&gt;&lt;/contributors&gt;&lt;titles&gt;&lt;title&gt;Promoting temporal awareness for dynamic decision making in command and control&lt;/title&gt;&lt;secondary-title&gt;Advances in cognitive engineering and neuroergonomics&lt;/secondary-title&gt;&lt;/titles&gt;&lt;periodical&gt;&lt;full-title&gt;Advances in cognitive engineering and neuroergonomics&lt;/full-title&gt;&lt;/periodical&gt;&lt;pages&gt;189-198&lt;/pages&gt;&lt;volume&gt;16&lt;/volume&gt;&lt;dates&gt;&lt;year&gt;2012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Tremblay, Vachon, Rousseau, &amp; Breton, 2012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032CAFF4" w14:textId="4F04A69A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Military</w:t>
            </w:r>
          </w:p>
        </w:tc>
        <w:tc>
          <w:tcPr>
            <w:tcW w:w="1503" w:type="dxa"/>
            <w:vAlign w:val="center"/>
          </w:tcPr>
          <w:p w14:paraId="6466C31C" w14:textId="007844EE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5557EE1A" w14:textId="20F90FEA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29563FA0" w14:textId="0DE4595B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43</w:t>
            </w:r>
          </w:p>
        </w:tc>
        <w:tc>
          <w:tcPr>
            <w:tcW w:w="1170" w:type="dxa"/>
            <w:vAlign w:val="center"/>
          </w:tcPr>
          <w:p w14:paraId="6CD3B158" w14:textId="7C3850DA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QUASA</w:t>
            </w:r>
          </w:p>
        </w:tc>
        <w:tc>
          <w:tcPr>
            <w:tcW w:w="1170" w:type="dxa"/>
            <w:vAlign w:val="center"/>
          </w:tcPr>
          <w:p w14:paraId="10475D1B" w14:textId="0A25EECB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QUASA</w:t>
            </w:r>
          </w:p>
        </w:tc>
        <w:tc>
          <w:tcPr>
            <w:tcW w:w="1260" w:type="dxa"/>
            <w:vAlign w:val="center"/>
          </w:tcPr>
          <w:p w14:paraId="1CCB8A16" w14:textId="64254AE3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477D2716" w14:textId="05B6D8CF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27516091" w14:textId="52A837B8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ensitive to display differences</w:t>
            </w:r>
          </w:p>
        </w:tc>
      </w:tr>
      <w:tr w:rsidR="00F469C8" w14:paraId="1B89CFE5" w14:textId="77777777" w:rsidTr="005A6C4E">
        <w:tc>
          <w:tcPr>
            <w:tcW w:w="1890" w:type="dxa"/>
            <w:vAlign w:val="center"/>
          </w:tcPr>
          <w:p w14:paraId="3EA1E8B0" w14:textId="55222359" w:rsidR="00F469C8" w:rsidRPr="0017315D" w:rsidRDefault="00F469C8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Trujillo&lt;/Author&gt;&lt;Year&gt;2004&lt;/Year&gt;&lt;RecNum&gt;1963&lt;/RecNum&gt;&lt;DisplayText&gt;(Trujillo, 2004)&lt;/DisplayText&gt;&lt;record&gt;&lt;rec-number&gt;1963&lt;/rec-number&gt;&lt;foreign-keys&gt;&lt;key app="EN" db-id="fte529zvirww2aevxamxtp2me0d9fvz0fxvx" timestamp="1545157792"&gt;1963&lt;/key&gt;&lt;/foreign-keys&gt;&lt;ref-type name="Conference Proceedings"&gt;10&lt;/ref-type&gt;&lt;contributors&gt;&lt;authors&gt;&lt;author&gt;Trujillo, Anna C&lt;/author&gt;&lt;/authors&gt;&lt;/contributors&gt;&lt;titles&gt;&lt;title&gt;A Centralized Display for Mission Monitoring&lt;/title&gt;&lt;secondary-title&gt;Human Factors and Ergonomics Society Annual Meeting&lt;/secondary-title&gt;&lt;/titles&gt;&lt;pages&gt;325-329&lt;/pages&gt;&lt;volume&gt;48&lt;/volume&gt;&lt;number&gt;3&lt;/number&gt;&lt;dates&gt;&lt;year&gt;2004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Trujillo, 2004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6468787C" w14:textId="17C05F6E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Aviation</w:t>
            </w:r>
          </w:p>
        </w:tc>
        <w:tc>
          <w:tcPr>
            <w:tcW w:w="1503" w:type="dxa"/>
            <w:vAlign w:val="center"/>
          </w:tcPr>
          <w:p w14:paraId="16E31101" w14:textId="4A19CA0A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201012AE" w14:textId="5A68BB9F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23A96359" w14:textId="7EF2A25E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170" w:type="dxa"/>
            <w:vAlign w:val="center"/>
          </w:tcPr>
          <w:p w14:paraId="34550169" w14:textId="3D4BE7A9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End of trial queries</w:t>
            </w:r>
          </w:p>
        </w:tc>
        <w:tc>
          <w:tcPr>
            <w:tcW w:w="1170" w:type="dxa"/>
            <w:vAlign w:val="center"/>
          </w:tcPr>
          <w:p w14:paraId="3C23D5D6" w14:textId="24030D72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45CF5187" w14:textId="24279A18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3D777944" w14:textId="1E4F4FBB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2B73FBA6" w14:textId="63B27792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ensitive to event type</w:t>
            </w:r>
          </w:p>
        </w:tc>
      </w:tr>
      <w:tr w:rsidR="00F469C8" w14:paraId="5BCFADC6" w14:textId="77777777" w:rsidTr="005A6C4E">
        <w:tc>
          <w:tcPr>
            <w:tcW w:w="1890" w:type="dxa"/>
            <w:vAlign w:val="center"/>
          </w:tcPr>
          <w:p w14:paraId="357EF90F" w14:textId="5BDCCE77" w:rsidR="00F469C8" w:rsidRPr="0017315D" w:rsidRDefault="00F469C8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Tumkaya&lt;/Author&gt;&lt;Year&gt;2013&lt;/Year&gt;&lt;RecNum&gt;1892&lt;/RecNum&gt;&lt;DisplayText&gt;(Tumkaya et al., 2013)&lt;/DisplayText&gt;&lt;record&gt;&lt;rec-number&gt;1892&lt;/rec-number&gt;&lt;foreign-keys&gt;&lt;key app="EN" db-id="fte529zvirww2aevxamxtp2me0d9fvz0fxvx" timestamp="1542519052"&gt;1892&lt;/key&gt;&lt;/foreign-keys&gt;&lt;ref-type name="Journal Article"&gt;17&lt;/ref-type&gt;&lt;contributors&gt;&lt;authors&gt;&lt;author&gt;Tumkaya, Selim&lt;/author&gt;&lt;author&gt;Karadag, Filiz&lt;/author&gt;&lt;author&gt;Mueller, Shane T&lt;/author&gt;&lt;author&gt;Ugurlu, Tugce T&lt;/author&gt;&lt;author&gt;Oguzhanoglu, Nalan K&lt;/author&gt;&lt;author&gt;Ozdel, Osman&lt;/author&gt;&lt;author&gt;Atesci, Figen C&lt;/author&gt;&lt;author&gt;Bayraktutan, Mustafa&lt;/author&gt;&lt;/authors&gt;&lt;/contributors&gt;&lt;titles&gt;&lt;title&gt;Situation awareness in obsessive-compulsive disorder&lt;/title&gt;&lt;secondary-title&gt;Psychiatry Research&lt;/secondary-title&gt;&lt;/titles&gt;&lt;periodical&gt;&lt;full-title&gt;Psychiatry research&lt;/full-title&gt;&lt;/periodical&gt;&lt;pages&gt;579-588&lt;/pages&gt;&lt;volume&gt;209&lt;/volume&gt;&lt;number&gt;3&lt;/number&gt;&lt;dates&gt;&lt;year&gt;2013&lt;/year&gt;&lt;/dates&gt;&lt;isbn&gt;0165-1781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Tumkaya et al., 2013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63257A95" w14:textId="661717F2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Experi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mental</w:t>
            </w:r>
          </w:p>
        </w:tc>
        <w:tc>
          <w:tcPr>
            <w:tcW w:w="1503" w:type="dxa"/>
            <w:vAlign w:val="center"/>
          </w:tcPr>
          <w:p w14:paraId="2FDC8092" w14:textId="5F510FDD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393D1DBB" w14:textId="43DA697A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78AA6DB7" w14:textId="2D0D3F25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84</w:t>
            </w:r>
          </w:p>
        </w:tc>
        <w:tc>
          <w:tcPr>
            <w:tcW w:w="1170" w:type="dxa"/>
            <w:vAlign w:val="center"/>
          </w:tcPr>
          <w:p w14:paraId="3D3FFD11" w14:textId="703C2F67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5ADC4B1E" w14:textId="4FF36EC3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503AA4D9" w14:textId="48ED21DB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74D308B2" w14:textId="4C38A16E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5F019C22" w14:textId="3395CEC1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ensitive to clinical conditions between participants</w:t>
            </w:r>
          </w:p>
        </w:tc>
      </w:tr>
      <w:tr w:rsidR="00F469C8" w14:paraId="7C60B4DC" w14:textId="77777777" w:rsidTr="005A6C4E">
        <w:tc>
          <w:tcPr>
            <w:tcW w:w="1890" w:type="dxa"/>
            <w:vAlign w:val="center"/>
          </w:tcPr>
          <w:p w14:paraId="3C3BDB3D" w14:textId="35043CDD" w:rsidR="00F469C8" w:rsidRPr="0017315D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Vachon&lt;/Author&gt;&lt;Year&gt;2011&lt;/Year&gt;&lt;RecNum&gt;1896&lt;/RecNum&gt;&lt;DisplayText&gt;(Vachon, Lafond, Vallieres, Rousseau, &amp;amp; Tremblay, 2011)&lt;/DisplayText&gt;&lt;record&gt;&lt;rec-number&gt;1896&lt;/rec-number&gt;&lt;foreign-keys&gt;&lt;key app="EN" db-id="fte529zvirww2aevxamxtp2me0d9fvz0fxvx" timestamp="1542521308"&gt;1896&lt;/key&gt;&lt;/foreign-keys&gt;&lt;ref-type name="Conference Proceedings"&gt;10&lt;/ref-type&gt;&lt;contributors&gt;&lt;authors&gt;&lt;author&gt;Vachon, Francois&lt;/author&gt;&lt;author&gt;Lafond, Daniel&lt;/author&gt;&lt;author&gt;Vallieres, Benoit R&lt;/author&gt;&lt;author&gt;Rousseau, Robert&lt;/author&gt;&lt;author&gt;Tremblay, Sebastien&lt;/author&gt;&lt;/authors&gt;&lt;/contributors&gt;&lt;titles&gt;&lt;title&gt;Supporting situation awareness: A tradeoff between benefits and overhead&lt;/title&gt;&lt;secondary-title&gt;Cognitive Methods in Situation Awareness and Decision Support (CogSIMA), 2011 IEEE First International Multi-Disciplinary Conference on&lt;/secondary-title&gt;&lt;/titles&gt;&lt;pages&gt;284-291&lt;/pages&gt;&lt;dates&gt;&lt;year&gt;2011&lt;/year&gt;&lt;/dates&gt;&lt;pub-location&gt;New York&lt;/pub-location&gt;&lt;publisher&gt;IEEE&lt;/publisher&gt;&lt;isbn&gt;161284786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Vachon, Lafond, Vallieres, Rousseau, &amp; Tremblay, 2011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5F56849B" w14:textId="783112BB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Military</w:t>
            </w:r>
          </w:p>
        </w:tc>
        <w:tc>
          <w:tcPr>
            <w:tcW w:w="1503" w:type="dxa"/>
            <w:vAlign w:val="center"/>
          </w:tcPr>
          <w:p w14:paraId="152A1929" w14:textId="0DA896A8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0B13EE20" w14:textId="17A8754A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General</w:t>
            </w:r>
          </w:p>
        </w:tc>
        <w:tc>
          <w:tcPr>
            <w:tcW w:w="1113" w:type="dxa"/>
            <w:vAlign w:val="center"/>
          </w:tcPr>
          <w:p w14:paraId="16A2E5E5" w14:textId="34A84B96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170" w:type="dxa"/>
            <w:vAlign w:val="center"/>
          </w:tcPr>
          <w:p w14:paraId="025A3260" w14:textId="6A39647D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QUASA</w:t>
            </w:r>
          </w:p>
        </w:tc>
        <w:tc>
          <w:tcPr>
            <w:tcW w:w="1170" w:type="dxa"/>
            <w:vAlign w:val="center"/>
          </w:tcPr>
          <w:p w14:paraId="594B387B" w14:textId="0CBB526F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QUASA</w:t>
            </w:r>
          </w:p>
        </w:tc>
        <w:tc>
          <w:tcPr>
            <w:tcW w:w="1260" w:type="dxa"/>
            <w:vAlign w:val="center"/>
          </w:tcPr>
          <w:p w14:paraId="35C2BBF3" w14:textId="4F0F8501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0AB12E06" w14:textId="216E5EEB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4A3F605D" w14:textId="223C11E6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ensitive to display differences</w:t>
            </w:r>
          </w:p>
        </w:tc>
      </w:tr>
      <w:tr w:rsidR="001F6D04" w:rsidRPr="006651A1" w14:paraId="42758E2B" w14:textId="77777777" w:rsidTr="005A6C4E">
        <w:tc>
          <w:tcPr>
            <w:tcW w:w="1890" w:type="dxa"/>
            <w:vAlign w:val="center"/>
          </w:tcPr>
          <w:p w14:paraId="4C7F7EB4" w14:textId="37D59233" w:rsidR="001F6D04" w:rsidRPr="006651A1" w:rsidRDefault="006651A1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Van den Beukel&lt;/Author&gt;&lt;Year&gt;2016&lt;/Year&gt;&lt;RecNum&gt;2087&lt;/RecNum&gt;&lt;DisplayText&gt;(Van den Beukel, 2016)&lt;/DisplayText&gt;&lt;record&gt;&lt;rec-number&gt;2087&lt;/rec-number&gt;&lt;foreign-keys&gt;&lt;key app="EN" db-id="fte529zvirww2aevxamxtp2me0d9fvz0fxvx" timestamp="1556660589"&gt;2087&lt;/key&gt;&lt;/foreign-keys&gt;&lt;ref-type name="Journal Article"&gt;17&lt;/ref-type&gt;&lt;contributors&gt;&lt;authors&gt;&lt;author&gt;Van den Beukel, A. P., van der Voort, M. C., &amp;amp; Eger, A. O. &lt;/author&gt;&lt;/authors&gt;&lt;/contributors&gt;&lt;titles&gt;&lt;title&gt;Supporting the changing driver’s task: Exploration of interface designs for supervision and intervention in automated driving&lt;/title&gt;&lt;secondary-title&gt;Transportation Research Part F: Traffic Psychology And Behaviour&lt;/secondary-title&gt;&lt;/titles&gt;&lt;periodical&gt;&lt;full-title&gt;Transportation Research Part F: Traffic Psychology and Behaviour&lt;/full-title&gt;&lt;/periodical&gt;&lt;pages&gt;279-301&lt;/pages&gt;&lt;volume&gt;43&lt;/volume&gt;&lt;dates&gt;&lt;year&gt;2016&lt;/year&gt;&lt;/dates&gt;&lt;urls&gt;&lt;/urls&gt;&lt;/record&gt;&lt;/Cite&gt;&lt;/EndNote&gt;</w:instrTex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6651A1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Van den Beukel, 2016)</w: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522C8A65" w14:textId="392CE0D4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11C617B7" w14:textId="09BA0813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778884D8" w14:textId="40D47953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4B5D499B" w14:textId="323F3660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37</w:t>
            </w:r>
          </w:p>
        </w:tc>
        <w:tc>
          <w:tcPr>
            <w:tcW w:w="1170" w:type="dxa"/>
            <w:vAlign w:val="center"/>
          </w:tcPr>
          <w:p w14:paraId="54DD91F4" w14:textId="3E15D6D1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533524E4" w14:textId="66DEF6E0" w:rsidR="001F6D04" w:rsidRPr="006651A1" w:rsidRDefault="001F6D04" w:rsidP="00682A57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38D52435" w14:textId="12B1DF3F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63DAD5E0" w14:textId="4CCE2EA1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5D4BDD4C" w14:textId="1CDFBFEA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display differences</w:t>
            </w:r>
          </w:p>
        </w:tc>
      </w:tr>
      <w:tr w:rsidR="001F6D04" w:rsidRPr="006651A1" w14:paraId="65137725" w14:textId="77777777" w:rsidTr="005A6C4E">
        <w:tc>
          <w:tcPr>
            <w:tcW w:w="1890" w:type="dxa"/>
            <w:vAlign w:val="center"/>
          </w:tcPr>
          <w:p w14:paraId="7F518240" w14:textId="5779BB27" w:rsidR="001F6D04" w:rsidRPr="006651A1" w:rsidRDefault="006651A1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van den Beukel&lt;/Author&gt;&lt;Year&gt;2017&lt;/Year&gt;&lt;RecNum&gt;2090&lt;/RecNum&gt;&lt;DisplayText&gt;(Van den Beukel, 2017)&lt;/DisplayText&gt;&lt;record&gt;&lt;rec-number&gt;2090&lt;/rec-number&gt;&lt;foreign-keys&gt;&lt;key app="EN" db-id="fte529zvirww2aevxamxtp2me0d9fvz0fxvx" timestamp="1556662212"&gt;2090&lt;/key&gt;&lt;/foreign-keys&gt;&lt;ref-type name="Journal Article"&gt;17&lt;/ref-type&gt;&lt;contributors&gt;&lt;authors&gt;&lt;author&gt;Van den Beukel, A. P., &amp;amp; van der Voort, M. C.&lt;/author&gt;&lt;/authors&gt;&lt;/contributors&gt;&lt;titles&gt;&lt;title&gt;How to assess driver&amp;apos;s interaction with partially automated driving systems–A framework for early concept assessment&lt;/title&gt;&lt;secondary-title&gt;Applied Ergonomics&lt;/secondary-title&gt;&lt;/titles&gt;&lt;periodical&gt;&lt;full-title&gt;Applied Ergonomics&lt;/full-title&gt;&lt;/periodical&gt;&lt;pages&gt;302-312&lt;/pages&gt;&lt;volume&gt;59&lt;/volume&gt;&lt;dates&gt;&lt;year&gt;2017&lt;/year&gt;&lt;/dates&gt;&lt;urls&gt;&lt;/urls&gt;&lt;/record&gt;&lt;/Cite&gt;&lt;/EndNote&gt;</w:instrTex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="009E5FDB" w:rsidRPr="009E5FDB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Van den Beukel, 2017)</w: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4FED14D" w14:textId="72860C15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6EB06125" w14:textId="1B8A776B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7F8BB11D" w14:textId="2A140C07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2D169C4C" w14:textId="5E1E3F4F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4</w:t>
            </w:r>
          </w:p>
        </w:tc>
        <w:tc>
          <w:tcPr>
            <w:tcW w:w="1170" w:type="dxa"/>
            <w:vAlign w:val="center"/>
          </w:tcPr>
          <w:p w14:paraId="5776E5B3" w14:textId="496FA093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0756F8EB" w14:textId="5A70104D" w:rsidR="001F6D04" w:rsidRPr="006651A1" w:rsidRDefault="001F6D04" w:rsidP="00682A57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2E9810A3" w14:textId="182E3F34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1AC2F8B6" w14:textId="413B7094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44CC1A23" w14:textId="205AAA92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display differences</w:t>
            </w:r>
          </w:p>
        </w:tc>
      </w:tr>
      <w:tr w:rsidR="001F6D04" w:rsidRPr="006651A1" w14:paraId="256E85A2" w14:textId="77777777" w:rsidTr="005A6C4E">
        <w:tc>
          <w:tcPr>
            <w:tcW w:w="1890" w:type="dxa"/>
            <w:vAlign w:val="center"/>
          </w:tcPr>
          <w:p w14:paraId="0831189D" w14:textId="016E6F27" w:rsidR="001F6D04" w:rsidRPr="006651A1" w:rsidRDefault="006651A1" w:rsidP="006651A1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Ventsislavova&lt;/Author&gt;&lt;Year&gt;2016&lt;/Year&gt;&lt;RecNum&gt;2092&lt;/RecNum&gt;&lt;DisplayText&gt;(Ventsislavova, 2016)&lt;/DisplayText&gt;&lt;record&gt;&lt;rec-number&gt;2092&lt;/rec-number&gt;&lt;foreign-keys&gt;&lt;key app="EN" db-id="fte529zvirww2aevxamxtp2me0d9fvz0fxvx" timestamp="1556663034"&gt;2092&lt;/key&gt;&lt;/foreign-keys&gt;&lt;ref-type name="Journal Article"&gt;17&lt;/ref-type&gt;&lt;contributors&gt;&lt;authors&gt;&lt;author&gt;Ventsislavova, P., Gugliotta, A., Peña-Suarez, E., Garcia-Fernandez, P., Eisman, E., Crundall, D., &amp;amp; Castro, C.&lt;/author&gt;&lt;/authors&gt;&lt;/contributors&gt;&lt;titles&gt;&lt;title&gt;What happens when drivers face hazards on the road?&lt;/title&gt;&lt;secondary-title&gt;Accident Analysis &amp;amp; Prevention&lt;/secondary-title&gt;&lt;/titles&gt;&lt;periodical&gt;&lt;full-title&gt;Accident Analysis &amp;amp; Prevention&lt;/full-title&gt;&lt;/periodical&gt;&lt;pages&gt;43-54&lt;/pages&gt;&lt;volume&gt;91&lt;/volume&gt;&lt;dates&gt;&lt;year&gt;2016&lt;/year&gt;&lt;/dates&gt;&lt;urls&gt;&lt;/urls&gt;&lt;/record&gt;&lt;/Cite&gt;&lt;/EndNote&gt;</w:instrTex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6651A1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Ventsislavova, 2016)</w: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5E89EAB8" w14:textId="46652B99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6BFE6AB6" w14:textId="32466659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Video</w:t>
            </w:r>
          </w:p>
        </w:tc>
        <w:tc>
          <w:tcPr>
            <w:tcW w:w="1317" w:type="dxa"/>
            <w:vAlign w:val="center"/>
          </w:tcPr>
          <w:p w14:paraId="1A50A81A" w14:textId="05E82274" w:rsidR="001F6D04" w:rsidRPr="006651A1" w:rsidRDefault="003761D2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 &amp; Experienced</w:t>
            </w:r>
          </w:p>
        </w:tc>
        <w:tc>
          <w:tcPr>
            <w:tcW w:w="1113" w:type="dxa"/>
            <w:vAlign w:val="center"/>
          </w:tcPr>
          <w:p w14:paraId="234DBB26" w14:textId="610649C7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43</w:t>
            </w:r>
          </w:p>
        </w:tc>
        <w:tc>
          <w:tcPr>
            <w:tcW w:w="1170" w:type="dxa"/>
            <w:vAlign w:val="center"/>
          </w:tcPr>
          <w:p w14:paraId="78116224" w14:textId="49494B82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4DEEE7E7" w14:textId="1BE28981" w:rsidR="001F6D04" w:rsidRPr="006651A1" w:rsidRDefault="001F6D04" w:rsidP="00682A57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61436740" w14:textId="5CC1D415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71DCF663" w14:textId="12F208A4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44E522A2" w14:textId="6A423B57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experience levels and type</w:t>
            </w:r>
          </w:p>
        </w:tc>
      </w:tr>
      <w:tr w:rsidR="001F6D04" w:rsidRPr="006651A1" w14:paraId="381DA156" w14:textId="77777777" w:rsidTr="005A6C4E">
        <w:tc>
          <w:tcPr>
            <w:tcW w:w="1890" w:type="dxa"/>
            <w:vAlign w:val="center"/>
          </w:tcPr>
          <w:p w14:paraId="1B5D813C" w14:textId="34041882" w:rsidR="001F6D04" w:rsidRPr="006651A1" w:rsidRDefault="006651A1" w:rsidP="006651A1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Ventsislavova&lt;/Author&gt;&lt;Year&gt;2019&lt;/Year&gt;&lt;RecNum&gt;2084&lt;/RecNum&gt;&lt;DisplayText&gt;(Ventsislavova, 2019)&lt;/DisplayText&gt;&lt;record&gt;&lt;rec-number&gt;2084&lt;/rec-number&gt;&lt;foreign-keys&gt;&lt;key app="EN" db-id="fte529zvirww2aevxamxtp2me0d9fvz0fxvx" timestamp="1556659019"&gt;2084&lt;/key&gt;&lt;/foreign-keys&gt;&lt;ref-type name="Journal Article"&gt;17&lt;/ref-type&gt;&lt;contributors&gt;&lt;authors&gt;&lt;author&gt;Ventsislavova, Petya, David Crundall, Thom Baguley, Candida Castro, Andrés Gugliotta, Pedro Garcia-Fernandez, Wei Zhang, Yutao Ba, and Qiucheng Li.&lt;/author&gt;&lt;/authors&gt;&lt;/contributors&gt;&lt;titles&gt;&lt;title&gt;A comparison of hazard perception and hazard prediction tests across China, Spain and the UK&lt;/title&gt;&lt;secondary-title&gt;Accident Analysis &amp;amp; Prevention &lt;/secondary-title&gt;&lt;/titles&gt;&lt;periodical&gt;&lt;full-title&gt;Accident Analysis &amp;amp; Prevention&lt;/full-title&gt;&lt;/periodical&gt;&lt;volume&gt;122&lt;/volume&gt;&lt;number&gt;268-286&lt;/number&gt;&lt;dates&gt;&lt;year&gt;2019&lt;/year&gt;&lt;/dates&gt;&lt;urls&gt;&lt;/urls&gt;&lt;/record&gt;&lt;/Cite&gt;&lt;/EndNote&gt;</w:instrTex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6651A1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Ventsislavova, 2019)</w: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6D33A9B2" w14:textId="2716AAF0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7201F5C4" w14:textId="2BA87821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Video</w:t>
            </w:r>
          </w:p>
        </w:tc>
        <w:tc>
          <w:tcPr>
            <w:tcW w:w="1317" w:type="dxa"/>
            <w:vAlign w:val="center"/>
          </w:tcPr>
          <w:p w14:paraId="503E53D1" w14:textId="5013C07B" w:rsidR="001F6D04" w:rsidRPr="006651A1" w:rsidRDefault="003761D2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 &amp; Experienced</w:t>
            </w:r>
          </w:p>
        </w:tc>
        <w:tc>
          <w:tcPr>
            <w:tcW w:w="1113" w:type="dxa"/>
            <w:vAlign w:val="center"/>
          </w:tcPr>
          <w:p w14:paraId="02225D42" w14:textId="4236A99F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53</w:t>
            </w:r>
          </w:p>
        </w:tc>
        <w:tc>
          <w:tcPr>
            <w:tcW w:w="1170" w:type="dxa"/>
            <w:vAlign w:val="center"/>
          </w:tcPr>
          <w:p w14:paraId="7B6068C4" w14:textId="46161A18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3CA02576" w14:textId="58F3E2AF" w:rsidR="001F6D04" w:rsidRPr="006651A1" w:rsidRDefault="001F6D04" w:rsidP="00682A57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66C9ECD1" w14:textId="1F4C36DB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6B8EFCAB" w14:textId="49E13CE2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678017CA" w14:textId="60E99552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experience levels</w:t>
            </w:r>
          </w:p>
        </w:tc>
      </w:tr>
      <w:tr w:rsidR="00F469C8" w14:paraId="0F81942A" w14:textId="77777777" w:rsidTr="005A6C4E">
        <w:tc>
          <w:tcPr>
            <w:tcW w:w="1890" w:type="dxa"/>
            <w:vAlign w:val="center"/>
          </w:tcPr>
          <w:p w14:paraId="36835D24" w14:textId="6893C292" w:rsidR="00F469C8" w:rsidRPr="0017315D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Walker&lt;/Author&gt;&lt;Year&gt;2008&lt;/Year&gt;&lt;RecNum&gt;1996&lt;/RecNum&gt;&lt;DisplayText&gt;(Walker, Stanton, &amp;amp; Young, 2008)&lt;/DisplayText&gt;&lt;record&gt;&lt;rec-number&gt;1996&lt;/rec-number&gt;&lt;foreign-keys&gt;&lt;key app="EN" db-id="fte529zvirww2aevxamxtp2me0d9fvz0fxvx" timestamp="1549314889"&gt;1996&lt;/key&gt;&lt;/foreign-keys&gt;&lt;ref-type name="Journal Article"&gt;17&lt;/ref-type&gt;&lt;contributors&gt;&lt;authors&gt;&lt;author&gt;Walker, Guy H&lt;/author&gt;&lt;author&gt;Stanton, Neville A&lt;/author&gt;&lt;author&gt;Young, Mark S&lt;/author&gt;&lt;/authors&gt;&lt;/contributors&gt;&lt;titles&gt;&lt;title&gt;Feedback and driver situation awareness (SA): A comparison of SA measures and contexts&lt;/title&gt;&lt;secondary-title&gt;Transportation Research Part F: Traffic Psychology and Behaviour&lt;/secondary-title&gt;&lt;/titles&gt;&lt;periodical&gt;&lt;full-title&gt;Transportation Research Part F: Traffic Psychology and Behaviour&lt;/full-title&gt;&lt;/periodical&gt;&lt;pages&gt;282-299&lt;/pages&gt;&lt;volume&gt;11&lt;/volume&gt;&lt;number&gt;4&lt;/number&gt;&lt;dates&gt;&lt;year&gt;2008&lt;/year&gt;&lt;/dates&gt;&lt;isbn&gt;1369-8478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Walker, Stanton, &amp; Young, 2008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r w:rsidRPr="0017315D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 xml:space="preserve">also 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Walker&lt;/Author&gt;&lt;Year&gt;2006&lt;/Year&gt;&lt;RecNum&gt;1839&lt;/RecNum&gt;&lt;DisplayText&gt;(Walker, Stanton, &amp;amp; Young, 2006)&lt;/DisplayText&gt;&lt;record&gt;&lt;rec-number&gt;1839&lt;/rec-number&gt;&lt;foreign-keys&gt;&lt;key app="EN" db-id="fte529zvirww2aevxamxtp2me0d9fvz0fxvx" timestamp="1541809530"&gt;1839&lt;/key&gt;&lt;/foreign-keys&gt;&lt;ref-type name="Journal Article"&gt;17&lt;/ref-type&gt;&lt;contributors&gt;&lt;authors&gt;&lt;author&gt;Walker, Guy H&lt;/author&gt;&lt;author&gt;Stanton, Neville A&lt;/author&gt;&lt;author&gt;Young, Mark S&lt;/author&gt;&lt;/authors&gt;&lt;/contributors&gt;&lt;titles&gt;&lt;title&gt;The ironies of vehicle feedback in car design&lt;/title&gt;&lt;secondary-title&gt;Ergonomics&lt;/secondary-title&gt;&lt;/titles&gt;&lt;periodical&gt;&lt;full-title&gt;Ergonomics&lt;/full-title&gt;&lt;/periodical&gt;&lt;pages&gt;161-179&lt;/pages&gt;&lt;volume&gt;49&lt;/volume&gt;&lt;number&gt;2&lt;/number&gt;&lt;dates&gt;&lt;year&gt;2006&lt;/year&gt;&lt;/dates&gt;&lt;isbn&gt;0014-0139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Walker, Stanton, &amp; Young, 2006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68990A3D" w14:textId="662EC6B8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522AB008" w14:textId="2B8A7AC1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4AB015FF" w14:textId="7A9405E4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6048B179" w14:textId="1BB2FC7C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170" w:type="dxa"/>
            <w:vAlign w:val="center"/>
          </w:tcPr>
          <w:p w14:paraId="5FCD66FE" w14:textId="3C8CCFE1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65F4F7A9" w14:textId="41396F21" w:rsidR="00F469C8" w:rsidRPr="0017315D" w:rsidRDefault="00F469C8" w:rsidP="00682A57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d’ </w:t>
            </w: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sensitivity 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and confi-dence </w:t>
            </w: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level</w:t>
            </w:r>
          </w:p>
        </w:tc>
        <w:tc>
          <w:tcPr>
            <w:tcW w:w="1260" w:type="dxa"/>
            <w:vAlign w:val="center"/>
          </w:tcPr>
          <w:p w14:paraId="01CE02FD" w14:textId="523AB2DD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5755494C" w14:textId="30ECA5A6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7DE9DAF3" w14:textId="3B6563D2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ensitive to feedback conditions</w:t>
            </w:r>
          </w:p>
        </w:tc>
      </w:tr>
      <w:tr w:rsidR="00F469C8" w14:paraId="745DBA35" w14:textId="77777777" w:rsidTr="005A6C4E">
        <w:tc>
          <w:tcPr>
            <w:tcW w:w="1890" w:type="dxa"/>
            <w:vAlign w:val="center"/>
          </w:tcPr>
          <w:p w14:paraId="0185FBB7" w14:textId="028FE0C8" w:rsidR="00F469C8" w:rsidRPr="0017315D" w:rsidRDefault="00F469C8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Weber&lt;/Author&gt;&lt;Year&gt;2013&lt;/Year&gt;&lt;RecNum&gt;1943&lt;/RecNum&gt;&lt;DisplayText&gt;(Weber, Oberheid, &amp;amp; Papenfuss, 2013)&lt;/DisplayText&gt;&lt;record&gt;&lt;rec-number&gt;1943&lt;/rec-number&gt;&lt;foreign-keys&gt;&lt;key app="EN" db-id="fte529zvirww2aevxamxtp2me0d9fvz0fxvx" timestamp="1545020208"&gt;1943&lt;/key&gt;&lt;/foreign-keys&gt;&lt;ref-type name="Conference Proceedings"&gt;10&lt;/ref-type&gt;&lt;contributors&gt;&lt;authors&gt;&lt;author&gt;Weber, Bernhard&lt;/author&gt;&lt;author&gt;Oberheid, Hendrik&lt;/author&gt;&lt;author&gt;Papenfuss, Anne&lt;/author&gt;&lt;/authors&gt;&lt;/contributors&gt;&lt;titles&gt;&lt;title&gt;Visual Aids for Merging Mixed Arrival Traffic: Effects on Controllers’ Performance, Situation Awareness, and Mental Workload&lt;/title&gt;&lt;secondary-title&gt;Human Factors and Ergonomics Society Annual Meeting&lt;/secondary-title&gt;&lt;/titles&gt;&lt;pages&gt;630-634&lt;/pages&gt;&lt;volume&gt;57&lt;/volume&gt;&lt;number&gt;1&lt;/number&gt;&lt;dates&gt;&lt;year&gt;2013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Weber, Oberheid, &amp; Papenfuss, 2013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0C16425F" w14:textId="4CED6907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ATC</w:t>
            </w:r>
          </w:p>
        </w:tc>
        <w:tc>
          <w:tcPr>
            <w:tcW w:w="1503" w:type="dxa"/>
            <w:vAlign w:val="center"/>
          </w:tcPr>
          <w:p w14:paraId="4CFCF467" w14:textId="4AE30FA7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1F38FA1C" w14:textId="03DC58E8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67DFC881" w14:textId="374B6A96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170" w:type="dxa"/>
            <w:vAlign w:val="center"/>
          </w:tcPr>
          <w:p w14:paraId="0F1BEFE2" w14:textId="6344E012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3DCE5D9C" w14:textId="6454FBBD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30E9FF77" w14:textId="2B4A5C66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1BFA513F" w14:textId="5EC78D9E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6D0BAFA2" w14:textId="2890DB10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ensitive to visual aiding condition</w:t>
            </w:r>
          </w:p>
        </w:tc>
      </w:tr>
      <w:tr w:rsidR="00F469C8" w14:paraId="77E37CEE" w14:textId="77777777" w:rsidTr="005A6C4E">
        <w:tc>
          <w:tcPr>
            <w:tcW w:w="1890" w:type="dxa"/>
            <w:vAlign w:val="center"/>
          </w:tcPr>
          <w:p w14:paraId="6960202B" w14:textId="0B26DD80" w:rsidR="00F469C8" w:rsidRPr="0017315D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Wei&lt;/Author&gt;&lt;Year&gt;2013&lt;/Year&gt;&lt;RecNum&gt;1857&lt;/RecNum&gt;&lt;DisplayText&gt;(Wei, Zhuang, Wanyan, &amp;amp; Wang, 2013)&lt;/DisplayText&gt;&lt;record&gt;&lt;rec-number&gt;1857&lt;/rec-number&gt;&lt;foreign-keys&gt;&lt;key app="EN" db-id="fte529zvirww2aevxamxtp2me0d9fvz0fxvx" timestamp="1541872783"&gt;1857&lt;/key&gt;&lt;/foreign-keys&gt;&lt;ref-type name="Journal Article"&gt;17&lt;/ref-type&gt;&lt;contributors&gt;&lt;authors&gt;&lt;author&gt;Wei, Hengyang&lt;/author&gt;&lt;author&gt;Zhuang, Damin&lt;/author&gt;&lt;author&gt;Wanyan, Xiaoru&lt;/author&gt;&lt;author&gt;Wang, Qun&lt;/author&gt;&lt;/authors&gt;&lt;/contributors&gt;&lt;titles&gt;&lt;title&gt;An experimental analysis of situation awareness for cockpit display interface evaluation based on flight simulation&lt;/title&gt;&lt;secondary-title&gt;Chinese Journal of Aeronautics&lt;/secondary-title&gt;&lt;/titles&gt;&lt;periodical&gt;&lt;full-title&gt;Chinese Journal of Aeronautics&lt;/full-title&gt;&lt;/periodical&gt;&lt;pages&gt;884-889&lt;/pages&gt;&lt;volume&gt;26&lt;/volume&gt;&lt;number&gt;4&lt;/number&gt;&lt;dates&gt;&lt;year&gt;2013&lt;/year&gt;&lt;/dates&gt;&lt;isbn&gt;1000-9361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Wei, Zhuang, Wanyan, &amp; Wang, 2013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27BEFBCC" w14:textId="62639AA0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Aviation</w:t>
            </w:r>
          </w:p>
        </w:tc>
        <w:tc>
          <w:tcPr>
            <w:tcW w:w="1503" w:type="dxa"/>
            <w:vAlign w:val="center"/>
          </w:tcPr>
          <w:p w14:paraId="64CE8358" w14:textId="222FCD62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6191B6AF" w14:textId="1EE6F99A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2E1A511C" w14:textId="1E0249FC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30</w:t>
            </w:r>
          </w:p>
        </w:tc>
        <w:tc>
          <w:tcPr>
            <w:tcW w:w="1170" w:type="dxa"/>
            <w:vAlign w:val="center"/>
          </w:tcPr>
          <w:p w14:paraId="42A66A7A" w14:textId="58DD157F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054F92DB" w14:textId="348E97E2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58C18871" w14:textId="5D657E69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139C2953" w14:textId="19AF5CA9" w:rsidR="00F469C8" w:rsidRPr="0017315D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68EA198F" w14:textId="7782830D" w:rsidR="00F469C8" w:rsidRPr="0017315D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17315D">
              <w:rPr>
                <w:rFonts w:eastAsia="Times New Roman" w:cs="Times New Roman"/>
                <w:color w:val="000000"/>
                <w:sz w:val="20"/>
                <w:szCs w:val="20"/>
              </w:rPr>
              <w:t>Sensitive to display type</w:t>
            </w:r>
          </w:p>
        </w:tc>
      </w:tr>
      <w:tr w:rsidR="001F6D04" w14:paraId="07690D25" w14:textId="77777777" w:rsidTr="001E6BAA">
        <w:trPr>
          <w:trHeight w:val="512"/>
        </w:trPr>
        <w:tc>
          <w:tcPr>
            <w:tcW w:w="1890" w:type="dxa"/>
            <w:vAlign w:val="center"/>
          </w:tcPr>
          <w:p w14:paraId="2C4FD21C" w14:textId="1C6C2E3C" w:rsidR="001F6D04" w:rsidRPr="006651A1" w:rsidRDefault="006651A1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Weiler&lt;/Author&gt;&lt;Year&gt;2018&lt;/Year&gt;&lt;RecNum&gt;2106&lt;/RecNum&gt;&lt;DisplayText&gt;(Weiler, 2018)&lt;/DisplayText&gt;&lt;record&gt;&lt;rec-number&gt;2106&lt;/rec-number&gt;&lt;foreign-keys&gt;&lt;key app="EN" db-id="fte529zvirww2aevxamxtp2me0d9fvz0fxvx" timestamp="1556683846"&gt;2106&lt;/key&gt;&lt;/foreign-keys&gt;&lt;ref-type name="Journal Article"&gt;17&lt;/ref-type&gt;&lt;contributors&gt;&lt;authors&gt;&lt;author&gt;Weiler, D. T., Gibson, A. L., &amp;amp; Saleem, J. J&lt;/author&gt;&lt;/authors&gt;&lt;/contributors&gt;&lt;titles&gt;&lt;title&gt;he effect of role assignment in high fidelity patient simulation on nursing students: An experimental research study&lt;/title&gt;&lt;secondary-title&gt;Nurse Education Today&lt;/secondary-title&gt;&lt;/titles&gt;&lt;periodical&gt;&lt;full-title&gt;Nurse Education Today&lt;/full-title&gt;&lt;/periodical&gt;&lt;pages&gt;29-34&lt;/pages&gt;&lt;volume&gt;63&lt;/volume&gt;&lt;dates&gt;&lt;year&gt;2018&lt;/year&gt;&lt;/dates&gt;&lt;urls&gt;&lt;/urls&gt;&lt;/record&gt;&lt;/Cite&gt;&lt;/EndNote&gt;</w:instrTex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6651A1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Weiler, 2018)</w: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0D3C3605" w14:textId="6CC07A9E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dical</w:t>
            </w:r>
          </w:p>
        </w:tc>
        <w:tc>
          <w:tcPr>
            <w:tcW w:w="1503" w:type="dxa"/>
            <w:vAlign w:val="center"/>
          </w:tcPr>
          <w:p w14:paraId="59F119FC" w14:textId="2F2CF8C9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117EACEB" w14:textId="6B50F462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43BC7B14" w14:textId="1BBC4ABD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69</w:t>
            </w:r>
          </w:p>
        </w:tc>
        <w:tc>
          <w:tcPr>
            <w:tcW w:w="1170" w:type="dxa"/>
            <w:vAlign w:val="center"/>
          </w:tcPr>
          <w:p w14:paraId="30CA8196" w14:textId="218C074F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nd of trial queries</w:t>
            </w:r>
          </w:p>
        </w:tc>
        <w:tc>
          <w:tcPr>
            <w:tcW w:w="1170" w:type="dxa"/>
            <w:vAlign w:val="center"/>
          </w:tcPr>
          <w:p w14:paraId="63DA30BB" w14:textId="14012297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448C5C96" w14:textId="0A98B9E0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170" w:type="dxa"/>
            <w:vAlign w:val="center"/>
          </w:tcPr>
          <w:p w14:paraId="57C8BA7C" w14:textId="201F70A3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4AA718A3" w14:textId="7130E1C6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t sensitive to role assignment</w:t>
            </w:r>
          </w:p>
        </w:tc>
      </w:tr>
      <w:tr w:rsidR="00F469C8" w14:paraId="2E25C112" w14:textId="77777777" w:rsidTr="005A6C4E">
        <w:trPr>
          <w:trHeight w:val="512"/>
        </w:trPr>
        <w:tc>
          <w:tcPr>
            <w:tcW w:w="1890" w:type="dxa"/>
            <w:vAlign w:val="center"/>
          </w:tcPr>
          <w:p w14:paraId="286DEC34" w14:textId="09BCA800" w:rsidR="00F469C8" w:rsidRPr="006651A1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Willems&lt;/Author&gt;&lt;Year&gt;2001&lt;/Year&gt;&lt;RecNum&gt;1925&lt;/RecNum&gt;&lt;DisplayText&gt;(Willems &amp;amp; Heiney, 2001)&lt;/DisplayText&gt;&lt;record&gt;&lt;rec-number&gt;1925&lt;/rec-number&gt;&lt;foreign-keys&gt;&lt;key app="EN" db-id="fte529zvirww2aevxamxtp2me0d9fvz0fxvx" timestamp="1544990078"&gt;1925&lt;/key&gt;&lt;/foreign-keys&gt;&lt;ref-type name="Conference Proceedings"&gt;10&lt;/ref-type&gt;&lt;contributors&gt;&lt;authors&gt;&lt;author&gt;Willems, Ben F&lt;/author&gt;&lt;author&gt;Heiney, Michele&lt;/author&gt;&lt;/authors&gt;&lt;/contributors&gt;&lt;titles&gt;&lt;title&gt;Real-time assessment of situation awareness of air traffic control specialists on operational host computer system and display system replacement hardware&lt;/title&gt;&lt;secondary-title&gt;USA/Europe Air Traffic Management R&amp;amp;D Seminar&lt;/secondary-title&gt;&lt;/titles&gt;&lt;pages&gt;1-11&lt;/pages&gt;&lt;dates&gt;&lt;year&gt;2001&lt;/year&gt;&lt;/dates&gt;&lt;pub-location&gt;Santa Fe, NM&lt;/pub-location&gt;&lt;urls&gt;&lt;/urls&gt;&lt;/record&gt;&lt;/Cite&gt;&lt;/EndNote&gt;</w:instrTex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6651A1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Willems &amp; Heiney, 2001)</w: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1C0B5D96" w14:textId="14D9B980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503" w:type="dxa"/>
            <w:vAlign w:val="center"/>
          </w:tcPr>
          <w:p w14:paraId="7B11FD09" w14:textId="7FAE1D7E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7C252F49" w14:textId="55AE5B3D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bottom"/>
          </w:tcPr>
          <w:p w14:paraId="39940ED0" w14:textId="1CEF25BA" w:rsidR="00F469C8" w:rsidRPr="006651A1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1170" w:type="dxa"/>
            <w:vAlign w:val="center"/>
          </w:tcPr>
          <w:p w14:paraId="00090ED1" w14:textId="1D871FFF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nd of trial queries</w:t>
            </w:r>
          </w:p>
        </w:tc>
        <w:tc>
          <w:tcPr>
            <w:tcW w:w="1170" w:type="dxa"/>
            <w:vAlign w:val="bottom"/>
          </w:tcPr>
          <w:p w14:paraId="768A25D0" w14:textId="63E341CA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Query</w:t>
            </w:r>
          </w:p>
        </w:tc>
        <w:tc>
          <w:tcPr>
            <w:tcW w:w="1260" w:type="dxa"/>
            <w:vAlign w:val="bottom"/>
          </w:tcPr>
          <w:p w14:paraId="2CD99E1E" w14:textId="205FDF84" w:rsidR="00F469C8" w:rsidRPr="006651A1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bottom"/>
          </w:tcPr>
          <w:p w14:paraId="3393A843" w14:textId="190E8B78" w:rsidR="00F469C8" w:rsidRPr="006651A1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bottom"/>
          </w:tcPr>
          <w:p w14:paraId="42AAD121" w14:textId="67F8096F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automation conditions</w:t>
            </w:r>
          </w:p>
        </w:tc>
      </w:tr>
      <w:tr w:rsidR="00F469C8" w14:paraId="3A3C3388" w14:textId="77777777" w:rsidTr="005A6C4E">
        <w:tc>
          <w:tcPr>
            <w:tcW w:w="1890" w:type="dxa"/>
            <w:vAlign w:val="center"/>
          </w:tcPr>
          <w:p w14:paraId="73A21056" w14:textId="6F567AC3" w:rsidR="00F469C8" w:rsidRPr="006651A1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Willems&lt;/Author&gt;&lt;Year&gt;2001&lt;/Year&gt;&lt;RecNum&gt;1925&lt;/RecNum&gt;&lt;DisplayText&gt;(Willems &amp;amp; Heiney, 2001)&lt;/DisplayText&gt;&lt;record&gt;&lt;rec-number&gt;1925&lt;/rec-number&gt;&lt;foreign-keys&gt;&lt;key app="EN" db-id="fte529zvirww2aevxamxtp2me0d9fvz0fxvx" timestamp="1544990078"&gt;1925&lt;/key&gt;&lt;/foreign-keys&gt;&lt;ref-type name="Conference Proceedings"&gt;10&lt;/ref-type&gt;&lt;contributors&gt;&lt;authors&gt;&lt;author&gt;Willems, Ben F&lt;/author&gt;&lt;author&gt;Heiney, Michele&lt;/author&gt;&lt;/authors&gt;&lt;/contributors&gt;&lt;titles&gt;&lt;title&gt;Real-time assessment of situation awareness of air traffic control specialists on operational host computer system and display system replacement hardware&lt;/title&gt;&lt;secondary-title&gt;USA/Europe Air Traffic Management R&amp;amp;D Seminar&lt;/secondary-title&gt;&lt;/titles&gt;&lt;pages&gt;1-11&lt;/pages&gt;&lt;dates&gt;&lt;year&gt;2001&lt;/year&gt;&lt;/dates&gt;&lt;pub-location&gt;Santa Fe, NM&lt;/pub-location&gt;&lt;urls&gt;&lt;/urls&gt;&lt;/record&gt;&lt;/Cite&gt;&lt;/EndNote&gt;</w:instrTex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6651A1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Willems &amp; Heiney, 2001)</w: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2B59BB63" w14:textId="40C42708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503" w:type="dxa"/>
            <w:vAlign w:val="center"/>
          </w:tcPr>
          <w:p w14:paraId="2C76A074" w14:textId="401A2AB5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5DF653A9" w14:textId="46E54290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4DF46C36" w14:textId="64375BDD" w:rsidR="00F469C8" w:rsidRPr="006651A1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1170" w:type="dxa"/>
            <w:vAlign w:val="center"/>
          </w:tcPr>
          <w:p w14:paraId="34E82A16" w14:textId="3ACC070D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VANT</w:t>
            </w:r>
          </w:p>
        </w:tc>
        <w:tc>
          <w:tcPr>
            <w:tcW w:w="1170" w:type="dxa"/>
            <w:vAlign w:val="center"/>
          </w:tcPr>
          <w:p w14:paraId="49A358FF" w14:textId="4037486D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VANT</w:t>
            </w:r>
          </w:p>
        </w:tc>
        <w:tc>
          <w:tcPr>
            <w:tcW w:w="1260" w:type="dxa"/>
            <w:vAlign w:val="center"/>
          </w:tcPr>
          <w:p w14:paraId="1A9A01A9" w14:textId="23E25B1C" w:rsidR="00F469C8" w:rsidRPr="006651A1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5</w:t>
            </w:r>
          </w:p>
        </w:tc>
        <w:tc>
          <w:tcPr>
            <w:tcW w:w="1170" w:type="dxa"/>
            <w:vAlign w:val="center"/>
          </w:tcPr>
          <w:p w14:paraId="213E6DC3" w14:textId="3DCE0F06" w:rsidR="00F469C8" w:rsidRPr="006651A1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bottom"/>
          </w:tcPr>
          <w:p w14:paraId="7305A29C" w14:textId="50389007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artially sensitive to automation conditions</w:t>
            </w:r>
          </w:p>
        </w:tc>
      </w:tr>
      <w:tr w:rsidR="001F6D04" w14:paraId="5FA88FB4" w14:textId="77777777" w:rsidTr="001E6BAA">
        <w:tc>
          <w:tcPr>
            <w:tcW w:w="1890" w:type="dxa"/>
            <w:vAlign w:val="center"/>
          </w:tcPr>
          <w:p w14:paraId="6D01C469" w14:textId="15C799EF" w:rsidR="001F6D04" w:rsidRPr="006651A1" w:rsidRDefault="006651A1" w:rsidP="006651A1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Wolf&lt;/Author&gt;&lt;Year&gt;2018&lt;/Year&gt;&lt;RecNum&gt;2103&lt;/RecNum&gt;&lt;DisplayText&gt;(Wolf, 2018)&lt;/DisplayText&gt;&lt;record&gt;&lt;rec-number&gt;2103&lt;/rec-number&gt;&lt;foreign-keys&gt;&lt;key app="EN" db-id="fte529zvirww2aevxamxtp2me0d9fvz0fxvx" timestamp="1556675232"&gt;2103&lt;/key&gt;&lt;/foreign-keys&gt;&lt;ref-type name="Journal Article"&gt;17&lt;/ref-type&gt;&lt;contributors&gt;&lt;authors&gt;&lt;author&gt;Wolf, F., &amp;amp; Kuber, R.&lt;/author&gt;&lt;/authors&gt;&lt;/contributors&gt;&lt;titles&gt;&lt;title&gt;Developing a head-mounted tactile prototype to support situational awareness&lt;/title&gt;&lt;secondary-title&gt;International Journal of Human-Computer Studies&lt;/secondary-title&gt;&lt;/titles&gt;&lt;periodical&gt;&lt;full-title&gt;International Journal of Human-Computer Studies&lt;/full-title&gt;&lt;/periodical&gt;&lt;pages&gt;54-67&lt;/pages&gt;&lt;volume&gt;109&lt;/volume&gt;&lt;dates&gt;&lt;year&gt;2018&lt;/year&gt;&lt;/dates&gt;&lt;urls&gt;&lt;/urls&gt;&lt;/record&gt;&lt;/Cite&gt;&lt;/EndNote&gt;</w:instrTex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6651A1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Wolf, 2018)</w: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7D8D55F" w14:textId="25F730EA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Other</w:t>
            </w:r>
          </w:p>
        </w:tc>
        <w:tc>
          <w:tcPr>
            <w:tcW w:w="1503" w:type="dxa"/>
            <w:vAlign w:val="center"/>
          </w:tcPr>
          <w:p w14:paraId="547E86A3" w14:textId="171C4AF7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Live Exercises</w:t>
            </w:r>
          </w:p>
        </w:tc>
        <w:tc>
          <w:tcPr>
            <w:tcW w:w="1317" w:type="dxa"/>
            <w:vAlign w:val="center"/>
          </w:tcPr>
          <w:p w14:paraId="14FFEF10" w14:textId="3374A3EC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General</w:t>
            </w:r>
          </w:p>
        </w:tc>
        <w:tc>
          <w:tcPr>
            <w:tcW w:w="1113" w:type="dxa"/>
            <w:vAlign w:val="center"/>
          </w:tcPr>
          <w:p w14:paraId="3982F61B" w14:textId="1CC1656F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7</w:t>
            </w:r>
          </w:p>
        </w:tc>
        <w:tc>
          <w:tcPr>
            <w:tcW w:w="1170" w:type="dxa"/>
            <w:vAlign w:val="center"/>
          </w:tcPr>
          <w:p w14:paraId="7028339C" w14:textId="425D1EDA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5150E4A7" w14:textId="09756EA2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2760B39C" w14:textId="792203BB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43D73273" w14:textId="28F616B2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31B74A42" w14:textId="03D16496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exertion conditions</w:t>
            </w:r>
          </w:p>
        </w:tc>
      </w:tr>
      <w:tr w:rsidR="00F469C8" w14:paraId="439A5927" w14:textId="77777777" w:rsidTr="005A6C4E">
        <w:tc>
          <w:tcPr>
            <w:tcW w:w="1890" w:type="dxa"/>
            <w:vAlign w:val="center"/>
          </w:tcPr>
          <w:p w14:paraId="69048D82" w14:textId="2687295D" w:rsidR="00F469C8" w:rsidRPr="006651A1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Pr="006651A1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Wright&lt;/Author&gt;&lt;Year&gt;2003&lt;/Year&gt;&lt;RecNum&gt;1848&lt;/RecNum&gt;&lt;DisplayText&gt;(Wright, Kaber, &amp;amp; Endsley, 2003)&lt;/DisplayText&gt;&lt;record&gt;&lt;rec-number&gt;1848&lt;/rec-number&gt;&lt;foreign-keys&gt;&lt;key app="EN" db-id="fte529zvirww2aevxamxtp2me0d9fvz0fxvx" timestamp="1541837222"&gt;1848&lt;/key&gt;&lt;/foreign-keys&gt;&lt;ref-type name="Conference Proceedings"&gt;10&lt;/ref-type&gt;&lt;contributors&gt;&lt;authors&gt;&lt;author&gt;Wright, Melanie C&lt;/author&gt;&lt;author&gt;Kaber, David B&lt;/author&gt;&lt;author&gt;Endsley, Mica R&lt;/author&gt;&lt;/authors&gt;&lt;/contributors&gt;&lt;titles&gt;&lt;title&gt;Performance and situation awareness effects of levels of automation in an advanced commercial aircraft flight simulation&lt;/title&gt;&lt;secondary-title&gt;2th International Symposium on Aviation Psychology&lt;/secondary-title&gt;&lt;/titles&gt;&lt;pages&gt;1277-1282&lt;/pages&gt;&lt;dates&gt;&lt;year&gt;2003&lt;/year&gt;&lt;/dates&gt;&lt;pub-location&gt;Dayton, OH&lt;/pub-location&gt;&lt;publisher&gt;Wright State University&lt;/publisher&gt;&lt;urls&gt;&lt;/urls&gt;&lt;/record&gt;&lt;/Cite&gt;&lt;/EndNote&gt;</w:instrText>
            </w:r>
            <w:r w:rsidRPr="006651A1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 w:rsidRPr="006651A1"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Wright, Kaber, &amp; Endsley, 2003)</w:t>
            </w:r>
            <w:r w:rsidRPr="006651A1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6EB5A571" w14:textId="6814FA37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</w:rPr>
              <w:t>Aviation</w:t>
            </w:r>
          </w:p>
        </w:tc>
        <w:tc>
          <w:tcPr>
            <w:tcW w:w="1503" w:type="dxa"/>
            <w:vAlign w:val="center"/>
          </w:tcPr>
          <w:p w14:paraId="4998CB7F" w14:textId="07CFF61D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bottom"/>
          </w:tcPr>
          <w:p w14:paraId="05C3B343" w14:textId="509D7543" w:rsidR="00F469C8" w:rsidRPr="006651A1" w:rsidRDefault="003761D2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 &amp; Experienced</w:t>
            </w:r>
          </w:p>
        </w:tc>
        <w:tc>
          <w:tcPr>
            <w:tcW w:w="1113" w:type="dxa"/>
            <w:vAlign w:val="center"/>
          </w:tcPr>
          <w:p w14:paraId="3FC0C8F0" w14:textId="2A7D02D4" w:rsidR="00F469C8" w:rsidRPr="006651A1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170" w:type="dxa"/>
            <w:vAlign w:val="center"/>
          </w:tcPr>
          <w:p w14:paraId="61E9707C" w14:textId="18E23DF5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538D21F5" w14:textId="3A6FA9A9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685C96D5" w14:textId="68CC8113" w:rsidR="00F469C8" w:rsidRPr="006651A1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4313599F" w14:textId="08809717" w:rsidR="00F469C8" w:rsidRPr="006651A1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58620659" w14:textId="4830F105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</w:rPr>
              <w:t>Sensitive to scenario manipulation, marginally sensitive to automation conditions</w:t>
            </w:r>
          </w:p>
        </w:tc>
      </w:tr>
      <w:tr w:rsidR="001F6D04" w14:paraId="1F576182" w14:textId="77777777" w:rsidTr="005A6C4E">
        <w:trPr>
          <w:trHeight w:val="755"/>
        </w:trPr>
        <w:tc>
          <w:tcPr>
            <w:tcW w:w="1890" w:type="dxa"/>
            <w:vAlign w:val="center"/>
          </w:tcPr>
          <w:p w14:paraId="008E42DE" w14:textId="67390878" w:rsidR="001F6D04" w:rsidRPr="006651A1" w:rsidRDefault="006651A1" w:rsidP="009E5FDB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Wright&lt;/Author&gt;&lt;Year&gt;2015&lt;/Year&gt;&lt;RecNum&gt;2107&lt;/RecNum&gt;&lt;DisplayText&gt;(Wright, 2015)&lt;/DisplayText&gt;&lt;record&gt;&lt;rec-number&gt;2107&lt;/rec-number&gt;&lt;foreign-keys&gt;&lt;key app="EN" db-id="fte529zvirww2aevxamxtp2me0d9fvz0fxvx" timestamp="1556683959"&gt;2107&lt;/key&gt;&lt;/foreign-keys&gt;&lt;ref-type name="Journal Article"&gt;17&lt;/ref-type&gt;&lt;contributors&gt;&lt;authors&gt;&lt;author&gt;Wright, S., &amp;amp; O&amp;apos;Hare, D.&lt;/author&gt;&lt;/authors&gt;&lt;/contributors&gt;&lt;titles&gt;&lt;title&gt;Can a glass cockpit display help (or hinder) performance of novices in simulated flight training?&lt;/title&gt;&lt;secondary-title&gt;Applied Ergonomics &lt;/secondary-title&gt;&lt;/titles&gt;&lt;periodical&gt;&lt;full-title&gt;Applied Ergonomics&lt;/full-title&gt;&lt;/periodical&gt;&lt;pages&gt;292-299&lt;/pages&gt;&lt;volume&gt;47&lt;/volume&gt;&lt;dates&gt;&lt;year&gt;2015&lt;/year&gt;&lt;/dates&gt;&lt;urls&gt;&lt;/urls&gt;&lt;/record&gt;&lt;/Cite&gt;&lt;/EndNote&gt;</w:instrTex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6651A1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Wright, 2015)</w: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6CA7E95B" w14:textId="1D12A5B2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viation</w:t>
            </w:r>
          </w:p>
        </w:tc>
        <w:tc>
          <w:tcPr>
            <w:tcW w:w="1503" w:type="dxa"/>
            <w:vAlign w:val="center"/>
          </w:tcPr>
          <w:p w14:paraId="00B0366F" w14:textId="6F6B709B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0324EE69" w14:textId="07CBED70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3ADADA75" w14:textId="3560905E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62</w:t>
            </w:r>
          </w:p>
        </w:tc>
        <w:tc>
          <w:tcPr>
            <w:tcW w:w="1170" w:type="dxa"/>
            <w:vAlign w:val="center"/>
          </w:tcPr>
          <w:p w14:paraId="78FB9533" w14:textId="548F4635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6697BD30" w14:textId="178533DA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y level</w:t>
            </w:r>
          </w:p>
        </w:tc>
        <w:tc>
          <w:tcPr>
            <w:tcW w:w="1260" w:type="dxa"/>
            <w:vAlign w:val="center"/>
          </w:tcPr>
          <w:p w14:paraId="6641B76C" w14:textId="6C22E871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170" w:type="dxa"/>
            <w:vAlign w:val="center"/>
          </w:tcPr>
          <w:p w14:paraId="0226940A" w14:textId="123C2460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2520" w:type="dxa"/>
            <w:vAlign w:val="center"/>
          </w:tcPr>
          <w:p w14:paraId="1D09E308" w14:textId="284C2AF4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t sensitive to display conditions</w:t>
            </w:r>
          </w:p>
        </w:tc>
      </w:tr>
      <w:tr w:rsidR="001F6D04" w14:paraId="4DF4CFCA" w14:textId="77777777" w:rsidTr="005A6C4E">
        <w:trPr>
          <w:trHeight w:val="755"/>
        </w:trPr>
        <w:tc>
          <w:tcPr>
            <w:tcW w:w="1890" w:type="dxa"/>
            <w:vAlign w:val="center"/>
          </w:tcPr>
          <w:p w14:paraId="6306BE3B" w14:textId="6F984B84" w:rsidR="001F6D04" w:rsidRPr="006651A1" w:rsidRDefault="006651A1" w:rsidP="006651A1">
            <w:pPr>
              <w:ind w:right="101"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Wu&lt;/Author&gt;&lt;Year&gt;2016&lt;/Year&gt;&lt;RecNum&gt;2080&lt;/RecNum&gt;&lt;DisplayText&gt;(Wu, 2016)&lt;/DisplayText&gt;&lt;record&gt;&lt;rec-number&gt;2080&lt;/rec-number&gt;&lt;foreign-keys&gt;&lt;key app="EN" db-id="fte529zvirww2aevxamxtp2me0d9fvz0fxvx" timestamp="1556655668"&gt;2080&lt;/key&gt;&lt;/foreign-keys&gt;&lt;ref-type name="Journal Article"&gt;17&lt;/ref-type&gt;&lt;contributors&gt;&lt;authors&gt;&lt;author&gt;Wu, X., Li, Z., Song, F., &amp;amp; Sang, W.&lt;/author&gt;&lt;/authors&gt;&lt;/contributors&gt;&lt;titles&gt;&lt;title&gt;An integrated alarm display design in digital nuclear power plants&lt;/title&gt;&lt;secondary-title&gt;Nuclear Engineering and Design&lt;/secondary-title&gt;&lt;/titles&gt;&lt;periodical&gt;&lt;full-title&gt;Nuclear Engineering and Design&lt;/full-title&gt;&lt;/periodical&gt;&lt;pages&gt;503-513&lt;/pages&gt;&lt;volume&gt;305&lt;/volume&gt;&lt;dates&gt;&lt;year&gt;2016&lt;/year&gt;&lt;/dates&gt;&lt;urls&gt;&lt;/urls&gt;&lt;/record&gt;&lt;/Cite&gt;&lt;/EndNote&gt;</w:instrTex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Pr="006651A1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Wu, 2016)</w:t>
            </w:r>
            <w:r w:rsidRPr="006651A1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14BCD8FE" w14:textId="023F8EAB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ocess Control</w:t>
            </w:r>
          </w:p>
        </w:tc>
        <w:tc>
          <w:tcPr>
            <w:tcW w:w="1503" w:type="dxa"/>
            <w:vAlign w:val="center"/>
          </w:tcPr>
          <w:p w14:paraId="2BDD4FE8" w14:textId="5B50E0FB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644F43A2" w14:textId="48D3D321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4FE27B36" w14:textId="01577095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48</w:t>
            </w:r>
          </w:p>
        </w:tc>
        <w:tc>
          <w:tcPr>
            <w:tcW w:w="1170" w:type="dxa"/>
            <w:vAlign w:val="center"/>
          </w:tcPr>
          <w:p w14:paraId="3E9DACE5" w14:textId="1286C492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41FEA4B5" w14:textId="572FD09B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61019396" w14:textId="6062BF28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1487C78C" w14:textId="474C58D1" w:rsidR="001F6D04" w:rsidRPr="006651A1" w:rsidRDefault="001F6D04" w:rsidP="0061720A">
            <w:pPr>
              <w:ind w:right="101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37FF0879" w14:textId="56F82A5B" w:rsidR="001F6D04" w:rsidRPr="006651A1" w:rsidRDefault="001F6D04" w:rsidP="0061720A">
            <w:pPr>
              <w:ind w:right="101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display conditions and alarm frequency</w:t>
            </w:r>
          </w:p>
        </w:tc>
      </w:tr>
      <w:tr w:rsidR="00F469C8" w14:paraId="5D71DA1E" w14:textId="77777777" w:rsidTr="005A6C4E">
        <w:trPr>
          <w:trHeight w:val="755"/>
        </w:trPr>
        <w:tc>
          <w:tcPr>
            <w:tcW w:w="1890" w:type="dxa"/>
            <w:vAlign w:val="center"/>
          </w:tcPr>
          <w:p w14:paraId="4BCC3BBB" w14:textId="3734BDF9" w:rsidR="00F469C8" w:rsidRPr="006651A1" w:rsidRDefault="00F469C8" w:rsidP="007B3D8D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Pr="006651A1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Wulf&lt;/Author&gt;&lt;Year&gt;2013&lt;/Year&gt;&lt;RecNum&gt;1897&lt;/RecNum&gt;&lt;DisplayText&gt;(Wulf, Zeeb, Rimini-Doring, Arnon, &amp;amp; Gauterin, 2013)&lt;/DisplayText&gt;&lt;record&gt;&lt;rec-number&gt;1897&lt;/rec-number&gt;&lt;foreign-keys&gt;&lt;key app="EN" db-id="fte529zvirww2aevxamxtp2me0d9fvz0fxvx" timestamp="1542521800"&gt;1897&lt;/key&gt;&lt;/foreign-keys&gt;&lt;ref-type name="Conference Proceedings"&gt;10&lt;/ref-type&gt;&lt;contributors&gt;&lt;authors&gt;&lt;author&gt;Wulf, Felix&lt;/author&gt;&lt;author&gt;Zeeb, Kathrin&lt;/author&gt;&lt;author&gt;Rimini-Doring, Maria&lt;/author&gt;&lt;author&gt;Arnon, Marc&lt;/author&gt;&lt;author&gt;Gauterin, Frank&lt;/author&gt;&lt;/authors&gt;&lt;/contributors&gt;&lt;titles&gt;&lt;title&gt;Effects of human-machine interaction mechanisms on situation awareness in partly automated driving&lt;/title&gt;&lt;secondary-title&gt;6th International IEEE Conference onIntelligent Transportation Systems-(ITSC)&lt;/secondary-title&gt;&lt;/titles&gt;&lt;pages&gt;2012-2019&lt;/pages&gt;&lt;dates&gt;&lt;year&gt;2013&lt;/year&gt;&lt;/dates&gt;&lt;pub-location&gt;New York&lt;/pub-location&gt;&lt;publisher&gt;IEEE&lt;/publisher&gt;&lt;isbn&gt;147992914X&lt;/isbn&gt;&lt;urls&gt;&lt;/urls&gt;&lt;/record&gt;&lt;/Cite&gt;&lt;/EndNote&gt;</w:instrText>
            </w:r>
            <w:r w:rsidRPr="006651A1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 w:rsidRPr="006651A1"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Wulf, Zeeb, Rimini-Doring, Arnon, &amp; Gauterin, 2013)</w:t>
            </w:r>
            <w:r w:rsidRPr="006651A1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62" w:type="dxa"/>
            <w:vAlign w:val="center"/>
          </w:tcPr>
          <w:p w14:paraId="751C51B1" w14:textId="15CD2E2F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</w:rPr>
              <w:t>Driving</w:t>
            </w:r>
          </w:p>
        </w:tc>
        <w:tc>
          <w:tcPr>
            <w:tcW w:w="1503" w:type="dxa"/>
            <w:vAlign w:val="center"/>
          </w:tcPr>
          <w:p w14:paraId="5A76EE8E" w14:textId="7B718CF9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1FAAB626" w14:textId="4E3A2CBC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731A8D3E" w14:textId="28D300F0" w:rsidR="00F469C8" w:rsidRPr="006651A1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</w:rPr>
              <w:t>90</w:t>
            </w:r>
          </w:p>
        </w:tc>
        <w:tc>
          <w:tcPr>
            <w:tcW w:w="1170" w:type="dxa"/>
            <w:vAlign w:val="center"/>
          </w:tcPr>
          <w:p w14:paraId="5CA981A0" w14:textId="41D7CC75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70" w:type="dxa"/>
            <w:vAlign w:val="center"/>
          </w:tcPr>
          <w:p w14:paraId="6DDECBF0" w14:textId="0ECB731B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</w:rPr>
              <w:t>Combined</w:t>
            </w:r>
          </w:p>
        </w:tc>
        <w:tc>
          <w:tcPr>
            <w:tcW w:w="1260" w:type="dxa"/>
            <w:vAlign w:val="center"/>
          </w:tcPr>
          <w:p w14:paraId="174296D9" w14:textId="2E0B9B0A" w:rsidR="00F469C8" w:rsidRPr="006651A1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70A1C298" w14:textId="0E47AC5F" w:rsidR="00F469C8" w:rsidRPr="006651A1" w:rsidRDefault="00F469C8" w:rsidP="0061720A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520" w:type="dxa"/>
            <w:vAlign w:val="center"/>
          </w:tcPr>
          <w:p w14:paraId="08B3312A" w14:textId="6EAC74E7" w:rsidR="00F469C8" w:rsidRPr="006651A1" w:rsidRDefault="00F469C8" w:rsidP="0061720A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</w:rPr>
              <w:t>Sensitive to display differences and secondary tasks</w:t>
            </w:r>
          </w:p>
        </w:tc>
      </w:tr>
      <w:tr w:rsidR="00F469C8" w:rsidRPr="0017315D" w14:paraId="48711E9E" w14:textId="77777777" w:rsidTr="005A6C4E">
        <w:trPr>
          <w:trHeight w:val="350"/>
        </w:trPr>
        <w:tc>
          <w:tcPr>
            <w:tcW w:w="1890" w:type="dxa"/>
            <w:noWrap/>
            <w:hideMark/>
          </w:tcPr>
          <w:p w14:paraId="501E7FF0" w14:textId="76B0C842" w:rsidR="00F469C8" w:rsidRPr="006651A1" w:rsidRDefault="00F469C8" w:rsidP="007B3D8D">
            <w:pPr>
              <w:spacing w:before="0"/>
              <w:ind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US"/>
              </w:rPr>
            </w:pPr>
            <w:r w:rsidRPr="006651A1">
              <w:rPr>
                <w:rFonts w:eastAsia="Times New Roman" w:cs="Times New Roman"/>
                <w:b/>
                <w:bCs/>
                <w:color w:val="000000"/>
                <w:sz w:val="20"/>
                <w:lang w:eastAsia="en-US"/>
              </w:rPr>
              <w:fldChar w:fldCharType="begin"/>
            </w:r>
            <w:r w:rsidRPr="006651A1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US"/>
              </w:rPr>
              <w:instrText xml:space="preserve"> ADDIN EN.CITE &lt;EndNote&gt;&lt;Cite&gt;&lt;Author&gt;Zhang&lt;/Author&gt;&lt;Year&gt;2002&lt;/Year&gt;&lt;RecNum&gt;1858&lt;/RecNum&gt;&lt;DisplayText&gt;(Zhang et al., 2002)&lt;/DisplayText&gt;&lt;record&gt;&lt;rec-number&gt;1858&lt;/rec-number&gt;&lt;foreign-keys&gt;&lt;key app="EN" db-id="fte529zvirww2aevxamxtp2me0d9fvz0fxvx" timestamp="1541873076"&gt;1858&lt;/key&gt;&lt;/foreign-keys&gt;&lt;ref-type name="Journal Article"&gt;17&lt;/ref-type&gt;&lt;contributors&gt;&lt;authors&gt;&lt;author&gt;Zhang, Yinqi&lt;/author&gt;&lt;author&gt;Drews, FA&lt;/author&gt;&lt;author&gt;Westenskow, Dwayne R&lt;/author&gt;&lt;author&gt;Foresti, Stefano&lt;/author&gt;&lt;author&gt;Agutter, James&lt;/author&gt;&lt;author&gt;Bermudez, Julio C&lt;/author&gt;&lt;author&gt;Blike, G&lt;/author&gt;&lt;author&gt;Loeb, R&lt;/author&gt;&lt;/authors&gt;&lt;/contributors&gt;&lt;titles&gt;&lt;title&gt;Effects of integrated graphical displays on situation awareness in anaesthesiology&lt;/title&gt;&lt;secondary-title&gt;Cognition, Technology &amp;amp; Work&lt;/secondary-title&gt;&lt;/titles&gt;&lt;periodical&gt;&lt;full-title&gt;Cognition, Technology &amp;amp; Work&lt;/full-title&gt;&lt;/periodical&gt;&lt;pages&gt;82-90&lt;/pages&gt;&lt;volume&gt;4&lt;/volume&gt;&lt;number&gt;2&lt;/number&gt;&lt;dates&gt;&lt;year&gt;2002&lt;/year&gt;&lt;/dates&gt;&lt;isbn&gt;1435-5558&lt;/isbn&gt;&lt;urls&gt;&lt;/urls&gt;&lt;/record&gt;&lt;/Cite&gt;&lt;/EndNote&gt;</w:instrText>
            </w:r>
            <w:r w:rsidRPr="006651A1">
              <w:rPr>
                <w:rFonts w:eastAsia="Times New Roman" w:cs="Times New Roman"/>
                <w:b/>
                <w:bCs/>
                <w:color w:val="000000"/>
                <w:sz w:val="20"/>
                <w:lang w:eastAsia="en-US"/>
              </w:rPr>
              <w:fldChar w:fldCharType="separate"/>
            </w:r>
            <w:r w:rsidRPr="006651A1"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  <w:lang w:eastAsia="en-US"/>
              </w:rPr>
              <w:t>(Zhang et al., 2002)</w:t>
            </w:r>
            <w:r w:rsidRPr="006651A1">
              <w:rPr>
                <w:rFonts w:eastAsia="Times New Roman" w:cs="Times New Roman"/>
                <w:b/>
                <w:bCs/>
                <w:color w:val="000000"/>
                <w:sz w:val="20"/>
                <w:lang w:eastAsia="en-US"/>
              </w:rPr>
              <w:fldChar w:fldCharType="end"/>
            </w:r>
          </w:p>
        </w:tc>
        <w:tc>
          <w:tcPr>
            <w:tcW w:w="1062" w:type="dxa"/>
            <w:noWrap/>
            <w:hideMark/>
          </w:tcPr>
          <w:p w14:paraId="3D1EEF62" w14:textId="77777777" w:rsidR="00F469C8" w:rsidRPr="006651A1" w:rsidRDefault="00F469C8" w:rsidP="0017315D">
            <w:pPr>
              <w:spacing w:before="0"/>
              <w:ind w:firstLine="0"/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  <w:t>Medical</w:t>
            </w:r>
          </w:p>
        </w:tc>
        <w:tc>
          <w:tcPr>
            <w:tcW w:w="1503" w:type="dxa"/>
            <w:noWrap/>
            <w:hideMark/>
          </w:tcPr>
          <w:p w14:paraId="66D24A3B" w14:textId="77777777" w:rsidR="00F469C8" w:rsidRPr="006651A1" w:rsidRDefault="00F469C8" w:rsidP="0017315D">
            <w:pPr>
              <w:spacing w:before="0"/>
              <w:ind w:firstLine="0"/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  <w:t>Simulation</w:t>
            </w:r>
          </w:p>
        </w:tc>
        <w:tc>
          <w:tcPr>
            <w:tcW w:w="1317" w:type="dxa"/>
            <w:hideMark/>
          </w:tcPr>
          <w:p w14:paraId="2C76AC26" w14:textId="1661B7AD" w:rsidR="00F469C8" w:rsidRPr="006651A1" w:rsidRDefault="00F469C8" w:rsidP="0017315D">
            <w:pPr>
              <w:spacing w:before="0"/>
              <w:ind w:firstLine="0"/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</w:rPr>
              <w:t>Experienced &amp; Students</w:t>
            </w:r>
          </w:p>
        </w:tc>
        <w:tc>
          <w:tcPr>
            <w:tcW w:w="1113" w:type="dxa"/>
            <w:noWrap/>
            <w:hideMark/>
          </w:tcPr>
          <w:p w14:paraId="5FB70B2A" w14:textId="77777777" w:rsidR="00F469C8" w:rsidRPr="006651A1" w:rsidRDefault="00F469C8" w:rsidP="0017315D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  <w:t>24</w:t>
            </w:r>
          </w:p>
        </w:tc>
        <w:tc>
          <w:tcPr>
            <w:tcW w:w="1170" w:type="dxa"/>
            <w:hideMark/>
          </w:tcPr>
          <w:p w14:paraId="0C34308A" w14:textId="77777777" w:rsidR="00F469C8" w:rsidRPr="006651A1" w:rsidRDefault="00F469C8" w:rsidP="0017315D">
            <w:pPr>
              <w:spacing w:before="0"/>
              <w:ind w:firstLine="0"/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  <w:t>SAGAT</w:t>
            </w:r>
          </w:p>
        </w:tc>
        <w:tc>
          <w:tcPr>
            <w:tcW w:w="1170" w:type="dxa"/>
            <w:hideMark/>
          </w:tcPr>
          <w:p w14:paraId="4936CF49" w14:textId="77777777" w:rsidR="00F469C8" w:rsidRPr="006651A1" w:rsidRDefault="00F469C8" w:rsidP="0017315D">
            <w:pPr>
              <w:spacing w:before="0"/>
              <w:ind w:firstLine="0"/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  <w:t>By Level</w:t>
            </w:r>
          </w:p>
        </w:tc>
        <w:tc>
          <w:tcPr>
            <w:tcW w:w="1260" w:type="dxa"/>
            <w:noWrap/>
            <w:hideMark/>
          </w:tcPr>
          <w:p w14:paraId="56BB035A" w14:textId="77777777" w:rsidR="00F469C8" w:rsidRPr="006651A1" w:rsidRDefault="00F469C8" w:rsidP="0017315D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  <w:t>1</w:t>
            </w:r>
          </w:p>
        </w:tc>
        <w:tc>
          <w:tcPr>
            <w:tcW w:w="1170" w:type="dxa"/>
            <w:noWrap/>
            <w:hideMark/>
          </w:tcPr>
          <w:p w14:paraId="5F7C79BF" w14:textId="77777777" w:rsidR="00F469C8" w:rsidRPr="006651A1" w:rsidRDefault="00F469C8" w:rsidP="0017315D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  <w:t>1</w:t>
            </w:r>
          </w:p>
        </w:tc>
        <w:tc>
          <w:tcPr>
            <w:tcW w:w="2520" w:type="dxa"/>
            <w:hideMark/>
          </w:tcPr>
          <w:p w14:paraId="45577D5C" w14:textId="77777777" w:rsidR="00F469C8" w:rsidRPr="006651A1" w:rsidRDefault="00F469C8" w:rsidP="0017315D">
            <w:pPr>
              <w:spacing w:before="0"/>
              <w:ind w:firstLine="0"/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</w:pPr>
            <w:r w:rsidRPr="006651A1"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  <w:t>Sensitive to display type</w:t>
            </w:r>
          </w:p>
        </w:tc>
      </w:tr>
      <w:tr w:rsidR="00F469C8" w:rsidRPr="007B5E31" w14:paraId="639874C3" w14:textId="77777777" w:rsidTr="005A6C4E">
        <w:trPr>
          <w:trHeight w:val="638"/>
        </w:trPr>
        <w:tc>
          <w:tcPr>
            <w:tcW w:w="1890" w:type="dxa"/>
            <w:hideMark/>
          </w:tcPr>
          <w:p w14:paraId="36B07854" w14:textId="6292D488" w:rsidR="00F469C8" w:rsidRPr="006651A1" w:rsidRDefault="00F469C8" w:rsidP="007B3D8D">
            <w:pPr>
              <w:spacing w:before="0"/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</w:pPr>
            <w:r w:rsidRPr="006651A1">
              <w:rPr>
                <w:rFonts w:eastAsia="Times New Roman" w:cs="Times New Roman"/>
                <w:b/>
                <w:color w:val="000000" w:themeColor="text1"/>
                <w:sz w:val="20"/>
                <w:lang w:eastAsia="en-US"/>
              </w:rPr>
              <w:fldChar w:fldCharType="begin"/>
            </w:r>
            <w:r w:rsidRPr="006651A1"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  <w:instrText xml:space="preserve"> ADDIN EN.CITE &lt;EndNote&gt;&lt;Cite&gt;&lt;Author&gt;Zhang&lt;/Author&gt;&lt;Year&gt;2010&lt;/Year&gt;&lt;RecNum&gt;1417&lt;/RecNum&gt;&lt;DisplayText&gt;(Zhang, Kaber, &amp;amp; Hsiang, 2010)&lt;/DisplayText&gt;&lt;record&gt;&lt;rec-number&gt;1417&lt;/rec-number&gt;&lt;foreign-keys&gt;&lt;key app="EN" db-id="fte529zvirww2aevxamxtp2me0d9fvz0fxvx" timestamp="1386098766"&gt;1417&lt;/key&gt;&lt;/foreign-keys&gt;&lt;ref-type name="Journal Article"&gt;17&lt;/ref-type&gt;&lt;contributors&gt;&lt;authors&gt;&lt;author&gt;Zhang, T.&lt;/author&gt;&lt;author&gt;Kaber, D.&lt;/author&gt;&lt;author&gt;Hsiang, S.&lt;/author&gt;&lt;/authors&gt;&lt;/contributors&gt;&lt;titles&gt;&lt;title&gt;Characterization of mental models in a virtual reality-based multitasking scenario using measures of situation awareness&lt;/title&gt;&lt;secondary-title&gt;Theoretical Issues in Ergonomics Science&lt;/secondary-title&gt;&lt;/titles&gt;&lt;periodical&gt;&lt;full-title&gt;Theoretical Issues in Ergonomics Science&lt;/full-title&gt;&lt;/periodical&gt;&lt;pages&gt;99-118&lt;/pages&gt;&lt;volume&gt;11&lt;/volume&gt;&lt;number&gt;1-2&lt;/number&gt;&lt;keywords&gt;&lt;keyword&gt;mental models&lt;/keyword&gt;&lt;keyword&gt;SA&lt;/keyword&gt;&lt;/keywords&gt;&lt;dates&gt;&lt;year&gt;2010&lt;/year&gt;&lt;/dates&gt;&lt;urls&gt;&lt;/urls&gt;&lt;/record&gt;&lt;/Cite&gt;&lt;/EndNote&gt;</w:instrText>
            </w:r>
            <w:r w:rsidRPr="006651A1">
              <w:rPr>
                <w:rFonts w:eastAsia="Times New Roman" w:cs="Times New Roman"/>
                <w:b/>
                <w:color w:val="000000" w:themeColor="text1"/>
                <w:sz w:val="20"/>
                <w:lang w:eastAsia="en-US"/>
              </w:rPr>
              <w:fldChar w:fldCharType="separate"/>
            </w:r>
            <w:r w:rsidRPr="006651A1">
              <w:rPr>
                <w:rFonts w:eastAsia="Times New Roman" w:cs="Times New Roman"/>
                <w:b/>
                <w:noProof/>
                <w:color w:val="000000" w:themeColor="text1"/>
                <w:sz w:val="20"/>
                <w:szCs w:val="20"/>
                <w:lang w:eastAsia="en-US"/>
              </w:rPr>
              <w:t>(Zhang, Kaber, &amp; Hsiang, 2010)</w:t>
            </w:r>
            <w:r w:rsidRPr="006651A1">
              <w:rPr>
                <w:rFonts w:eastAsia="Times New Roman" w:cs="Times New Roman"/>
                <w:b/>
                <w:color w:val="000000" w:themeColor="text1"/>
                <w:sz w:val="20"/>
                <w:lang w:eastAsia="en-US"/>
              </w:rPr>
              <w:fldChar w:fldCharType="end"/>
            </w:r>
          </w:p>
        </w:tc>
        <w:tc>
          <w:tcPr>
            <w:tcW w:w="1062" w:type="dxa"/>
            <w:hideMark/>
          </w:tcPr>
          <w:p w14:paraId="2B04FBB2" w14:textId="77777777" w:rsidR="00F469C8" w:rsidRPr="006651A1" w:rsidRDefault="00F469C8" w:rsidP="0017315D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  <w:t>Other</w:t>
            </w:r>
          </w:p>
        </w:tc>
        <w:tc>
          <w:tcPr>
            <w:tcW w:w="1503" w:type="dxa"/>
            <w:noWrap/>
            <w:hideMark/>
          </w:tcPr>
          <w:p w14:paraId="79389295" w14:textId="77777777" w:rsidR="00F469C8" w:rsidRPr="006651A1" w:rsidRDefault="00F469C8" w:rsidP="0017315D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  <w:t>Simulation</w:t>
            </w:r>
          </w:p>
        </w:tc>
        <w:tc>
          <w:tcPr>
            <w:tcW w:w="1317" w:type="dxa"/>
            <w:hideMark/>
          </w:tcPr>
          <w:p w14:paraId="0A5C63CE" w14:textId="77777777" w:rsidR="00F469C8" w:rsidRPr="006651A1" w:rsidRDefault="00F469C8" w:rsidP="0017315D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  <w:t>Students</w:t>
            </w:r>
          </w:p>
        </w:tc>
        <w:tc>
          <w:tcPr>
            <w:tcW w:w="1113" w:type="dxa"/>
            <w:hideMark/>
          </w:tcPr>
          <w:p w14:paraId="156D8B1D" w14:textId="77777777" w:rsidR="00F469C8" w:rsidRPr="006651A1" w:rsidRDefault="00F469C8" w:rsidP="0017315D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  <w:t>12</w:t>
            </w:r>
          </w:p>
        </w:tc>
        <w:tc>
          <w:tcPr>
            <w:tcW w:w="1170" w:type="dxa"/>
            <w:hideMark/>
          </w:tcPr>
          <w:p w14:paraId="267E90A2" w14:textId="77777777" w:rsidR="00F469C8" w:rsidRPr="006651A1" w:rsidRDefault="00F469C8" w:rsidP="0017315D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  <w:t>SAGAT</w:t>
            </w:r>
          </w:p>
        </w:tc>
        <w:tc>
          <w:tcPr>
            <w:tcW w:w="1170" w:type="dxa"/>
            <w:hideMark/>
          </w:tcPr>
          <w:p w14:paraId="607F5A10" w14:textId="77777777" w:rsidR="00F469C8" w:rsidRPr="006651A1" w:rsidRDefault="00F469C8" w:rsidP="0017315D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  <w:t>By Level</w:t>
            </w:r>
          </w:p>
        </w:tc>
        <w:tc>
          <w:tcPr>
            <w:tcW w:w="1260" w:type="dxa"/>
            <w:hideMark/>
          </w:tcPr>
          <w:p w14:paraId="10AEEF08" w14:textId="77777777" w:rsidR="00F469C8" w:rsidRPr="006651A1" w:rsidRDefault="00F469C8" w:rsidP="0017315D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  <w:t>1</w:t>
            </w:r>
          </w:p>
        </w:tc>
        <w:tc>
          <w:tcPr>
            <w:tcW w:w="1170" w:type="dxa"/>
            <w:hideMark/>
          </w:tcPr>
          <w:p w14:paraId="2214C9DE" w14:textId="77777777" w:rsidR="00F469C8" w:rsidRPr="006651A1" w:rsidRDefault="00F469C8" w:rsidP="0017315D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  <w:t>1</w:t>
            </w:r>
          </w:p>
        </w:tc>
        <w:tc>
          <w:tcPr>
            <w:tcW w:w="2520" w:type="dxa"/>
            <w:hideMark/>
          </w:tcPr>
          <w:p w14:paraId="129119D3" w14:textId="77777777" w:rsidR="00F469C8" w:rsidRPr="006651A1" w:rsidRDefault="00F469C8" w:rsidP="0017315D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6651A1"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  <w:t>Sensitive to mental model differences</w:t>
            </w:r>
          </w:p>
        </w:tc>
      </w:tr>
    </w:tbl>
    <w:p w14:paraId="4E9DAD51" w14:textId="77777777" w:rsidR="0061720A" w:rsidRDefault="0061720A" w:rsidP="00191344">
      <w:pPr>
        <w:ind w:firstLine="0"/>
      </w:pPr>
    </w:p>
    <w:p w14:paraId="7A32AC1E" w14:textId="77777777" w:rsidR="00B83B76" w:rsidRDefault="00B83B76">
      <w:pPr>
        <w:spacing w:before="0"/>
        <w:ind w:firstLine="0"/>
        <w:rPr>
          <w:b/>
        </w:rPr>
      </w:pPr>
      <w:r>
        <w:rPr>
          <w:b/>
        </w:rPr>
        <w:br w:type="page"/>
      </w:r>
    </w:p>
    <w:p w14:paraId="0CAAD5AF" w14:textId="62FC0AAE" w:rsidR="007B3D8D" w:rsidRPr="00382B19" w:rsidRDefault="00382B19" w:rsidP="006A581F">
      <w:pPr>
        <w:pStyle w:val="Heading1"/>
      </w:pPr>
      <w:r w:rsidRPr="00382B19">
        <w:t>Appendix B:  SPAM Sensitivity Studies</w:t>
      </w:r>
    </w:p>
    <w:tbl>
      <w:tblPr>
        <w:tblStyle w:val="TableGrid"/>
        <w:tblW w:w="12330" w:type="dxa"/>
        <w:tblInd w:w="378" w:type="dxa"/>
        <w:tblLayout w:type="fixed"/>
        <w:tblLook w:val="04A0" w:firstRow="1" w:lastRow="0" w:firstColumn="1" w:lastColumn="0" w:noHBand="0" w:noVBand="1"/>
      </w:tblPr>
      <w:tblGrid>
        <w:gridCol w:w="1890"/>
        <w:gridCol w:w="1170"/>
        <w:gridCol w:w="1503"/>
        <w:gridCol w:w="1317"/>
        <w:gridCol w:w="1113"/>
        <w:gridCol w:w="1170"/>
        <w:gridCol w:w="1170"/>
        <w:gridCol w:w="2997"/>
      </w:tblGrid>
      <w:tr w:rsidR="00382B19" w:rsidRPr="0017315D" w14:paraId="7000F4FE" w14:textId="77777777" w:rsidTr="00F316D6">
        <w:tc>
          <w:tcPr>
            <w:tcW w:w="1890" w:type="dxa"/>
            <w:vAlign w:val="center"/>
          </w:tcPr>
          <w:p w14:paraId="184E93E9" w14:textId="0D2383A8" w:rsidR="00382B19" w:rsidRPr="00382B19" w:rsidRDefault="00E77F7A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Alexander&lt;/Author&gt;&lt;Year&gt;2005&lt;/Year&gt;&lt;RecNum&gt;1894&lt;/RecNum&gt;&lt;DisplayText&gt;(Alexander &amp;amp; Wickens, 2005)&lt;/DisplayText&gt;&lt;record&gt;&lt;rec-number&gt;1894&lt;/rec-number&gt;&lt;foreign-keys&gt;&lt;key app="EN" db-id="fte529zvirww2aevxamxtp2me0d9fvz0fxvx" timestamp="1542520411"&gt;1894&lt;/key&gt;&lt;/foreign-keys&gt;&lt;ref-type name="Conference Proceedings"&gt;10&lt;/ref-type&gt;&lt;contributors&gt;&lt;authors&gt;&lt;author&gt;Alexander, Amy L&lt;/author&gt;&lt;author&gt;Wickens, Christopher D&lt;/author&gt;&lt;/authors&gt;&lt;/contributors&gt;&lt;titles&gt;&lt;title&gt;Synthetic vision systems: Flightpath tracking, situation awareness, and visual scanning in an integrated hazard display&lt;/title&gt;&lt;secondary-title&gt;International Symposium on Aviation Psychology&lt;/secondary-title&gt;&lt;/titles&gt;&lt;pages&gt;1-6&lt;/pages&gt;&lt;dates&gt;&lt;year&gt;2005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Alexander &amp; Wickens, 2005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198D2185" w14:textId="6387C637" w:rsidR="00382B19" w:rsidRPr="00382B19" w:rsidRDefault="00382B19" w:rsidP="0006530B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Aviation</w:t>
            </w:r>
          </w:p>
        </w:tc>
        <w:tc>
          <w:tcPr>
            <w:tcW w:w="1503" w:type="dxa"/>
            <w:vAlign w:val="center"/>
          </w:tcPr>
          <w:p w14:paraId="564BB6EB" w14:textId="34AB458D" w:rsidR="00382B19" w:rsidRPr="00382B19" w:rsidRDefault="00382B19" w:rsidP="0006530B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31B539C7" w14:textId="46EBAC51" w:rsidR="00382B19" w:rsidRPr="00382B19" w:rsidRDefault="00382B19" w:rsidP="0006530B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10764A0F" w14:textId="2785D0FC" w:rsidR="00382B19" w:rsidRPr="00382B19" w:rsidRDefault="00382B19" w:rsidP="0006530B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170" w:type="dxa"/>
            <w:vAlign w:val="center"/>
          </w:tcPr>
          <w:p w14:paraId="2503CEDC" w14:textId="7E28B1C7" w:rsidR="00382B19" w:rsidRPr="00382B19" w:rsidRDefault="00382B19" w:rsidP="0006530B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PAM</w:t>
            </w:r>
          </w:p>
        </w:tc>
        <w:tc>
          <w:tcPr>
            <w:tcW w:w="1170" w:type="dxa"/>
            <w:vAlign w:val="center"/>
          </w:tcPr>
          <w:p w14:paraId="1E23843F" w14:textId="7B60698E" w:rsidR="00382B19" w:rsidRPr="00382B19" w:rsidRDefault="00382B19" w:rsidP="0006530B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97" w:type="dxa"/>
            <w:vAlign w:val="center"/>
          </w:tcPr>
          <w:p w14:paraId="165C5A4D" w14:textId="322403F4" w:rsidR="00382B19" w:rsidRPr="00382B19" w:rsidRDefault="00382B19" w:rsidP="002C3D99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ensitive to display differences</w:t>
            </w:r>
          </w:p>
        </w:tc>
      </w:tr>
      <w:tr w:rsidR="00382B19" w:rsidRPr="0017315D" w14:paraId="082CADBD" w14:textId="77777777" w:rsidTr="00F316D6">
        <w:trPr>
          <w:trHeight w:val="755"/>
        </w:trPr>
        <w:tc>
          <w:tcPr>
            <w:tcW w:w="1890" w:type="dxa"/>
            <w:vAlign w:val="center"/>
          </w:tcPr>
          <w:p w14:paraId="6FC396E0" w14:textId="3B732698" w:rsidR="00382B19" w:rsidRPr="00382B19" w:rsidRDefault="00E77F7A" w:rsidP="002C3D99">
            <w:pPr>
              <w:ind w:right="101"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6A581F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Burns&lt;/Author&gt;&lt;Year&gt;2008&lt;/Year&gt;&lt;RecNum&gt;1843&lt;/RecNum&gt;&lt;DisplayText&gt;(Burns, et al., 2008)&lt;/DisplayText&gt;&lt;record&gt;&lt;rec-number&gt;1843&lt;/rec-number&gt;&lt;foreign-keys&gt;&lt;key app="EN" db-id="fte529zvirww2aevxamxtp2me0d9fvz0fxvx" timestamp="1541827648"&gt;1843&lt;/key&gt;&lt;/foreign-keys&gt;&lt;ref-type name="Journal Article"&gt;17&lt;/ref-type&gt;&lt;contributors&gt;&lt;authors&gt;&lt;author&gt;Burns, Catherine M&lt;/author&gt;&lt;author&gt;Skraaning Jr, Gyrd&lt;/author&gt;&lt;author&gt;Jamieson, Greg A&lt;/author&gt;&lt;author&gt;Lau, Nathan&lt;/author&gt;&lt;author&gt;Kwok, Jordanna&lt;/author&gt;&lt;author&gt;Welch, Robin&lt;/author&gt;&lt;author&gt;Andresen, Gisle&lt;/author&gt;&lt;/authors&gt;&lt;/contributors&gt;&lt;titles&gt;&lt;title&gt;Evaluation of ecological interface design for nuclear process control: situation awareness effects&lt;/title&gt;&lt;secondary-title&gt;Human Factors&lt;/secondary-title&gt;&lt;/titles&gt;&lt;periodical&gt;&lt;full-title&gt;Human Factors&lt;/full-title&gt;&lt;/periodical&gt;&lt;pages&gt;663-679&lt;/pages&gt;&lt;volume&gt;50&lt;/volume&gt;&lt;number&gt;4&lt;/number&gt;&lt;dates&gt;&lt;year&gt;2008&lt;/year&gt;&lt;/dates&gt;&lt;isbn&gt;0018-7208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Burns, et al., 2008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3D801114" w14:textId="25F39BCB" w:rsidR="00382B19" w:rsidRPr="00382B19" w:rsidRDefault="00382B19" w:rsidP="0006530B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Process Control</w:t>
            </w:r>
          </w:p>
        </w:tc>
        <w:tc>
          <w:tcPr>
            <w:tcW w:w="1503" w:type="dxa"/>
            <w:vAlign w:val="center"/>
          </w:tcPr>
          <w:p w14:paraId="751BEFEC" w14:textId="2BC829F9" w:rsidR="00382B19" w:rsidRPr="00382B19" w:rsidRDefault="00382B19" w:rsidP="0006530B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4BD031C3" w14:textId="2C0347E5" w:rsidR="00382B19" w:rsidRPr="00382B19" w:rsidRDefault="00382B19" w:rsidP="0006530B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0D11D797" w14:textId="6CA4D8B1" w:rsidR="00382B19" w:rsidRPr="00382B19" w:rsidRDefault="00382B19" w:rsidP="0006530B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1170" w:type="dxa"/>
            <w:vAlign w:val="center"/>
          </w:tcPr>
          <w:p w14:paraId="008875DB" w14:textId="7B93B73B" w:rsidR="00382B19" w:rsidRPr="00382B19" w:rsidRDefault="00382B19" w:rsidP="0006530B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Real time probes</w:t>
            </w:r>
          </w:p>
        </w:tc>
        <w:tc>
          <w:tcPr>
            <w:tcW w:w="1170" w:type="dxa"/>
            <w:vAlign w:val="center"/>
          </w:tcPr>
          <w:p w14:paraId="0E1DF64E" w14:textId="4C50BD57" w:rsidR="00382B19" w:rsidRPr="00382B19" w:rsidRDefault="00382B19" w:rsidP="0006530B">
            <w:pPr>
              <w:ind w:right="101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97" w:type="dxa"/>
            <w:vAlign w:val="center"/>
          </w:tcPr>
          <w:p w14:paraId="4404D358" w14:textId="5666B49A" w:rsidR="00382B19" w:rsidRPr="00382B19" w:rsidRDefault="00382B19" w:rsidP="002C3D99">
            <w:pPr>
              <w:ind w:right="101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Imbedded probes (L2 and L3) sensitive to interface type, scenarios and phase and interaction</w:t>
            </w:r>
          </w:p>
        </w:tc>
      </w:tr>
      <w:tr w:rsidR="00382B19" w:rsidRPr="0017315D" w14:paraId="3E748843" w14:textId="77777777" w:rsidTr="00F316D6">
        <w:trPr>
          <w:trHeight w:val="350"/>
        </w:trPr>
        <w:tc>
          <w:tcPr>
            <w:tcW w:w="1890" w:type="dxa"/>
            <w:noWrap/>
            <w:vAlign w:val="center"/>
            <w:hideMark/>
          </w:tcPr>
          <w:p w14:paraId="3511EC2D" w14:textId="2EB794B5" w:rsidR="00382B19" w:rsidRPr="00382B19" w:rsidRDefault="00E77F7A" w:rsidP="002C3D99">
            <w:pPr>
              <w:spacing w:before="0"/>
              <w:ind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Chen&lt;/Author&gt;&lt;Year&gt;2014&lt;/Year&gt;&lt;RecNum&gt;1949&lt;/RecNum&gt;&lt;DisplayText&gt;(Chen, Loft, Huf, Braithwaite, &amp;amp; Visser, 2014)&lt;/DisplayText&gt;&lt;record&gt;&lt;rec-number&gt;1949&lt;/rec-number&gt;&lt;foreign-keys&gt;&lt;key app="EN" db-id="fte529zvirww2aevxamxtp2me0d9fvz0fxvx" timestamp="1545021973"&gt;1949&lt;/key&gt;&lt;/foreign-keys&gt;&lt;ref-type name="Conference Proceedings"&gt;10&lt;/ref-type&gt;&lt;contributors&gt;&lt;authors&gt;&lt;author&gt;Chen, Stephanie&lt;/author&gt;&lt;author&gt;Loft, Shayne&lt;/author&gt;&lt;author&gt;Huf, Sam&lt;/author&gt;&lt;author&gt;Braithwaite, Janelle&lt;/author&gt;&lt;author&gt;Visser, Troy&lt;/author&gt;&lt;/authors&gt;&lt;/contributors&gt;&lt;titles&gt;&lt;title&gt;Static and adaptable automation in simulated submarine track management&lt;/title&gt;&lt;secondary-title&gt;Proceedings of the Human Factors and Ergonomics Society Annual Meeting&lt;/secondary-title&gt;&lt;/titles&gt;&lt;pages&gt;2280-2284&lt;/pages&gt;&lt;volume&gt;58&lt;/volume&gt;&lt;number&gt;1&lt;/number&gt;&lt;dates&gt;&lt;year&gt;2014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Chen, Loft, Huf, Braithwaite, &amp; Visser, 2014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170" w:type="dxa"/>
            <w:noWrap/>
            <w:vAlign w:val="center"/>
            <w:hideMark/>
          </w:tcPr>
          <w:p w14:paraId="0B9E3CE3" w14:textId="0BCB0641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ubmarine Manage</w:t>
            </w:r>
            <w:r w:rsidR="00E93EC0"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ment</w:t>
            </w:r>
          </w:p>
        </w:tc>
        <w:tc>
          <w:tcPr>
            <w:tcW w:w="1503" w:type="dxa"/>
            <w:noWrap/>
            <w:vAlign w:val="center"/>
            <w:hideMark/>
          </w:tcPr>
          <w:p w14:paraId="50928F54" w14:textId="355A8839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  <w:hideMark/>
          </w:tcPr>
          <w:p w14:paraId="21917291" w14:textId="4D28777A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noWrap/>
            <w:vAlign w:val="center"/>
            <w:hideMark/>
          </w:tcPr>
          <w:p w14:paraId="63E4F17A" w14:textId="51F7C09A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1170" w:type="dxa"/>
            <w:vAlign w:val="center"/>
            <w:hideMark/>
          </w:tcPr>
          <w:p w14:paraId="6110B620" w14:textId="4FCB93C7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PAM</w:t>
            </w:r>
          </w:p>
        </w:tc>
        <w:tc>
          <w:tcPr>
            <w:tcW w:w="1170" w:type="dxa"/>
            <w:vAlign w:val="center"/>
            <w:hideMark/>
          </w:tcPr>
          <w:p w14:paraId="5927DD8A" w14:textId="709438B5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997" w:type="dxa"/>
            <w:vAlign w:val="center"/>
            <w:hideMark/>
          </w:tcPr>
          <w:p w14:paraId="4F7B0B7D" w14:textId="0010429B" w:rsidR="00382B19" w:rsidRPr="00382B19" w:rsidRDefault="00382B19" w:rsidP="002C3D99">
            <w:pPr>
              <w:spacing w:before="0"/>
              <w:ind w:firstLine="0"/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Not sensitive to automation condition</w:t>
            </w:r>
          </w:p>
        </w:tc>
      </w:tr>
      <w:tr w:rsidR="00382B19" w:rsidRPr="007B5E31" w14:paraId="6E162DD6" w14:textId="77777777" w:rsidTr="00F316D6">
        <w:trPr>
          <w:trHeight w:val="638"/>
        </w:trPr>
        <w:tc>
          <w:tcPr>
            <w:tcW w:w="1890" w:type="dxa"/>
            <w:vAlign w:val="center"/>
            <w:hideMark/>
          </w:tcPr>
          <w:p w14:paraId="179C419E" w14:textId="6132D3AD" w:rsidR="00382B19" w:rsidRPr="00382B19" w:rsidRDefault="00E77F7A" w:rsidP="002C3D99">
            <w:pPr>
              <w:spacing w:before="0"/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Cummings&lt;/Author&gt;&lt;Year&gt;2007&lt;/Year&gt;&lt;RecNum&gt;1866&lt;/RecNum&gt;&lt;DisplayText&gt;(Cummings &amp;amp; Guerlain, 2007)&lt;/DisplayText&gt;&lt;record&gt;&lt;rec-number&gt;1866&lt;/rec-number&gt;&lt;foreign-keys&gt;&lt;key app="EN" db-id="fte529zvirww2aevxamxtp2me0d9fvz0fxvx" timestamp="1542493784"&gt;1866&lt;/key&gt;&lt;/foreign-keys&gt;&lt;ref-type name="Journal Article"&gt;17&lt;/ref-type&gt;&lt;contributors&gt;&lt;authors&gt;&lt;author&gt;Cummings, Mary L&lt;/author&gt;&lt;author&gt;Guerlain, Stephanie&lt;/author&gt;&lt;/authors&gt;&lt;/contributors&gt;&lt;titles&gt;&lt;title&gt;Developing operator capacity estimates for supervisory control of autonomous vehicles&lt;/title&gt;&lt;secondary-title&gt;Human Factors&lt;/secondary-title&gt;&lt;/titles&gt;&lt;periodical&gt;&lt;full-title&gt;Human Factors&lt;/full-title&gt;&lt;/periodical&gt;&lt;pages&gt;1-15&lt;/pages&gt;&lt;volume&gt;49&lt;/volume&gt;&lt;number&gt;1&lt;/number&gt;&lt;dates&gt;&lt;year&gt;2007&lt;/year&gt;&lt;/dates&gt;&lt;isbn&gt;0018-7208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Cummings &amp; Guerlain, 2007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  <w:hideMark/>
          </w:tcPr>
          <w:p w14:paraId="608E049E" w14:textId="0F170FAB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Military</w:t>
            </w:r>
          </w:p>
        </w:tc>
        <w:tc>
          <w:tcPr>
            <w:tcW w:w="1503" w:type="dxa"/>
            <w:noWrap/>
            <w:vAlign w:val="center"/>
            <w:hideMark/>
          </w:tcPr>
          <w:p w14:paraId="43540068" w14:textId="3AB4B48E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  <w:hideMark/>
          </w:tcPr>
          <w:p w14:paraId="08A07BEA" w14:textId="51239252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  <w:hideMark/>
          </w:tcPr>
          <w:p w14:paraId="0FBE633A" w14:textId="13671437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42</w:t>
            </w:r>
          </w:p>
        </w:tc>
        <w:tc>
          <w:tcPr>
            <w:tcW w:w="1170" w:type="dxa"/>
            <w:vAlign w:val="center"/>
            <w:hideMark/>
          </w:tcPr>
          <w:p w14:paraId="15F169C9" w14:textId="521DF98D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Real time probes</w:t>
            </w:r>
          </w:p>
        </w:tc>
        <w:tc>
          <w:tcPr>
            <w:tcW w:w="1170" w:type="dxa"/>
            <w:vAlign w:val="center"/>
            <w:hideMark/>
          </w:tcPr>
          <w:p w14:paraId="697402F5" w14:textId="6362E358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97" w:type="dxa"/>
            <w:vAlign w:val="center"/>
            <w:hideMark/>
          </w:tcPr>
          <w:p w14:paraId="6915381A" w14:textId="3B5CF267" w:rsidR="00382B19" w:rsidRPr="00382B19" w:rsidRDefault="00382B19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ensitive to session and number of missiles</w:t>
            </w:r>
          </w:p>
        </w:tc>
      </w:tr>
      <w:tr w:rsidR="00382B19" w:rsidRPr="007B5E31" w14:paraId="5FF68F1F" w14:textId="77777777" w:rsidTr="00F316D6">
        <w:trPr>
          <w:trHeight w:val="638"/>
        </w:trPr>
        <w:tc>
          <w:tcPr>
            <w:tcW w:w="1890" w:type="dxa"/>
            <w:vAlign w:val="center"/>
          </w:tcPr>
          <w:p w14:paraId="61AB55E7" w14:textId="7D58C317" w:rsidR="00382B19" w:rsidRPr="00382B19" w:rsidRDefault="00E77F7A" w:rsidP="002C3D99">
            <w:pPr>
              <w:spacing w:before="0"/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Dao&lt;/Author&gt;&lt;Year&gt;2009&lt;/Year&gt;&lt;RecNum&gt;1899&lt;/RecNum&gt;&lt;DisplayText&gt;(Dao et al., 2009)&lt;/DisplayText&gt;&lt;record&gt;&lt;rec-number&gt;1899&lt;/rec-number&gt;&lt;foreign-keys&gt;&lt;key app="EN" db-id="fte529zvirww2aevxamxtp2me0d9fvz0fxvx" timestamp="1542581219"&gt;1899&lt;/key&gt;&lt;/foreign-keys&gt;&lt;ref-type name="Book Section"&gt;5&lt;/ref-type&gt;&lt;contributors&gt;&lt;authors&gt;&lt;author&gt;Dao, Arik-Quang V&lt;/author&gt;&lt;author&gt;Brandt, Summer L&lt;/author&gt;&lt;author&gt;Battiste, Vernol&lt;/author&gt;&lt;author&gt;Vu, Kim-Phuong L&lt;/author&gt;&lt;author&gt;Strybel, Thomas&lt;/author&gt;&lt;author&gt;Johnson, Walter W&lt;/author&gt;&lt;/authors&gt;&lt;secondary-authors&gt;&lt;author&gt;Smith, M. J&lt;/author&gt;&lt;author&gt;Salvendy, G.&lt;/author&gt;&lt;/secondary-authors&gt;&lt;/contributors&gt;&lt;titles&gt;&lt;title&gt;The impact of automation assisted aircraft separation on situation awareness&lt;/title&gt;&lt;secondary-title&gt;Human Interface, Part II (HCI 2009)&lt;/secondary-title&gt;&lt;/titles&gt;&lt;pages&gt;738-747&lt;/pages&gt;&lt;dates&gt;&lt;year&gt;2009&lt;/year&gt;&lt;/dates&gt;&lt;pub-location&gt;Berlin&lt;/pub-location&gt;&lt;publisher&gt;Springer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Dao et al., 2009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050B6A5E" w14:textId="6E16D0D2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Aviation</w:t>
            </w:r>
          </w:p>
        </w:tc>
        <w:tc>
          <w:tcPr>
            <w:tcW w:w="1503" w:type="dxa"/>
            <w:noWrap/>
            <w:vAlign w:val="center"/>
          </w:tcPr>
          <w:p w14:paraId="21FC5DC2" w14:textId="7C55FEE6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69A5AB7F" w14:textId="0A20AC14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13B1270B" w14:textId="22762BBF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170" w:type="dxa"/>
            <w:vAlign w:val="center"/>
          </w:tcPr>
          <w:p w14:paraId="0E3386CC" w14:textId="2A7905DF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Real time probes</w:t>
            </w:r>
          </w:p>
        </w:tc>
        <w:tc>
          <w:tcPr>
            <w:tcW w:w="1170" w:type="dxa"/>
            <w:vAlign w:val="center"/>
          </w:tcPr>
          <w:p w14:paraId="69C7039E" w14:textId="7FE2FA6C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97" w:type="dxa"/>
            <w:vAlign w:val="center"/>
          </w:tcPr>
          <w:p w14:paraId="63CA38EC" w14:textId="41AE0D33" w:rsidR="00382B19" w:rsidRPr="00382B19" w:rsidRDefault="00382B19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ensitive to automation condition</w:t>
            </w:r>
          </w:p>
        </w:tc>
      </w:tr>
      <w:tr w:rsidR="00382B19" w:rsidRPr="007B5E31" w14:paraId="04C0D811" w14:textId="77777777" w:rsidTr="00F316D6">
        <w:trPr>
          <w:trHeight w:val="638"/>
        </w:trPr>
        <w:tc>
          <w:tcPr>
            <w:tcW w:w="1890" w:type="dxa"/>
            <w:vAlign w:val="center"/>
          </w:tcPr>
          <w:p w14:paraId="75E884B7" w14:textId="45EC507A" w:rsidR="00382B19" w:rsidRPr="00382B19" w:rsidRDefault="00E77F7A" w:rsidP="002C3D99">
            <w:pPr>
              <w:spacing w:before="0"/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Dao&lt;/Author&gt;&lt;Year&gt;2011&lt;/Year&gt;&lt;RecNum&gt;1905&lt;/RecNum&gt;&lt;DisplayText&gt;(Dao et al., 2011)&lt;/DisplayText&gt;&lt;record&gt;&lt;rec-number&gt;1905&lt;/rec-number&gt;&lt;foreign-keys&gt;&lt;key app="EN" db-id="fte529zvirww2aevxamxtp2me0d9fvz0fxvx" timestamp="1542585590"&gt;1905&lt;/key&gt;&lt;/foreign-keys&gt;&lt;ref-type name="Book Section"&gt;5&lt;/ref-type&gt;&lt;contributors&gt;&lt;authors&gt;&lt;author&gt;Dao, Arik-Quang V&lt;/author&gt;&lt;author&gt;Brandt, Summer L&lt;/author&gt;&lt;author&gt;Bacon, L Paige&lt;/author&gt;&lt;author&gt;Kraut, Joshua M&lt;/author&gt;&lt;author&gt;Nguyen, Jimmy&lt;/author&gt;&lt;author&gt;Minakata, Katsumi&lt;/author&gt;&lt;author&gt;Raza, Hamzah&lt;/author&gt;&lt;author&gt;Johnson, Walter W&lt;/author&gt;&lt;/authors&gt;&lt;secondary-authors&gt;&lt;author&gt;Smith, M. J.&lt;/author&gt;&lt;author&gt;Salvendy, G.&lt;/author&gt;&lt;/secondary-authors&gt;&lt;/contributors&gt;&lt;titles&gt;&lt;title&gt;Conflict resolution automation and pilot situation awareness&lt;/title&gt;&lt;secondary-title&gt;Human Interface (HCI 2011)&lt;/secondary-title&gt;&lt;/titles&gt;&lt;pages&gt;473-482&lt;/pages&gt;&lt;dates&gt;&lt;year&gt;2011&lt;/year&gt;&lt;/dates&gt;&lt;pub-location&gt;Berlin&lt;/pub-location&gt;&lt;publisher&gt;Springer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Dao et al., 2011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74385C2F" w14:textId="42424EA5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Aviation</w:t>
            </w:r>
          </w:p>
        </w:tc>
        <w:tc>
          <w:tcPr>
            <w:tcW w:w="1503" w:type="dxa"/>
            <w:noWrap/>
            <w:vAlign w:val="center"/>
          </w:tcPr>
          <w:p w14:paraId="31357315" w14:textId="04CFF2A0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6A8CB7C8" w14:textId="389BA012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3373549D" w14:textId="45589201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1170" w:type="dxa"/>
            <w:vAlign w:val="center"/>
          </w:tcPr>
          <w:p w14:paraId="6A81E685" w14:textId="71E6046E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PAM</w:t>
            </w:r>
          </w:p>
        </w:tc>
        <w:tc>
          <w:tcPr>
            <w:tcW w:w="1170" w:type="dxa"/>
            <w:vAlign w:val="center"/>
          </w:tcPr>
          <w:p w14:paraId="14757434" w14:textId="2044E886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97" w:type="dxa"/>
            <w:vAlign w:val="center"/>
          </w:tcPr>
          <w:p w14:paraId="7548CBD6" w14:textId="0E991A33" w:rsidR="00382B19" w:rsidRPr="00382B19" w:rsidRDefault="00382B19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ensitive to automation condition</w:t>
            </w:r>
          </w:p>
        </w:tc>
      </w:tr>
      <w:tr w:rsidR="00382B19" w:rsidRPr="007B5E31" w14:paraId="6F11A297" w14:textId="77777777" w:rsidTr="00F316D6">
        <w:trPr>
          <w:trHeight w:val="638"/>
        </w:trPr>
        <w:tc>
          <w:tcPr>
            <w:tcW w:w="1890" w:type="dxa"/>
            <w:vAlign w:val="center"/>
          </w:tcPr>
          <w:p w14:paraId="6678F3FF" w14:textId="1F6C2BCE" w:rsidR="00382B19" w:rsidRPr="00382B19" w:rsidRDefault="00E77F7A" w:rsidP="002C3D99">
            <w:pPr>
              <w:spacing w:before="0"/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Dattel&lt;/Author&gt;&lt;Year&gt;2011&lt;/Year&gt;&lt;RecNum&gt;1937&lt;/RecNum&gt;&lt;DisplayText&gt;(Dattel et al., 2011)&lt;/DisplayText&gt;&lt;record&gt;&lt;rec-number&gt;1937&lt;/rec-number&gt;&lt;foreign-keys&gt;&lt;key app="EN" db-id="fte529zvirww2aevxamxtp2me0d9fvz0fxvx" timestamp="1545017670"&gt;1937&lt;/key&gt;&lt;/foreign-keys&gt;&lt;ref-type name="Conference Proceedings"&gt;10&lt;/ref-type&gt;&lt;contributors&gt;&lt;authors&gt;&lt;author&gt;Dattel, Andrew R&lt;/author&gt;&lt;author&gt;Vogt, Jason E&lt;/author&gt;&lt;author&gt;Fratzola, Jessica K&lt;/author&gt;&lt;author&gt;Dever, Daniel P&lt;/author&gt;&lt;author&gt;Stefonetti, Matthew&lt;/author&gt;&lt;author&gt;Sheehan, Chelsea C&lt;/author&gt;&lt;author&gt;Miller, Marissa C&lt;/author&gt;&lt;author&gt;Cavanagh, Joseph A&lt;/author&gt;&lt;/authors&gt;&lt;/contributors&gt;&lt;titles&gt;&lt;title&gt;The gorilla’s role in relevant and irrelevant stimuli in situation awareness and driving hazard detection&lt;/title&gt;&lt;secondary-title&gt;Human Factors and Ergonomics Society Annual Meeting&lt;/secondary-title&gt;&lt;/titles&gt;&lt;pages&gt;924-928&lt;/pages&gt;&lt;volume&gt;55&lt;/volume&gt;&lt;number&gt;1&lt;/number&gt;&lt;dates&gt;&lt;year&gt;2011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Dattel et al., 2011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493571DA" w14:textId="5BA331A1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Driving</w:t>
            </w:r>
          </w:p>
        </w:tc>
        <w:tc>
          <w:tcPr>
            <w:tcW w:w="1503" w:type="dxa"/>
            <w:noWrap/>
            <w:vAlign w:val="center"/>
          </w:tcPr>
          <w:p w14:paraId="225D8779" w14:textId="1EB3C78E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Videos</w:t>
            </w:r>
          </w:p>
        </w:tc>
        <w:tc>
          <w:tcPr>
            <w:tcW w:w="1317" w:type="dxa"/>
            <w:vAlign w:val="center"/>
          </w:tcPr>
          <w:p w14:paraId="7922E72C" w14:textId="71FB52CC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4B0B885B" w14:textId="51A44F80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34</w:t>
            </w:r>
          </w:p>
        </w:tc>
        <w:tc>
          <w:tcPr>
            <w:tcW w:w="1170" w:type="dxa"/>
            <w:vAlign w:val="center"/>
          </w:tcPr>
          <w:p w14:paraId="147AF130" w14:textId="278AB0DA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Real time probes</w:t>
            </w:r>
          </w:p>
        </w:tc>
        <w:tc>
          <w:tcPr>
            <w:tcW w:w="1170" w:type="dxa"/>
            <w:vAlign w:val="center"/>
          </w:tcPr>
          <w:p w14:paraId="4B838804" w14:textId="0EAF5C63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97" w:type="dxa"/>
            <w:vAlign w:val="center"/>
          </w:tcPr>
          <w:p w14:paraId="298BB0FD" w14:textId="1776A09C" w:rsidR="00382B19" w:rsidRPr="00382B19" w:rsidRDefault="00382B19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peed of answering irrelevant questions sensitive to inattentional blindness</w:t>
            </w:r>
          </w:p>
        </w:tc>
      </w:tr>
      <w:tr w:rsidR="00382B19" w:rsidRPr="007B5E31" w14:paraId="701FC0EE" w14:textId="77777777" w:rsidTr="00F316D6">
        <w:trPr>
          <w:trHeight w:val="638"/>
        </w:trPr>
        <w:tc>
          <w:tcPr>
            <w:tcW w:w="1890" w:type="dxa"/>
            <w:vAlign w:val="center"/>
          </w:tcPr>
          <w:p w14:paraId="4F4DDCFF" w14:textId="47BD7F3B" w:rsidR="00382B19" w:rsidRPr="00382B19" w:rsidRDefault="00E77F7A" w:rsidP="002C3D99">
            <w:pPr>
              <w:spacing w:before="0"/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Dattel&lt;/Author&gt;&lt;Year&gt;2012&lt;/Year&gt;&lt;RecNum&gt;1939&lt;/RecNum&gt;&lt;DisplayText&gt;(Dattel et al., 2012)&lt;/DisplayText&gt;&lt;record&gt;&lt;rec-number&gt;1939&lt;/rec-number&gt;&lt;foreign-keys&gt;&lt;key app="EN" db-id="fte529zvirww2aevxamxtp2me0d9fvz0fxvx" timestamp="1545018491"&gt;1939&lt;/key&gt;&lt;/foreign-keys&gt;&lt;ref-type name="Conference Proceedings"&gt;10&lt;/ref-type&gt;&lt;contributors&gt;&lt;authors&gt;&lt;author&gt;Dattel, Andrew R&lt;/author&gt;&lt;author&gt;Vogt, Jason E&lt;/author&gt;&lt;author&gt;Sheehan, Chelsea C&lt;/author&gt;&lt;author&gt;Madjic, Kristen&lt;/author&gt;&lt;author&gt;Stefonetti, Matthew C&lt;/author&gt;&lt;author&gt;Miller, Marissa C&lt;/author&gt;&lt;author&gt;Dever, Daniel P&lt;/author&gt;&lt;author&gt;Brodsky, Jesse&lt;/author&gt;&lt;author&gt;Bradley, Sierra&lt;/author&gt;&lt;author&gt;Fratzola, Jessica K&lt;/author&gt;&lt;/authors&gt;&lt;/contributors&gt;&lt;titles&gt;&lt;title&gt;The effects of pointing out failures of inattentional blindness on performance and situation awareness&lt;/title&gt;&lt;secondary-title&gt;Human Factors and Ergonomics Society Annual Meeting&lt;/secondary-title&gt;&lt;/titles&gt;&lt;pages&gt;1094-1098&lt;/pages&gt;&lt;volume&gt;56&lt;/volume&gt;&lt;number&gt;1&lt;/number&gt;&lt;dates&gt;&lt;year&gt;2012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Dattel et al., 2012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7924010B" w14:textId="58617A11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Driving</w:t>
            </w:r>
          </w:p>
        </w:tc>
        <w:tc>
          <w:tcPr>
            <w:tcW w:w="1503" w:type="dxa"/>
            <w:noWrap/>
            <w:vAlign w:val="center"/>
          </w:tcPr>
          <w:p w14:paraId="7548FE1A" w14:textId="2E94B1A6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Videos</w:t>
            </w:r>
          </w:p>
        </w:tc>
        <w:tc>
          <w:tcPr>
            <w:tcW w:w="1317" w:type="dxa"/>
            <w:vAlign w:val="center"/>
          </w:tcPr>
          <w:p w14:paraId="0C491612" w14:textId="196FEE1F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6AE0764C" w14:textId="760ED34E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82</w:t>
            </w:r>
          </w:p>
        </w:tc>
        <w:tc>
          <w:tcPr>
            <w:tcW w:w="1170" w:type="dxa"/>
            <w:vAlign w:val="center"/>
          </w:tcPr>
          <w:p w14:paraId="40271F92" w14:textId="31CD5272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Real time probes</w:t>
            </w:r>
          </w:p>
        </w:tc>
        <w:tc>
          <w:tcPr>
            <w:tcW w:w="1170" w:type="dxa"/>
            <w:vAlign w:val="center"/>
          </w:tcPr>
          <w:p w14:paraId="37F2F57D" w14:textId="2CE0A3AD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97" w:type="dxa"/>
            <w:vAlign w:val="center"/>
          </w:tcPr>
          <w:p w14:paraId="1F53E25D" w14:textId="40F3E988" w:rsidR="00382B19" w:rsidRPr="00382B19" w:rsidRDefault="00382B19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RT sensitive to working memory differences on irrelevant questions, but not relevant questions</w:t>
            </w:r>
          </w:p>
        </w:tc>
      </w:tr>
      <w:tr w:rsidR="00382B19" w:rsidRPr="007B5E31" w14:paraId="59CF119B" w14:textId="77777777" w:rsidTr="00F316D6">
        <w:trPr>
          <w:trHeight w:val="638"/>
        </w:trPr>
        <w:tc>
          <w:tcPr>
            <w:tcW w:w="1890" w:type="dxa"/>
            <w:vAlign w:val="center"/>
          </w:tcPr>
          <w:p w14:paraId="64E3C56B" w14:textId="4FCC8F5D" w:rsidR="00382B19" w:rsidRPr="00382B19" w:rsidRDefault="00E77F7A" w:rsidP="002C3D99">
            <w:pPr>
              <w:spacing w:before="0"/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Dattel&lt;/Author&gt;&lt;Year&gt;2013&lt;/Year&gt;&lt;RecNum&gt;1944&lt;/RecNum&gt;&lt;DisplayText&gt;(Dattel et al., 2013)&lt;/DisplayText&gt;&lt;record&gt;&lt;rec-number&gt;1944&lt;/rec-number&gt;&lt;foreign-keys&gt;&lt;key app="EN" db-id="fte529zvirww2aevxamxtp2me0d9fvz0fxvx" timestamp="1545020587"&gt;1944&lt;/key&gt;&lt;/foreign-keys&gt;&lt;ref-type name="Conference Proceedings"&gt;10&lt;/ref-type&gt;&lt;contributors&gt;&lt;authors&gt;&lt;author&gt;Dattel, Andrew R&lt;/author&gt;&lt;author&gt;Kossuth, Lisa&lt;/author&gt;&lt;author&gt;Sheehan, Chelsea C&lt;/author&gt;&lt;author&gt;Green, H Justin&lt;/author&gt;&lt;author&gt;Giannini, Crystal&lt;/author&gt;&lt;author&gt;Decker, Jennifer&lt;/author&gt;&lt;author&gt;Mericle-Swingle, Hayley M&lt;/author&gt;&lt;author&gt;Crockett, Suzanne A&lt;/author&gt;&lt;/authors&gt;&lt;/contributors&gt;&lt;titles&gt;&lt;title&gt;Effects of Conceptual Training and Procedural Training for Teaching Aviation Instrument Holding Patterns&lt;/title&gt;&lt;secondary-title&gt;Human Factors and Ergonomics Society Annual Meeting&lt;/secondary-title&gt;&lt;/titles&gt;&lt;pages&gt;1445-1449&lt;/pages&gt;&lt;volume&gt;57&lt;/volume&gt;&lt;number&gt;1&lt;/number&gt;&lt;dates&gt;&lt;year&gt;2013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Dattel et al., 2013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11199069" w14:textId="4E046779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Aviation</w:t>
            </w:r>
          </w:p>
        </w:tc>
        <w:tc>
          <w:tcPr>
            <w:tcW w:w="1503" w:type="dxa"/>
            <w:noWrap/>
            <w:vAlign w:val="center"/>
          </w:tcPr>
          <w:p w14:paraId="1CC5CD42" w14:textId="1A02697F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6B6030E5" w14:textId="6995ED20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6440ABD0" w14:textId="37B6C31C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170" w:type="dxa"/>
            <w:vAlign w:val="center"/>
          </w:tcPr>
          <w:p w14:paraId="200C36B0" w14:textId="7967E4E2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Real time probes</w:t>
            </w:r>
          </w:p>
        </w:tc>
        <w:tc>
          <w:tcPr>
            <w:tcW w:w="1170" w:type="dxa"/>
            <w:vAlign w:val="center"/>
          </w:tcPr>
          <w:p w14:paraId="0F9AB58A" w14:textId="21C49888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97" w:type="dxa"/>
            <w:vAlign w:val="center"/>
          </w:tcPr>
          <w:p w14:paraId="6690BDD2" w14:textId="34DCC341" w:rsidR="00382B19" w:rsidRPr="00382B19" w:rsidRDefault="00382B19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Accuracy and RT sensitive to training conditions</w:t>
            </w:r>
          </w:p>
        </w:tc>
      </w:tr>
      <w:tr w:rsidR="00382B19" w:rsidRPr="007B5E31" w14:paraId="0F8FD308" w14:textId="77777777" w:rsidTr="00F316D6">
        <w:trPr>
          <w:trHeight w:val="638"/>
        </w:trPr>
        <w:tc>
          <w:tcPr>
            <w:tcW w:w="1890" w:type="dxa"/>
            <w:vAlign w:val="center"/>
          </w:tcPr>
          <w:p w14:paraId="164BB31A" w14:textId="1C6BCCBC" w:rsidR="00382B19" w:rsidRPr="00382B19" w:rsidRDefault="00E77F7A" w:rsidP="002C3D99">
            <w:pPr>
              <w:spacing w:before="0"/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Dattel&lt;/Author&gt;&lt;Year&gt;2015&lt;/Year&gt;&lt;RecNum&gt;1950&lt;/RecNum&gt;&lt;DisplayText&gt;(Dattel, Battle, Stefonetti, Bifano, &amp;amp; Majdic, 2015)&lt;/DisplayText&gt;&lt;record&gt;&lt;rec-number&gt;1950&lt;/rec-number&gt;&lt;foreign-keys&gt;&lt;key app="EN" db-id="fte529zvirww2aevxamxtp2me0d9fvz0fxvx" timestamp="1545022356"&gt;1950&lt;/key&gt;&lt;/foreign-keys&gt;&lt;ref-type name="Conference Proceedings"&gt;10&lt;/ref-type&gt;&lt;contributors&gt;&lt;authors&gt;&lt;author&gt;Dattel, Andrew R&lt;/author&gt;&lt;author&gt;Battle, Amanda N&lt;/author&gt;&lt;author&gt;Stefonetti, Matthew C&lt;/author&gt;&lt;author&gt;Bifano, Martin&lt;/author&gt;&lt;author&gt;Majdic, Kristen&lt;/author&gt;&lt;/authors&gt;&lt;/contributors&gt;&lt;titles&gt;&lt;title&gt;The Relationship between Inattentional Blindness, Inattentional Insensitivity, Situation Awareness, and Performance in a Driving Simulator&lt;/title&gt;&lt;secondary-title&gt;Human Factors and Ergonomics Society Annual Meeting&lt;/secondary-title&gt;&lt;/titles&gt;&lt;pages&gt;1356-1360&lt;/pages&gt;&lt;volume&gt;59&lt;/volume&gt;&lt;number&gt;1&lt;/number&gt;&lt;dates&gt;&lt;year&gt;2015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Dattel, Battle, Stefonetti, Bifano, &amp; Majdic, 2015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7122A8AF" w14:textId="48564B43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Driving</w:t>
            </w:r>
          </w:p>
        </w:tc>
        <w:tc>
          <w:tcPr>
            <w:tcW w:w="1503" w:type="dxa"/>
            <w:noWrap/>
            <w:vAlign w:val="center"/>
          </w:tcPr>
          <w:p w14:paraId="59AE4346" w14:textId="31922BB9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Videos</w:t>
            </w:r>
          </w:p>
        </w:tc>
        <w:tc>
          <w:tcPr>
            <w:tcW w:w="1317" w:type="dxa"/>
            <w:vAlign w:val="center"/>
          </w:tcPr>
          <w:p w14:paraId="0D57BE75" w14:textId="4FA41EA4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7A3242CD" w14:textId="66384986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1170" w:type="dxa"/>
            <w:vAlign w:val="center"/>
          </w:tcPr>
          <w:p w14:paraId="7539AA6E" w14:textId="1869929E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Real time probes</w:t>
            </w:r>
          </w:p>
        </w:tc>
        <w:tc>
          <w:tcPr>
            <w:tcW w:w="1170" w:type="dxa"/>
            <w:vAlign w:val="center"/>
          </w:tcPr>
          <w:p w14:paraId="404C36D2" w14:textId="252A7152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97" w:type="dxa"/>
            <w:vAlign w:val="center"/>
          </w:tcPr>
          <w:p w14:paraId="07E8F872" w14:textId="684A19EC" w:rsidR="00382B19" w:rsidRPr="00382B19" w:rsidRDefault="00382B19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RT sensitive to differences in inattentional insensitivity</w:t>
            </w:r>
          </w:p>
        </w:tc>
      </w:tr>
      <w:tr w:rsidR="00382B19" w:rsidRPr="007B5E31" w14:paraId="61429C56" w14:textId="77777777" w:rsidTr="00F316D6">
        <w:trPr>
          <w:trHeight w:val="638"/>
        </w:trPr>
        <w:tc>
          <w:tcPr>
            <w:tcW w:w="1890" w:type="dxa"/>
            <w:vAlign w:val="center"/>
          </w:tcPr>
          <w:p w14:paraId="0952FC9D" w14:textId="0F447BA7" w:rsidR="00382B19" w:rsidRPr="00382B19" w:rsidRDefault="00E77F7A" w:rsidP="002C3D99">
            <w:pPr>
              <w:spacing w:before="0"/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Dattel&lt;/Author&gt;&lt;Year&gt;2018&lt;/Year&gt;&lt;RecNum&gt;1954&lt;/RecNum&gt;&lt;DisplayText&gt;(Dattel et al., 2018)&lt;/DisplayText&gt;&lt;record&gt;&lt;rec-number&gt;1954&lt;/rec-number&gt;&lt;foreign-keys&gt;&lt;key app="EN" db-id="fte529zvirww2aevxamxtp2me0d9fvz0fxvx" timestamp="1545023475"&gt;1954&lt;/key&gt;&lt;/foreign-keys&gt;&lt;ref-type name="Conference Proceedings"&gt;10&lt;/ref-type&gt;&lt;contributors&gt;&lt;authors&gt;&lt;author&gt;Dattel, Andrew R&lt;/author&gt;&lt;author&gt;Teodorovic, Simona&lt;/author&gt;&lt;author&gt;Pruksaritanon, Saralee&lt;/author&gt;&lt;author&gt;Brooks, John&lt;/author&gt;&lt;author&gt;Babin, Andrey K&lt;/author&gt;&lt;author&gt;Dong, Ziyi&lt;/author&gt;&lt;author&gt;Shetty, Priyanka&lt;/author&gt;&lt;/authors&gt;&lt;/contributors&gt;&lt;titles&gt;&lt;title&gt;Inattentional Insensitivity as a Predictor of On-Task Performance and Performance in a Subsequent Task&lt;/title&gt;&lt;secondary-title&gt;Human Factors and Ergonomics Society Annual Meeting&lt;/secondary-title&gt;&lt;/titles&gt;&lt;pages&gt;1530-1534&lt;/pages&gt;&lt;volume&gt;62&lt;/volume&gt;&lt;number&gt;1&lt;/number&gt;&lt;dates&gt;&lt;year&gt;2018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Dattel et al., 2018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4FB1C457" w14:textId="65C34369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Driving</w:t>
            </w:r>
          </w:p>
        </w:tc>
        <w:tc>
          <w:tcPr>
            <w:tcW w:w="1503" w:type="dxa"/>
            <w:noWrap/>
            <w:vAlign w:val="center"/>
          </w:tcPr>
          <w:p w14:paraId="71C61363" w14:textId="0EFE0976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Videos</w:t>
            </w:r>
          </w:p>
        </w:tc>
        <w:tc>
          <w:tcPr>
            <w:tcW w:w="1317" w:type="dxa"/>
            <w:vAlign w:val="center"/>
          </w:tcPr>
          <w:p w14:paraId="56E2AD0E" w14:textId="42BDA013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5115E819" w14:textId="7FB2D92E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170" w:type="dxa"/>
            <w:vAlign w:val="center"/>
          </w:tcPr>
          <w:p w14:paraId="5075E424" w14:textId="0B42C994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Real time probes</w:t>
            </w:r>
          </w:p>
        </w:tc>
        <w:tc>
          <w:tcPr>
            <w:tcW w:w="1170" w:type="dxa"/>
            <w:vAlign w:val="center"/>
          </w:tcPr>
          <w:p w14:paraId="55BE29D8" w14:textId="1C3BDCA7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97" w:type="dxa"/>
            <w:vAlign w:val="center"/>
          </w:tcPr>
          <w:p w14:paraId="0E941051" w14:textId="42F898A1" w:rsidR="00382B19" w:rsidRPr="00382B19" w:rsidRDefault="00382B19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Accuracy sensitive to differences in inattentional insensitivity</w:t>
            </w:r>
          </w:p>
        </w:tc>
      </w:tr>
      <w:tr w:rsidR="00F73F14" w:rsidRPr="007B5E31" w14:paraId="4CD4AA08" w14:textId="77777777" w:rsidTr="00F316D6">
        <w:trPr>
          <w:trHeight w:val="638"/>
        </w:trPr>
        <w:tc>
          <w:tcPr>
            <w:tcW w:w="1890" w:type="dxa"/>
            <w:vAlign w:val="center"/>
          </w:tcPr>
          <w:p w14:paraId="0E14999F" w14:textId="72356C59" w:rsidR="00F73F14" w:rsidRPr="00F73F14" w:rsidRDefault="007206E3" w:rsidP="002C3D99">
            <w:pPr>
              <w:spacing w:before="0"/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Edwards&lt;/Author&gt;&lt;Year&gt;2016&lt;/Year&gt;&lt;RecNum&gt;2108&lt;/RecNum&gt;&lt;DisplayText&gt;(Edwards, 2016)&lt;/DisplayText&gt;&lt;record&gt;&lt;rec-number&gt;2108&lt;/rec-number&gt;&lt;foreign-keys&gt;&lt;key app="EN" db-id="fte529zvirww2aevxamxtp2me0d9fvz0fxvx" timestamp="1556684796"&gt;2108&lt;/key&gt;&lt;/foreign-keys&gt;&lt;ref-type name="Journal Article"&gt;17&lt;/ref-type&gt;&lt;contributors&gt;&lt;authors&gt;&lt;author&gt;Edwards, T., Homola, J., Mercer, J., &amp;amp; Claudatos, L. &lt;/author&gt;&lt;/authors&gt;&lt;/contributors&gt;&lt;titles&gt;&lt;title&gt;Multifactor interactions and the air traffic controller: The interaction of situation awareness and workload in association with automation&lt;/title&gt;&lt;secondary-title&gt;IFAC-PapersOnLine&lt;/secondary-title&gt;&lt;/titles&gt;&lt;periodical&gt;&lt;full-title&gt;IFAC-PapersOnLine&lt;/full-title&gt;&lt;/periodical&gt;&lt;volume&gt;19&lt;/volume&gt;&lt;number&gt;597-602&lt;/number&gt;&lt;dates&gt;&lt;year&gt;2016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Edwards, 2016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47563304" w14:textId="2D85F082" w:rsidR="00F73F14" w:rsidRPr="00F73F14" w:rsidRDefault="00F73F14" w:rsidP="00F73F14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73F1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503" w:type="dxa"/>
            <w:noWrap/>
            <w:vAlign w:val="center"/>
          </w:tcPr>
          <w:p w14:paraId="50EFFA84" w14:textId="06687363" w:rsidR="00F73F14" w:rsidRPr="00F73F14" w:rsidRDefault="00F73F14" w:rsidP="00F73F14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73F1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216A8088" w14:textId="701F4D5E" w:rsidR="00F73F14" w:rsidRPr="00F73F14" w:rsidRDefault="00F73F14" w:rsidP="00F73F14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73F1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0DD1AE70" w14:textId="7BE7F606" w:rsidR="00F73F14" w:rsidRPr="00F73F14" w:rsidRDefault="00F73F14" w:rsidP="00F73F14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73F1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1170" w:type="dxa"/>
            <w:vAlign w:val="center"/>
          </w:tcPr>
          <w:p w14:paraId="401DA7AC" w14:textId="0CD62D28" w:rsidR="00F73F14" w:rsidRPr="00F73F14" w:rsidRDefault="00F73F14" w:rsidP="00F73F14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73F1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</w:t>
            </w:r>
          </w:p>
        </w:tc>
        <w:tc>
          <w:tcPr>
            <w:tcW w:w="1170" w:type="dxa"/>
            <w:vAlign w:val="center"/>
          </w:tcPr>
          <w:p w14:paraId="4CB65909" w14:textId="0F8F1D71" w:rsidR="00F73F14" w:rsidRPr="00F73F14" w:rsidRDefault="00F73F14" w:rsidP="00F73F14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73F1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2997" w:type="dxa"/>
            <w:vAlign w:val="center"/>
          </w:tcPr>
          <w:p w14:paraId="0A828929" w14:textId="00693D97" w:rsidR="00F73F14" w:rsidRPr="00F73F14" w:rsidRDefault="00F73F14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73F1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RT sensitive to automation conditions</w:t>
            </w:r>
          </w:p>
        </w:tc>
      </w:tr>
      <w:tr w:rsidR="00382B19" w:rsidRPr="007B5E31" w14:paraId="509D0796" w14:textId="77777777" w:rsidTr="00F316D6">
        <w:trPr>
          <w:trHeight w:val="638"/>
        </w:trPr>
        <w:tc>
          <w:tcPr>
            <w:tcW w:w="1890" w:type="dxa"/>
            <w:vAlign w:val="center"/>
          </w:tcPr>
          <w:p w14:paraId="6E257F06" w14:textId="332234F5" w:rsidR="00382B19" w:rsidRPr="00382B19" w:rsidRDefault="00E77F7A" w:rsidP="002C3D99">
            <w:pPr>
              <w:spacing w:before="0"/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Endsley&lt;/Author&gt;&lt;Year&gt;2017&lt;/Year&gt;&lt;RecNum&gt;1567&lt;/RecNum&gt;&lt;DisplayText&gt;(Endsley, 2017)&lt;/DisplayText&gt;&lt;record&gt;&lt;rec-number&gt;1567&lt;/rec-number&gt;&lt;foreign-keys&gt;&lt;key app="EN" db-id="fte529zvirww2aevxamxtp2me0d9fvz0fxvx" timestamp="1495129315"&gt;1567&lt;/key&gt;&lt;/foreign-keys&gt;&lt;ref-type name="Journal Article"&gt;17&lt;/ref-type&gt;&lt;contributors&gt;&lt;authors&gt;&lt;author&gt;Endsley, M. R.&lt;/author&gt;&lt;/authors&gt;&lt;/contributors&gt;&lt;titles&gt;&lt;title&gt;Autonomous driving systems: A preliminary naturalistic study of the Tesla Model S&lt;/title&gt;&lt;secondary-title&gt;Journal of Cognitive Engineering and Decision Making&lt;/secondary-title&gt;&lt;/titles&gt;&lt;periodical&gt;&lt;full-title&gt;Journal of Cognitive Engineering and Decision Making&lt;/full-title&gt;&lt;/periodical&gt;&lt;pages&gt;225-238&lt;/pages&gt;&lt;volume&gt;11&lt;/volume&gt;&lt;number&gt;3&lt;/number&gt;&lt;dates&gt;&lt;year&gt;2017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Endsley, 2017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2F870E1B" w14:textId="362B10DC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Driving</w:t>
            </w:r>
          </w:p>
        </w:tc>
        <w:tc>
          <w:tcPr>
            <w:tcW w:w="1503" w:type="dxa"/>
            <w:noWrap/>
            <w:vAlign w:val="center"/>
          </w:tcPr>
          <w:p w14:paraId="6B34DE46" w14:textId="2D328A16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Live exercise</w:t>
            </w:r>
          </w:p>
        </w:tc>
        <w:tc>
          <w:tcPr>
            <w:tcW w:w="1317" w:type="dxa"/>
            <w:vAlign w:val="center"/>
          </w:tcPr>
          <w:p w14:paraId="664013AC" w14:textId="06E83062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433F8B38" w14:textId="1494D088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70" w:type="dxa"/>
            <w:vAlign w:val="center"/>
          </w:tcPr>
          <w:p w14:paraId="77CCC619" w14:textId="2C10BC56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Real time probes</w:t>
            </w:r>
          </w:p>
        </w:tc>
        <w:tc>
          <w:tcPr>
            <w:tcW w:w="1170" w:type="dxa"/>
            <w:vAlign w:val="center"/>
          </w:tcPr>
          <w:p w14:paraId="05D8965C" w14:textId="1915FB4C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997" w:type="dxa"/>
            <w:vAlign w:val="center"/>
          </w:tcPr>
          <w:p w14:paraId="770331DE" w14:textId="74190BAE" w:rsidR="00382B19" w:rsidRPr="00382B19" w:rsidRDefault="00382B19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Not sensitive to automation differences</w:t>
            </w:r>
            <w:r w:rsidR="008E6C9F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accuracy only)</w:t>
            </w:r>
          </w:p>
        </w:tc>
      </w:tr>
      <w:tr w:rsidR="00382B19" w:rsidRPr="007B5E31" w14:paraId="66352909" w14:textId="77777777" w:rsidTr="00F316D6">
        <w:trPr>
          <w:trHeight w:val="638"/>
        </w:trPr>
        <w:tc>
          <w:tcPr>
            <w:tcW w:w="1890" w:type="dxa"/>
            <w:vAlign w:val="center"/>
          </w:tcPr>
          <w:p w14:paraId="5ECBE38E" w14:textId="543FF50A" w:rsidR="00382B19" w:rsidRPr="00382B19" w:rsidRDefault="00E77F7A" w:rsidP="002C3D99">
            <w:pPr>
              <w:spacing w:before="0"/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Hanratty&lt;/Author&gt;&lt;Year&gt;2009&lt;/Year&gt;&lt;RecNum&gt;1855&lt;/RecNum&gt;&lt;DisplayText&gt;(Hanratty et al., 2009)&lt;/DisplayText&gt;&lt;record&gt;&lt;rec-number&gt;1855&lt;/rec-number&gt;&lt;foreign-keys&gt;&lt;key app="EN" db-id="fte529zvirww2aevxamxtp2me0d9fvz0fxvx" timestamp="1541871379"&gt;1855&lt;/key&gt;&lt;/foreign-keys&gt;&lt;ref-type name="Conference Proceedings"&gt;10&lt;/ref-type&gt;&lt;contributors&gt;&lt;authors&gt;&lt;author&gt;Hanratty, Timothy&lt;/author&gt;&lt;author&gt;Hammell, Robert J&lt;/author&gt;&lt;author&gt;Yen, John&lt;/author&gt;&lt;author&gt;McNeese, Michael&lt;/author&gt;&lt;author&gt;Oh, Sooyoung&lt;/author&gt;&lt;author&gt;Kim, Hyun-Woo&lt;/author&gt;&lt;author&gt;Minotra, Dev&lt;/author&gt;&lt;author&gt;Strater, Laura&lt;/author&gt;&lt;author&gt;Cuevas, Haydee&lt;/author&gt;&lt;author&gt;Colombo, Dan&lt;/author&gt;&lt;/authors&gt;&lt;/contributors&gt;&lt;titles&gt;&lt;title&gt;Knowledge visualization to enhance human-agent situation awareness within a computational recognition-primed decision system&lt;/title&gt;&lt;secondary-title&gt;Military Communications Conference (MILCON)&lt;/secondary-title&gt;&lt;/titles&gt;&lt;pages&gt;1-7&lt;/pages&gt;&lt;dates&gt;&lt;year&gt;2009&lt;/year&gt;&lt;/dates&gt;&lt;pub-location&gt;New York&lt;/pub-location&gt;&lt;publisher&gt;IEEE&lt;/publisher&gt;&lt;isbn&gt;1424452384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Hanratty et al., 2009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4EE59A26" w14:textId="24292BC7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Military</w:t>
            </w:r>
          </w:p>
        </w:tc>
        <w:tc>
          <w:tcPr>
            <w:tcW w:w="1503" w:type="dxa"/>
            <w:noWrap/>
            <w:vAlign w:val="center"/>
          </w:tcPr>
          <w:p w14:paraId="59577C4B" w14:textId="5A813FD1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0C4836F2" w14:textId="2B7A1C8E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49709264" w14:textId="06A62F15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170" w:type="dxa"/>
            <w:vAlign w:val="center"/>
          </w:tcPr>
          <w:p w14:paraId="7EACF42B" w14:textId="3068F4A6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Real time probes</w:t>
            </w:r>
          </w:p>
        </w:tc>
        <w:tc>
          <w:tcPr>
            <w:tcW w:w="1170" w:type="dxa"/>
            <w:vAlign w:val="center"/>
          </w:tcPr>
          <w:p w14:paraId="4C2020C3" w14:textId="457E4ABD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997" w:type="dxa"/>
            <w:vAlign w:val="center"/>
          </w:tcPr>
          <w:p w14:paraId="148FA838" w14:textId="1906049D" w:rsidR="00382B19" w:rsidRPr="00382B19" w:rsidRDefault="00382B19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Not sensitive to display type</w:t>
            </w:r>
          </w:p>
        </w:tc>
      </w:tr>
      <w:tr w:rsidR="00382B19" w:rsidRPr="007B5E31" w14:paraId="1101C524" w14:textId="77777777" w:rsidTr="00F316D6">
        <w:trPr>
          <w:trHeight w:val="638"/>
        </w:trPr>
        <w:tc>
          <w:tcPr>
            <w:tcW w:w="1890" w:type="dxa"/>
            <w:vAlign w:val="center"/>
          </w:tcPr>
          <w:p w14:paraId="452A3509" w14:textId="7DBBC392" w:rsidR="00382B19" w:rsidRPr="00382B19" w:rsidRDefault="00E77F7A" w:rsidP="002C3D99">
            <w:pPr>
              <w:spacing w:before="0"/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Jones&lt;/Author&gt;&lt;Year&gt;2004&lt;/Year&gt;&lt;RecNum&gt;1111&lt;/RecNum&gt;&lt;DisplayText&gt;(Jones &amp;amp; Endsley, 2004)&lt;/DisplayText&gt;&lt;record&gt;&lt;rec-number&gt;1111&lt;/rec-number&gt;&lt;foreign-keys&gt;&lt;key app="EN" db-id="fte529zvirww2aevxamxtp2me0d9fvz0fxvx" timestamp="0"&gt;1111&lt;/key&gt;&lt;/foreign-keys&gt;&lt;ref-type name="Journal Article"&gt;17&lt;/ref-type&gt;&lt;contributors&gt;&lt;authors&gt;&lt;author&gt;Jones, D. G.&lt;/author&gt;&lt;author&gt;Endsley, M. R.&lt;/author&gt;&lt;/authors&gt;&lt;/contributors&gt;&lt;titles&gt;&lt;title&gt;Using real time probes for measuring situation awareness&lt;/title&gt;&lt;secondary-title&gt;International Journal of Aviation Psychology&lt;/secondary-title&gt;&lt;/titles&gt;&lt;periodical&gt;&lt;full-title&gt;International Journal of Aviation Psychology&lt;/full-title&gt;&lt;abbr-1&gt;International Journal of Aviation Psychology&lt;/abbr-1&gt;&lt;/periodical&gt;&lt;pages&gt;343-367&lt;/pages&gt;&lt;volume&gt;14&lt;/volume&gt;&lt;number&gt;4&lt;/number&gt;&lt;keywords&gt;&lt;keyword&gt;sa&lt;/keyword&gt;&lt;keyword&gt;measurement&lt;/keyword&gt;&lt;/keywords&gt;&lt;dates&gt;&lt;year&gt;2004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Jones &amp; Endsley, 2004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  <w:r w:rsidR="008E6C9F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 xml:space="preserve"> also </w:t>
            </w:r>
            <w:r>
              <w:rPr>
                <w:rFonts w:eastAsia="Times New Roman" w:cs="Times New Roman"/>
                <w:b/>
                <w:color w:val="000000" w:themeColor="text1"/>
                <w:sz w:val="20"/>
                <w:lang w:eastAsia="en-US"/>
              </w:rPr>
              <w:fldChar w:fldCharType="begin"/>
            </w:r>
            <w:r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  <w:instrText xml:space="preserve"> ADDIN EN.CITE &lt;EndNote&gt;&lt;Cite&gt;&lt;Author&gt;Endsley&lt;/Author&gt;&lt;Year&gt;1999&lt;/Year&gt;&lt;RecNum&gt;826&lt;/RecNum&gt;&lt;DisplayText&gt;(Endsley, Sollenberger, Nakata, Hough, &amp;amp; Stein, 1999)&lt;/DisplayText&gt;&lt;record&gt;&lt;rec-number&gt;826&lt;/rec-number&gt;&lt;foreign-keys&gt;&lt;key app="EN" db-id="fte529zvirww2aevxamxtp2me0d9fvz0fxvx" timestamp="0"&gt;826&lt;/key&gt;&lt;/foreign-keys&gt;&lt;ref-type name="Report"&gt;27&lt;/ref-type&gt;&lt;contributors&gt;&lt;authors&gt;&lt;author&gt;Endsley, M. R.&lt;/author&gt;&lt;author&gt;Sollenberger, R.&lt;/author&gt;&lt;author&gt;Nakata, A.&lt;/author&gt;&lt;author&gt;Hough, D.&lt;/author&gt;&lt;author&gt;Stein, E.&lt;/author&gt;&lt;/authors&gt;&lt;/contributors&gt;&lt;titles&gt;&lt;title&gt;Situation awareness in air traffic control: Enhanced displays for advanced operations&lt;/title&gt;&lt;/titles&gt;&lt;keywords&gt;&lt;keyword&gt;ATC&lt;/keyword&gt;&lt;keyword&gt;displays&lt;/keyword&gt;&lt;keyword&gt;free flight&lt;/keyword&gt;&lt;/keywords&gt;&lt;dates&gt;&lt;year&gt;1999&lt;/year&gt;&lt;/dates&gt;&lt;pub-location&gt;Atlantic City, NJ&lt;/pub-location&gt;&lt;publisher&gt;Federal Aviation Administration William J. Hughes Technical Center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color w:val="000000" w:themeColor="text1"/>
                <w:sz w:val="20"/>
                <w:lang w:eastAsia="en-US"/>
              </w:rPr>
              <w:fldChar w:fldCharType="separate"/>
            </w:r>
            <w:r>
              <w:rPr>
                <w:rFonts w:eastAsia="Times New Roman" w:cs="Times New Roman"/>
                <w:b/>
                <w:noProof/>
                <w:color w:val="000000" w:themeColor="text1"/>
                <w:sz w:val="20"/>
                <w:szCs w:val="20"/>
                <w:lang w:eastAsia="en-US"/>
              </w:rPr>
              <w:t>(Endsley, Sollenberger, Nakata, Hough, &amp; Stein, 1999)</w:t>
            </w:r>
            <w:r>
              <w:rPr>
                <w:rFonts w:eastAsia="Times New Roman" w:cs="Times New Roman"/>
                <w:b/>
                <w:color w:val="000000" w:themeColor="text1"/>
                <w:sz w:val="20"/>
                <w:lang w:eastAsia="en-US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7F41742E" w14:textId="697BD5CE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ATC</w:t>
            </w:r>
          </w:p>
        </w:tc>
        <w:tc>
          <w:tcPr>
            <w:tcW w:w="1503" w:type="dxa"/>
            <w:noWrap/>
            <w:vAlign w:val="center"/>
          </w:tcPr>
          <w:p w14:paraId="0D1307B8" w14:textId="4EC62956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2E1BCCD3" w14:textId="232C987E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7B8D9038" w14:textId="00E2E1DC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170" w:type="dxa"/>
            <w:vAlign w:val="center"/>
          </w:tcPr>
          <w:p w14:paraId="00E29ED2" w14:textId="1AFF5E5C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Real time probes</w:t>
            </w:r>
          </w:p>
        </w:tc>
        <w:tc>
          <w:tcPr>
            <w:tcW w:w="1170" w:type="dxa"/>
            <w:vAlign w:val="center"/>
          </w:tcPr>
          <w:p w14:paraId="10F3961D" w14:textId="51D3B40E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997" w:type="dxa"/>
            <w:vAlign w:val="center"/>
          </w:tcPr>
          <w:p w14:paraId="0A5F9C74" w14:textId="5B2F3743" w:rsidR="00382B19" w:rsidRPr="00382B19" w:rsidRDefault="00382B19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Real time probes not </w:t>
            </w: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display conditions</w:t>
            </w:r>
          </w:p>
        </w:tc>
      </w:tr>
      <w:tr w:rsidR="00382B19" w:rsidRPr="007B5E31" w14:paraId="6BE0B690" w14:textId="77777777" w:rsidTr="00F316D6">
        <w:trPr>
          <w:trHeight w:val="638"/>
        </w:trPr>
        <w:tc>
          <w:tcPr>
            <w:tcW w:w="1890" w:type="dxa"/>
            <w:vAlign w:val="center"/>
          </w:tcPr>
          <w:p w14:paraId="1A8A571A" w14:textId="41E78DDC" w:rsidR="00382B19" w:rsidRPr="00382B19" w:rsidRDefault="00E77F7A" w:rsidP="002C3D99">
            <w:pPr>
              <w:spacing w:before="0"/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Jones&lt;/Author&gt;&lt;Year&gt;2004&lt;/Year&gt;&lt;RecNum&gt;1111&lt;/RecNum&gt;&lt;DisplayText&gt;(Jones &amp;amp; Endsley, 2004)&lt;/DisplayText&gt;&lt;record&gt;&lt;rec-number&gt;1111&lt;/rec-number&gt;&lt;foreign-keys&gt;&lt;key app="EN" db-id="fte529zvirww2aevxamxtp2me0d9fvz0fxvx" timestamp="0"&gt;1111&lt;/key&gt;&lt;/foreign-keys&gt;&lt;ref-type name="Journal Article"&gt;17&lt;/ref-type&gt;&lt;contributors&gt;&lt;authors&gt;&lt;author&gt;Jones, D. G.&lt;/author&gt;&lt;author&gt;Endsley, M. R.&lt;/author&gt;&lt;/authors&gt;&lt;/contributors&gt;&lt;titles&gt;&lt;title&gt;Using real time probes for measuring situation awareness&lt;/title&gt;&lt;secondary-title&gt;International Journal of Aviation Psychology&lt;/secondary-title&gt;&lt;/titles&gt;&lt;periodical&gt;&lt;full-title&gt;International Journal of Aviation Psychology&lt;/full-title&gt;&lt;abbr-1&gt;International Journal of Aviation Psychology&lt;/abbr-1&gt;&lt;/periodical&gt;&lt;pages&gt;343-367&lt;/pages&gt;&lt;volume&gt;14&lt;/volume&gt;&lt;number&gt;4&lt;/number&gt;&lt;keywords&gt;&lt;keyword&gt;sa&lt;/keyword&gt;&lt;keyword&gt;measurement&lt;/keyword&gt;&lt;/keywords&gt;&lt;dates&gt;&lt;year&gt;2004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Jones &amp; Endsley, 2004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483C398A" w14:textId="64A2C6AD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Military</w:t>
            </w:r>
          </w:p>
        </w:tc>
        <w:tc>
          <w:tcPr>
            <w:tcW w:w="1503" w:type="dxa"/>
            <w:noWrap/>
            <w:vAlign w:val="center"/>
          </w:tcPr>
          <w:p w14:paraId="49784CB5" w14:textId="53ACCA0B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272392F9" w14:textId="26CFE7C2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1ACA1E6B" w14:textId="10FAB633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170" w:type="dxa"/>
            <w:vAlign w:val="center"/>
          </w:tcPr>
          <w:p w14:paraId="56FDBF0B" w14:textId="7D2C8942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Real time probes</w:t>
            </w:r>
          </w:p>
        </w:tc>
        <w:tc>
          <w:tcPr>
            <w:tcW w:w="1170" w:type="dxa"/>
            <w:vAlign w:val="center"/>
          </w:tcPr>
          <w:p w14:paraId="5F96F078" w14:textId="309A94CD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97" w:type="dxa"/>
            <w:vAlign w:val="center"/>
          </w:tcPr>
          <w:p w14:paraId="6BF9DEAE" w14:textId="510D2DB4" w:rsidR="00382B19" w:rsidRPr="00382B19" w:rsidRDefault="00382B19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Real time probe accuracy and RT sensitive across scenarios</w:t>
            </w:r>
          </w:p>
        </w:tc>
      </w:tr>
      <w:tr w:rsidR="00382B19" w:rsidRPr="007B5E31" w14:paraId="7098C44B" w14:textId="77777777" w:rsidTr="00F316D6">
        <w:trPr>
          <w:trHeight w:val="638"/>
        </w:trPr>
        <w:tc>
          <w:tcPr>
            <w:tcW w:w="1890" w:type="dxa"/>
            <w:vAlign w:val="center"/>
          </w:tcPr>
          <w:p w14:paraId="69A24877" w14:textId="09EAC145" w:rsidR="00382B19" w:rsidRPr="00382B19" w:rsidRDefault="00E77F7A" w:rsidP="002C3D99">
            <w:pPr>
              <w:spacing w:before="0"/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Kaber&lt;/Author&gt;&lt;Year&gt;2006&lt;/Year&gt;&lt;RecNum&gt;1128&lt;/RecNum&gt;&lt;DisplayText&gt;(Kaber, Riley, Sheik-Nainar, Hyatt, &amp;amp; Reynolds, 2006)&lt;/DisplayText&gt;&lt;record&gt;&lt;rec-number&gt;1128&lt;/rec-number&gt;&lt;foreign-keys&gt;&lt;key app="EN" db-id="fte529zvirww2aevxamxtp2me0d9fvz0fxvx" timestamp="0"&gt;1128&lt;/key&gt;&lt;/foreign-keys&gt;&lt;ref-type name="Conference Proceedings"&gt;10&lt;/ref-type&gt;&lt;contributors&gt;&lt;authors&gt;&lt;author&gt;Kaber, D. B.&lt;/author&gt;&lt;author&gt;Riley, J. M.&lt;/author&gt;&lt;author&gt;Sheik-Nainar, M. A.&lt;/author&gt;&lt;author&gt;Hyatt, J. R.&lt;/author&gt;&lt;author&gt;Reynolds, J. P.&lt;/author&gt;&lt;/authors&gt;&lt;/contributors&gt;&lt;titles&gt;&lt;title&gt;Assessing infantry soldier situation awareness in virtual environment-based training of urban terrain operations&lt;/title&gt;&lt;secondary-title&gt;International Ergonomics Association&lt;/secondary-title&gt;&lt;/titles&gt;&lt;dates&gt;&lt;year&gt;2006&lt;/year&gt;&lt;/dates&gt;&lt;pub-location&gt;Maastricht, The Netherlands&lt;/pub-locatio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Kaber, Riley, Sheik-Nainar, Hyatt, &amp; Reynolds, 2006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  <w:r w:rsidR="00D6347F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 xml:space="preserve"> also </w:t>
            </w:r>
            <w:r>
              <w:rPr>
                <w:rFonts w:eastAsia="Times New Roman" w:cs="Times New Roman"/>
                <w:b/>
                <w:color w:val="000000" w:themeColor="text1"/>
                <w:sz w:val="20"/>
                <w:lang w:eastAsia="en-US"/>
              </w:rPr>
              <w:fldChar w:fldCharType="begin"/>
            </w:r>
            <w:r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  <w:instrText xml:space="preserve"> ADDIN EN.CITE &lt;EndNote&gt;&lt;Cite&gt;&lt;Author&gt;Kaber&lt;/Author&gt;&lt;Year&gt;2013&lt;/Year&gt;&lt;RecNum&gt;1851&lt;/RecNum&gt;&lt;DisplayText&gt;(Kaber et al., 2013)&lt;/DisplayText&gt;&lt;record&gt;&lt;rec-number&gt;1851&lt;/rec-number&gt;&lt;foreign-keys&gt;&lt;key app="EN" db-id="fte529zvirww2aevxamxtp2me0d9fvz0fxvx" timestamp="1541867914"&gt;1851&lt;/key&gt;&lt;/foreign-keys&gt;&lt;ref-type name="Journal Article"&gt;17&lt;/ref-type&gt;&lt;contributors&gt;&lt;authors&gt;&lt;author&gt;Kaber, D.&lt;/author&gt;&lt;author&gt;Riley, J. M.&lt;/author&gt;&lt;author&gt;Endsley, M. R.&lt;/author&gt;&lt;author&gt;Sheik-Nainar, M.A.&lt;/author&gt;&lt;author&gt;Zhang, T.&lt;/author&gt;&lt;author&gt;Lampton, D. R.&lt;/author&gt;&lt;/authors&gt;&lt;/contributors&gt;&lt;titles&gt;&lt;title&gt;Measuring situation awareness in virtual environment based training&lt;/title&gt;&lt;secondary-title&gt;Military Psychology&lt;/secondary-title&gt;&lt;/titles&gt;&lt;periodical&gt;&lt;full-title&gt;Military Psychology&lt;/full-title&gt;&lt;/periodical&gt;&lt;pages&gt;330-344&lt;/pages&gt;&lt;volume&gt;25&lt;/volume&gt;&lt;number&gt;4&lt;/number&gt;&lt;dates&gt;&lt;year&gt;2013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color w:val="000000" w:themeColor="text1"/>
                <w:sz w:val="20"/>
                <w:lang w:eastAsia="en-US"/>
              </w:rPr>
              <w:fldChar w:fldCharType="separate"/>
            </w:r>
            <w:r>
              <w:rPr>
                <w:rFonts w:eastAsia="Times New Roman" w:cs="Times New Roman"/>
                <w:b/>
                <w:noProof/>
                <w:color w:val="000000" w:themeColor="text1"/>
                <w:sz w:val="20"/>
                <w:szCs w:val="20"/>
                <w:lang w:eastAsia="en-US"/>
              </w:rPr>
              <w:t>(Kaber et al., 2013)</w:t>
            </w:r>
            <w:r>
              <w:rPr>
                <w:rFonts w:eastAsia="Times New Roman" w:cs="Times New Roman"/>
                <w:b/>
                <w:color w:val="000000" w:themeColor="text1"/>
                <w:sz w:val="20"/>
                <w:lang w:eastAsia="en-US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11C2DBF1" w14:textId="2379AC3D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Military</w:t>
            </w:r>
          </w:p>
        </w:tc>
        <w:tc>
          <w:tcPr>
            <w:tcW w:w="1503" w:type="dxa"/>
            <w:noWrap/>
            <w:vAlign w:val="center"/>
          </w:tcPr>
          <w:p w14:paraId="7B7C76CD" w14:textId="0DD16B18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70E696E6" w14:textId="36061D69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5937DC48" w14:textId="5617E7A2" w:rsidR="00382B19" w:rsidRPr="00382B19" w:rsidRDefault="00D6347F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1170" w:type="dxa"/>
            <w:vAlign w:val="center"/>
          </w:tcPr>
          <w:p w14:paraId="4F0A9132" w14:textId="40424540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Real time probes</w:t>
            </w:r>
          </w:p>
        </w:tc>
        <w:tc>
          <w:tcPr>
            <w:tcW w:w="1170" w:type="dxa"/>
            <w:vAlign w:val="center"/>
          </w:tcPr>
          <w:p w14:paraId="6370F93D" w14:textId="49677E44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997" w:type="dxa"/>
            <w:vAlign w:val="center"/>
          </w:tcPr>
          <w:p w14:paraId="3950ECCA" w14:textId="79539A76" w:rsidR="00382B19" w:rsidRPr="00382B19" w:rsidRDefault="00382B19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Not sensitive to scenario or team</w:t>
            </w:r>
          </w:p>
        </w:tc>
      </w:tr>
      <w:tr w:rsidR="00382B19" w:rsidRPr="007B5E31" w14:paraId="48C1414B" w14:textId="77777777" w:rsidTr="00F316D6">
        <w:trPr>
          <w:trHeight w:val="638"/>
        </w:trPr>
        <w:tc>
          <w:tcPr>
            <w:tcW w:w="1890" w:type="dxa"/>
            <w:vAlign w:val="center"/>
          </w:tcPr>
          <w:p w14:paraId="6072FA91" w14:textId="0985035E" w:rsidR="00382B19" w:rsidRPr="00382B19" w:rsidRDefault="00E77F7A" w:rsidP="002C3D99">
            <w:pPr>
              <w:spacing w:before="0"/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Kaber&lt;/Author&gt;&lt;Year&gt;2012&lt;/Year&gt;&lt;RecNum&gt;1994&lt;/RecNum&gt;&lt;DisplayText&gt;(Kaber, Zhang, Jin, Mosaly, &amp;amp; Garner, 2012)&lt;/DisplayText&gt;&lt;record&gt;&lt;rec-number&gt;1994&lt;/rec-number&gt;&lt;foreign-keys&gt;&lt;key app="EN" db-id="fte529zvirww2aevxamxtp2me0d9fvz0fxvx" timestamp="1546293581"&gt;1994&lt;/key&gt;&lt;/foreign-keys&gt;&lt;ref-type name="Journal Article"&gt;17&lt;/ref-type&gt;&lt;contributors&gt;&lt;authors&gt;&lt;author&gt;Kaber, David&lt;/author&gt;&lt;author&gt;Zhang, Yu&lt;/author&gt;&lt;author&gt;Jin, Sangeun&lt;/author&gt;&lt;author&gt;Mosaly, Prithima&lt;/author&gt;&lt;author&gt;Garner, Megan&lt;/author&gt;&lt;/authors&gt;&lt;/contributors&gt;&lt;titles&gt;&lt;title&gt;Effects of hazard exposure and roadway complexity on young and older driver situation awareness and performance&lt;/title&gt;&lt;secondary-title&gt;Transportation research part F: traffic psychology and behaviour&lt;/secondary-title&gt;&lt;/titles&gt;&lt;periodical&gt;&lt;full-title&gt;Transportation Research Part F: Traffic Psychology and Behaviour&lt;/full-title&gt;&lt;/periodical&gt;&lt;pages&gt;600-611&lt;/pages&gt;&lt;volume&gt;15&lt;/volume&gt;&lt;number&gt;5&lt;/number&gt;&lt;dates&gt;&lt;year&gt;2012&lt;/year&gt;&lt;/dates&gt;&lt;isbn&gt;1369-8478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Kaber, Zhang, Jin, Mosaly, &amp; Garner, 2012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3603847D" w14:textId="4795C3B5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Driving</w:t>
            </w:r>
          </w:p>
        </w:tc>
        <w:tc>
          <w:tcPr>
            <w:tcW w:w="1503" w:type="dxa"/>
            <w:noWrap/>
            <w:vAlign w:val="center"/>
          </w:tcPr>
          <w:p w14:paraId="3FFE73E5" w14:textId="5781DCBB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1FB0F2C8" w14:textId="2BFDD3F1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625EAD48" w14:textId="43B88E81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170" w:type="dxa"/>
            <w:vAlign w:val="center"/>
          </w:tcPr>
          <w:p w14:paraId="652AA00F" w14:textId="1A3FCF6B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Real time probes</w:t>
            </w:r>
          </w:p>
        </w:tc>
        <w:tc>
          <w:tcPr>
            <w:tcW w:w="1170" w:type="dxa"/>
            <w:vAlign w:val="center"/>
          </w:tcPr>
          <w:p w14:paraId="2F4B57C9" w14:textId="1D050C92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97" w:type="dxa"/>
            <w:vAlign w:val="center"/>
          </w:tcPr>
          <w:p w14:paraId="75B8AC92" w14:textId="63BBCA56" w:rsidR="00382B19" w:rsidRPr="00382B19" w:rsidRDefault="00382B19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Accuracy sensitive to differences in age and hazard events</w:t>
            </w:r>
          </w:p>
        </w:tc>
      </w:tr>
      <w:tr w:rsidR="00382B19" w:rsidRPr="007B5E31" w14:paraId="60131B96" w14:textId="77777777" w:rsidTr="00F316D6">
        <w:trPr>
          <w:trHeight w:val="638"/>
        </w:trPr>
        <w:tc>
          <w:tcPr>
            <w:tcW w:w="1890" w:type="dxa"/>
            <w:vAlign w:val="center"/>
          </w:tcPr>
          <w:p w14:paraId="537F4E2F" w14:textId="186EB8CA" w:rsidR="00382B19" w:rsidRPr="00382B19" w:rsidRDefault="00E77F7A" w:rsidP="002C3D99">
            <w:pPr>
              <w:spacing w:before="0"/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Koch&lt;/Author&gt;&lt;Year&gt;2013&lt;/Year&gt;&lt;RecNum&gt;2058&lt;/RecNum&gt;&lt;DisplayText&gt;(Koch, et al., 2013)&lt;/DisplayText&gt;&lt;record&gt;&lt;rec-number&gt;2058&lt;/rec-number&gt;&lt;foreign-keys&gt;&lt;key app="EN" db-id="fte529zvirww2aevxamxtp2me0d9fvz0fxvx" timestamp="1556233266"&gt;2058&lt;/key&gt;&lt;/foreign-keys&gt;&lt;ref-type name="Journal Article"&gt;17&lt;/ref-type&gt;&lt;contributors&gt;&lt;authors&gt;&lt;author&gt;Koch, Sven H&lt;/author&gt;&lt;author&gt;Weir, Charlene&lt;/author&gt;&lt;author&gt;Westenskow, Dwayne&lt;/author&gt;&lt;author&gt;Gondan, Matthias&lt;/author&gt;&lt;author&gt;Agutter, Jim&lt;/author&gt;&lt;author&gt;Haar, Maral&lt;/author&gt;&lt;author&gt;Liu, David&lt;/author&gt;&lt;author&gt;Görges, Matthias&lt;/author&gt;&lt;author&gt;Staggers, Nancy&lt;/author&gt;&lt;/authors&gt;&lt;/contributors&gt;&lt;titles&gt;&lt;title&gt;Evaluation of the effect of information integration in displays for ICU nurses on situation awareness and task completion time: a prospective randomized controlled study&lt;/title&gt;&lt;secondary-title&gt;International Journal Of Medical Informatics&lt;/secondary-title&gt;&lt;/titles&gt;&lt;periodical&gt;&lt;full-title&gt;International journal of medical informatics&lt;/full-title&gt;&lt;/periodical&gt;&lt;pages&gt;665-675&lt;/pages&gt;&lt;volume&gt;82&lt;/volume&gt;&lt;number&gt;8&lt;/number&gt;&lt;dates&gt;&lt;year&gt;2013&lt;/year&gt;&lt;/dates&gt;&lt;isbn&gt;1386-5056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Koch, et al., 2013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55E74E3E" w14:textId="3AE09F6B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Medical</w:t>
            </w:r>
          </w:p>
        </w:tc>
        <w:tc>
          <w:tcPr>
            <w:tcW w:w="1503" w:type="dxa"/>
            <w:noWrap/>
            <w:vAlign w:val="center"/>
          </w:tcPr>
          <w:p w14:paraId="25B19351" w14:textId="56509F44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Live exercise</w:t>
            </w:r>
          </w:p>
        </w:tc>
        <w:tc>
          <w:tcPr>
            <w:tcW w:w="1317" w:type="dxa"/>
            <w:vAlign w:val="center"/>
          </w:tcPr>
          <w:p w14:paraId="286D4865" w14:textId="6DFAD3E9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037F067D" w14:textId="4AA0742D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1170" w:type="dxa"/>
            <w:vAlign w:val="center"/>
          </w:tcPr>
          <w:p w14:paraId="3B289AF0" w14:textId="0895B6CC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Real time probes</w:t>
            </w:r>
          </w:p>
        </w:tc>
        <w:tc>
          <w:tcPr>
            <w:tcW w:w="1170" w:type="dxa"/>
            <w:vAlign w:val="center"/>
          </w:tcPr>
          <w:p w14:paraId="1FCCC580" w14:textId="7292586B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97" w:type="dxa"/>
            <w:vAlign w:val="center"/>
          </w:tcPr>
          <w:p w14:paraId="6D25D96D" w14:textId="7356F66E" w:rsidR="00382B19" w:rsidRPr="00382B19" w:rsidRDefault="00382B19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ensitive to display differences</w:t>
            </w:r>
          </w:p>
        </w:tc>
      </w:tr>
      <w:tr w:rsidR="00382B19" w:rsidRPr="007B5E31" w14:paraId="7A8C7B3A" w14:textId="77777777" w:rsidTr="00F316D6">
        <w:trPr>
          <w:trHeight w:val="638"/>
        </w:trPr>
        <w:tc>
          <w:tcPr>
            <w:tcW w:w="1890" w:type="dxa"/>
            <w:vAlign w:val="center"/>
          </w:tcPr>
          <w:p w14:paraId="30FE717B" w14:textId="228D6F2B" w:rsidR="00382B19" w:rsidRPr="00382B19" w:rsidRDefault="00E77F7A" w:rsidP="002C3D99">
            <w:pPr>
              <w:spacing w:before="0"/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Loft&lt;/Author&gt;&lt;Year&gt;2016&lt;/Year&gt;&lt;RecNum&gt;1910&lt;/RecNum&gt;&lt;DisplayText&gt;(Loft et al., 2016)&lt;/DisplayText&gt;&lt;record&gt;&lt;rec-number&gt;1910&lt;/rec-number&gt;&lt;foreign-keys&gt;&lt;key app="EN" db-id="fte529zvirww2aevxamxtp2me0d9fvz0fxvx" timestamp="1542592719"&gt;1910&lt;/key&gt;&lt;/foreign-keys&gt;&lt;ref-type name="Journal Article"&gt;17&lt;/ref-type&gt;&lt;contributors&gt;&lt;authors&gt;&lt;author&gt;Loft, Shayne&lt;/author&gt;&lt;author&gt;Morrell, Daniel B&lt;/author&gt;&lt;author&gt;Ponton, Kate&lt;/author&gt;&lt;author&gt;Braithwaite, Janelle&lt;/author&gt;&lt;author&gt;Bowden, Vanessa&lt;/author&gt;&lt;author&gt;Huf, Samuel&lt;/author&gt;&lt;/authors&gt;&lt;/contributors&gt;&lt;titles&gt;&lt;title&gt;The impact of uncertain contact location on situation awareness and performance in simulated submarine track management&lt;/title&gt;&lt;secondary-title&gt;Human factors&lt;/secondary-title&gt;&lt;/titles&gt;&lt;periodical&gt;&lt;full-title&gt;Human Factors&lt;/full-title&gt;&lt;/periodical&gt;&lt;pages&gt;1052-1068&lt;/pages&gt;&lt;volume&gt;58&lt;/volume&gt;&lt;number&gt;7&lt;/number&gt;&lt;dates&gt;&lt;year&gt;2016&lt;/year&gt;&lt;/dates&gt;&lt;isbn&gt;0018-7208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Loft et al., 2016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2C545646" w14:textId="06BBA529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ubmarine Manage</w:t>
            </w:r>
            <w:r w:rsidR="00E93EC0"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ment</w:t>
            </w:r>
          </w:p>
        </w:tc>
        <w:tc>
          <w:tcPr>
            <w:tcW w:w="1503" w:type="dxa"/>
            <w:noWrap/>
            <w:vAlign w:val="center"/>
          </w:tcPr>
          <w:p w14:paraId="3A7E860F" w14:textId="7054E5F0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22E9C3FE" w14:textId="040617E9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7D10B93E" w14:textId="78CFF286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170" w:type="dxa"/>
            <w:vAlign w:val="center"/>
          </w:tcPr>
          <w:p w14:paraId="059F74CA" w14:textId="5C97F750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PAM</w:t>
            </w:r>
          </w:p>
        </w:tc>
        <w:tc>
          <w:tcPr>
            <w:tcW w:w="1170" w:type="dxa"/>
            <w:vAlign w:val="center"/>
          </w:tcPr>
          <w:p w14:paraId="51502733" w14:textId="4CF7A2FC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97" w:type="dxa"/>
            <w:vAlign w:val="center"/>
          </w:tcPr>
          <w:p w14:paraId="63C0E7E0" w14:textId="7201ECA5" w:rsidR="00382B19" w:rsidRPr="00382B19" w:rsidRDefault="00382B19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ensitive to effects of uncertainty and performance</w:t>
            </w:r>
          </w:p>
        </w:tc>
      </w:tr>
      <w:tr w:rsidR="00382B19" w:rsidRPr="007B5E31" w14:paraId="7657347A" w14:textId="77777777" w:rsidTr="00F316D6">
        <w:trPr>
          <w:trHeight w:val="638"/>
        </w:trPr>
        <w:tc>
          <w:tcPr>
            <w:tcW w:w="1890" w:type="dxa"/>
            <w:vAlign w:val="center"/>
          </w:tcPr>
          <w:p w14:paraId="399BEBA0" w14:textId="0E1E67F2" w:rsidR="00382B19" w:rsidRPr="00382B19" w:rsidRDefault="00E77F7A" w:rsidP="002C3D99">
            <w:pPr>
              <w:spacing w:before="0"/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Loft&lt;/Author&gt;&lt;Year&gt;2016&lt;/Year&gt;&lt;RecNum&gt;1910&lt;/RecNum&gt;&lt;DisplayText&gt;(Loft, et al., 2016)&lt;/DisplayText&gt;&lt;record&gt;&lt;rec-number&gt;1910&lt;/rec-number&gt;&lt;foreign-keys&gt;&lt;key app="EN" db-id="fte529zvirww2aevxamxtp2me0d9fvz0fxvx" timestamp="1542592719"&gt;1910&lt;/key&gt;&lt;/foreign-keys&gt;&lt;ref-type name="Journal Article"&gt;17&lt;/ref-type&gt;&lt;contributors&gt;&lt;authors&gt;&lt;author&gt;Loft, Shayne&lt;/author&gt;&lt;author&gt;Morrell, Daniel B&lt;/author&gt;&lt;author&gt;Ponton, Kate&lt;/author&gt;&lt;author&gt;Braithwaite, Janelle&lt;/author&gt;&lt;author&gt;Bowden, Vanessa&lt;/author&gt;&lt;author&gt;Huf, Samuel&lt;/author&gt;&lt;/authors&gt;&lt;/contributors&gt;&lt;titles&gt;&lt;title&gt;The impact of uncertain contact location on situation awareness and performance in simulated submarine track management&lt;/title&gt;&lt;secondary-title&gt;Human factors&lt;/secondary-title&gt;&lt;/titles&gt;&lt;periodical&gt;&lt;full-title&gt;Human Factors&lt;/full-title&gt;&lt;/periodical&gt;&lt;pages&gt;1052-1068&lt;/pages&gt;&lt;volume&gt;58&lt;/volume&gt;&lt;number&gt;7&lt;/number&gt;&lt;dates&gt;&lt;year&gt;2016&lt;/year&gt;&lt;/dates&gt;&lt;isbn&gt;0018-7208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Loft, et al., 2016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2DAB36F0" w14:textId="67BBDC8D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ubmarine Manage</w:t>
            </w:r>
            <w:r w:rsidR="00E93EC0"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ment</w:t>
            </w:r>
          </w:p>
        </w:tc>
        <w:tc>
          <w:tcPr>
            <w:tcW w:w="1503" w:type="dxa"/>
            <w:noWrap/>
            <w:vAlign w:val="center"/>
          </w:tcPr>
          <w:p w14:paraId="1C67588D" w14:textId="51C62D6B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43BCD803" w14:textId="3AC94287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3EB7CD2C" w14:textId="560A1B05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170" w:type="dxa"/>
            <w:vAlign w:val="center"/>
          </w:tcPr>
          <w:p w14:paraId="2C46E1E9" w14:textId="5CBB70D2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PAM</w:t>
            </w:r>
          </w:p>
        </w:tc>
        <w:tc>
          <w:tcPr>
            <w:tcW w:w="1170" w:type="dxa"/>
            <w:vAlign w:val="center"/>
          </w:tcPr>
          <w:p w14:paraId="365561B7" w14:textId="1DE4189C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997" w:type="dxa"/>
            <w:vAlign w:val="center"/>
          </w:tcPr>
          <w:p w14:paraId="45D0CD0D" w14:textId="1485D6BD" w:rsidR="00382B19" w:rsidRPr="00382B19" w:rsidRDefault="00382B19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Not sensitive to uncertainty and not significantly predictive of performance</w:t>
            </w:r>
          </w:p>
        </w:tc>
      </w:tr>
      <w:tr w:rsidR="00F73F14" w:rsidRPr="007B5E31" w14:paraId="4EEC9AC7" w14:textId="77777777" w:rsidTr="00F316D6">
        <w:trPr>
          <w:trHeight w:val="638"/>
        </w:trPr>
        <w:tc>
          <w:tcPr>
            <w:tcW w:w="1890" w:type="dxa"/>
            <w:vAlign w:val="center"/>
          </w:tcPr>
          <w:p w14:paraId="0A50D9A9" w14:textId="0F85A0D3" w:rsidR="00F73F14" w:rsidRPr="00F73F14" w:rsidRDefault="007206E3" w:rsidP="002C3D99">
            <w:pPr>
              <w:spacing w:before="0"/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Noah&lt;/Author&gt;&lt;Year&gt;2017&lt;/Year&gt;&lt;RecNum&gt;2081&lt;/RecNum&gt;&lt;DisplayText&gt;(Noah, 2017)&lt;/DisplayText&gt;&lt;record&gt;&lt;rec-number&gt;2081&lt;/rec-number&gt;&lt;foreign-keys&gt;&lt;key app="EN" db-id="fte529zvirww2aevxamxtp2me0d9fvz0fxvx" timestamp="1556656493"&gt;2081&lt;/key&gt;&lt;/foreign-keys&gt;&lt;ref-type name="Journal Article"&gt;17&lt;/ref-type&gt;&lt;contributors&gt;&lt;authors&gt;&lt;author&gt;Noah, B., Li, J., &amp;amp; Rothrock, L. &lt;/author&gt;&lt;/authors&gt;&lt;/contributors&gt;&lt;titles&gt;&lt;title&gt;An evaluation of touchscreen versus keyboard/mouse interaction for large screen process control displays&lt;/title&gt;&lt;secondary-title&gt;Applied ergonomics&lt;/secondary-title&gt;&lt;/titles&gt;&lt;periodical&gt;&lt;full-title&gt;Applied Ergonomics&lt;/full-title&gt;&lt;/periodical&gt;&lt;pages&gt;1-13&lt;/pages&gt;&lt;volume&gt;64&lt;/volume&gt;&lt;dates&gt;&lt;year&gt;2017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Noah, 2017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5ABAE396" w14:textId="59768FAC" w:rsidR="00F73F14" w:rsidRPr="00F73F14" w:rsidRDefault="00F73F14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73F1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ocess Control</w:t>
            </w:r>
          </w:p>
        </w:tc>
        <w:tc>
          <w:tcPr>
            <w:tcW w:w="1503" w:type="dxa"/>
            <w:noWrap/>
            <w:vAlign w:val="center"/>
          </w:tcPr>
          <w:p w14:paraId="4EB9DE5D" w14:textId="34729905" w:rsidR="00F73F14" w:rsidRPr="00F73F14" w:rsidRDefault="00F73F14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73F1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4B946CB4" w14:textId="2B651EFF" w:rsidR="00F73F14" w:rsidRPr="00F73F14" w:rsidRDefault="00F73F14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73F1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181B03D8" w14:textId="6162EFBB" w:rsidR="00F73F14" w:rsidRPr="00F73F14" w:rsidRDefault="00F73F14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73F1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0</w:t>
            </w:r>
          </w:p>
        </w:tc>
        <w:tc>
          <w:tcPr>
            <w:tcW w:w="1170" w:type="dxa"/>
            <w:vAlign w:val="center"/>
          </w:tcPr>
          <w:p w14:paraId="5F6F2FC3" w14:textId="2B93C3A2" w:rsidR="00F73F14" w:rsidRPr="00F73F14" w:rsidRDefault="00F73F14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73F1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</w:t>
            </w:r>
          </w:p>
        </w:tc>
        <w:tc>
          <w:tcPr>
            <w:tcW w:w="1170" w:type="dxa"/>
            <w:vAlign w:val="center"/>
          </w:tcPr>
          <w:p w14:paraId="478831D1" w14:textId="5EC4EA80" w:rsidR="00F73F14" w:rsidRPr="00F73F14" w:rsidRDefault="00F73F14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73F1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997" w:type="dxa"/>
            <w:vAlign w:val="center"/>
          </w:tcPr>
          <w:p w14:paraId="4EEC00EE" w14:textId="1AFEE718" w:rsidR="00F73F14" w:rsidRPr="00F73F14" w:rsidRDefault="00F73F14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F73F1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 sens</w:t>
            </w: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i</w:t>
            </w:r>
            <w:r w:rsidRPr="00F73F1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tive to display differences</w:t>
            </w:r>
          </w:p>
        </w:tc>
      </w:tr>
      <w:tr w:rsidR="00382B19" w:rsidRPr="007B5E31" w14:paraId="1FB8CD32" w14:textId="77777777" w:rsidTr="00F316D6">
        <w:trPr>
          <w:trHeight w:val="638"/>
        </w:trPr>
        <w:tc>
          <w:tcPr>
            <w:tcW w:w="1890" w:type="dxa"/>
            <w:vAlign w:val="center"/>
          </w:tcPr>
          <w:p w14:paraId="4F22AE30" w14:textId="648FFB16" w:rsidR="00382B19" w:rsidRPr="00382B19" w:rsidRDefault="00E77F7A" w:rsidP="002C3D99">
            <w:pPr>
              <w:spacing w:before="0"/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Schuster&lt;/Author&gt;&lt;Year&gt;2012&lt;/Year&gt;&lt;RecNum&gt;1940&lt;/RecNum&gt;&lt;DisplayText&gt;(Schuster, Keebler, Jentsch, &amp;amp; Zuniga, 2012)&lt;/DisplayText&gt;&lt;record&gt;&lt;rec-number&gt;1940&lt;/rec-number&gt;&lt;foreign-keys&gt;&lt;key app="EN" db-id="fte529zvirww2aevxamxtp2me0d9fvz0fxvx" timestamp="1545019002"&gt;1940&lt;/key&gt;&lt;/foreign-keys&gt;&lt;ref-type name="Conference Proceedings"&gt;10&lt;/ref-type&gt;&lt;contributors&gt;&lt;authors&gt;&lt;author&gt;Schuster, David&lt;/author&gt;&lt;author&gt;Keebler, Joseph R&lt;/author&gt;&lt;author&gt;Jentsch, Florian&lt;/author&gt;&lt;author&gt;Zuniga, Jorge&lt;/author&gt;&lt;/authors&gt;&lt;/contributors&gt;&lt;titles&gt;&lt;title&gt;Comparison of SA Measurement Techniques in a Human-Robot Team Task&lt;/title&gt;&lt;secondary-title&gt;Proceedings of the Human Factors and Ergonomics Society Annual Meeting&lt;/secondary-title&gt;&lt;/titles&gt;&lt;pages&gt;1713-1717&lt;/pages&gt;&lt;volume&gt;56&lt;/volume&gt;&lt;number&gt;1&lt;/number&gt;&lt;dates&gt;&lt;year&gt;2012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Schuster, Keebler, Jentsch, &amp; Zuniga, 2012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00813B49" w14:textId="37EC0B13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Robotics</w:t>
            </w:r>
          </w:p>
        </w:tc>
        <w:tc>
          <w:tcPr>
            <w:tcW w:w="1503" w:type="dxa"/>
            <w:noWrap/>
            <w:vAlign w:val="center"/>
          </w:tcPr>
          <w:p w14:paraId="78CC1CCF" w14:textId="7571B556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Microworld</w:t>
            </w:r>
          </w:p>
        </w:tc>
        <w:tc>
          <w:tcPr>
            <w:tcW w:w="1317" w:type="dxa"/>
            <w:vAlign w:val="center"/>
          </w:tcPr>
          <w:p w14:paraId="497A215E" w14:textId="2646917D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6D5EF561" w14:textId="7C483BF4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53</w:t>
            </w:r>
          </w:p>
        </w:tc>
        <w:tc>
          <w:tcPr>
            <w:tcW w:w="1170" w:type="dxa"/>
            <w:vAlign w:val="center"/>
          </w:tcPr>
          <w:p w14:paraId="6EF86918" w14:textId="7A30EDC8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PAM</w:t>
            </w:r>
          </w:p>
        </w:tc>
        <w:tc>
          <w:tcPr>
            <w:tcW w:w="1170" w:type="dxa"/>
            <w:vAlign w:val="center"/>
          </w:tcPr>
          <w:p w14:paraId="4AE4BC6C" w14:textId="421F1275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97" w:type="dxa"/>
            <w:vAlign w:val="center"/>
          </w:tcPr>
          <w:p w14:paraId="46D9770B" w14:textId="019F33E0" w:rsidR="00382B19" w:rsidRPr="00382B19" w:rsidRDefault="00382B19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ensitive to differences in mission but not information condition</w:t>
            </w:r>
          </w:p>
        </w:tc>
      </w:tr>
      <w:tr w:rsidR="00382B19" w:rsidRPr="007B5E31" w14:paraId="0C915F96" w14:textId="77777777" w:rsidTr="00F316D6">
        <w:trPr>
          <w:trHeight w:val="638"/>
        </w:trPr>
        <w:tc>
          <w:tcPr>
            <w:tcW w:w="1890" w:type="dxa"/>
            <w:vAlign w:val="center"/>
          </w:tcPr>
          <w:p w14:paraId="2F03E119" w14:textId="7C054F7A" w:rsidR="00382B19" w:rsidRPr="00382B19" w:rsidRDefault="00E77F7A" w:rsidP="002C3D99">
            <w:pPr>
              <w:spacing w:before="0"/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Silva&lt;/Author&gt;&lt;Year&gt;2017&lt;/Year&gt;&lt;RecNum&gt;1946&lt;/RecNum&gt;&lt;DisplayText&gt;(Silva, et al., 2017)&lt;/DisplayText&gt;&lt;record&gt;&lt;rec-number&gt;1946&lt;/rec-number&gt;&lt;foreign-keys&gt;&lt;key app="EN" db-id="fte529zvirww2aevxamxtp2me0d9fvz0fxvx" timestamp="1545021316"&gt;1946&lt;/key&gt;&lt;/foreign-keys&gt;&lt;ref-type name="Conference Proceedings"&gt;10&lt;/ref-type&gt;&lt;contributors&gt;&lt;authors&gt;&lt;author&gt;Silva, Hector I&lt;/author&gt;&lt;author&gt;Grigoleit, Tristan&lt;/author&gt;&lt;author&gt;Ann Burress, Mary&lt;/author&gt;&lt;author&gt;Fitzpatrick, Daniel&lt;/author&gt;&lt;/authors&gt;&lt;/contributors&gt;&lt;titles&gt;&lt;title&gt;Measuring the Impact of Console Operator Experience in a Simulated Petrochemical Refining Emergency Event&lt;/title&gt;&lt;secondary-title&gt;Human Factors and Ergonomics Society Annual Meeting&lt;/secondary-title&gt;&lt;/titles&gt;&lt;pages&gt;527-531&lt;/pages&gt;&lt;volume&gt;61&lt;/volume&gt;&lt;number&gt;1&lt;/number&gt;&lt;dates&gt;&lt;year&gt;2017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Silva, et al., 2017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42DF4C41" w14:textId="77B96068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Process Control</w:t>
            </w:r>
          </w:p>
        </w:tc>
        <w:tc>
          <w:tcPr>
            <w:tcW w:w="1503" w:type="dxa"/>
            <w:noWrap/>
            <w:vAlign w:val="center"/>
          </w:tcPr>
          <w:p w14:paraId="0B7D4118" w14:textId="1DB47277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5F36E346" w14:textId="2E97FC4C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57B9DF0D" w14:textId="17B6CAE0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170" w:type="dxa"/>
            <w:vAlign w:val="center"/>
          </w:tcPr>
          <w:p w14:paraId="10AEE1C6" w14:textId="5A91AFFE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PAM</w:t>
            </w:r>
          </w:p>
        </w:tc>
        <w:tc>
          <w:tcPr>
            <w:tcW w:w="1170" w:type="dxa"/>
            <w:vAlign w:val="center"/>
          </w:tcPr>
          <w:p w14:paraId="2018198F" w14:textId="22197B17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97" w:type="dxa"/>
            <w:vAlign w:val="center"/>
          </w:tcPr>
          <w:p w14:paraId="193B21EE" w14:textId="4693F6B3" w:rsidR="00382B19" w:rsidRPr="00382B19" w:rsidRDefault="00382B19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Less experienced had better accuracy</w:t>
            </w:r>
          </w:p>
        </w:tc>
      </w:tr>
      <w:tr w:rsidR="00382B19" w:rsidRPr="007B5E31" w14:paraId="0C0D7C25" w14:textId="77777777" w:rsidTr="00F316D6">
        <w:trPr>
          <w:trHeight w:val="638"/>
        </w:trPr>
        <w:tc>
          <w:tcPr>
            <w:tcW w:w="1890" w:type="dxa"/>
            <w:vAlign w:val="center"/>
          </w:tcPr>
          <w:p w14:paraId="5D16F9B5" w14:textId="6D42AF7E" w:rsidR="00382B19" w:rsidRPr="00382B19" w:rsidRDefault="00E77F7A" w:rsidP="002C3D99">
            <w:pPr>
              <w:spacing w:before="0"/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Strybel&lt;/Author&gt;&lt;Year&gt;2013&lt;/Year&gt;&lt;RecNum&gt;1970&lt;/RecNum&gt;&lt;DisplayText&gt;(Strybel, Vu, Battiste, &amp;amp; Johnson, 2013)&lt;/DisplayText&gt;&lt;record&gt;&lt;rec-number&gt;1970&lt;/rec-number&gt;&lt;foreign-keys&gt;&lt;key app="EN" db-id="fte529zvirww2aevxamxtp2me0d9fvz0fxvx" timestamp="1545258131"&gt;1970&lt;/key&gt;&lt;/foreign-keys&gt;&lt;ref-type name="Journal Article"&gt;17&lt;/ref-type&gt;&lt;contributors&gt;&lt;authors&gt;&lt;author&gt;Strybel, Thomas Z&lt;/author&gt;&lt;author&gt;Vu, Kim-Phuong L&lt;/author&gt;&lt;author&gt;Battiste, Vernol&lt;/author&gt;&lt;author&gt;Johnson, Walter&lt;/author&gt;&lt;/authors&gt;&lt;/contributors&gt;&lt;titles&gt;&lt;title&gt;Measuring the impact of NextGen operating concepts for separation assurance on pilot situation awareness and workload&lt;/title&gt;&lt;secondary-title&gt;The International Journal of Aviation Psychology&lt;/secondary-title&gt;&lt;/titles&gt;&lt;periodical&gt;&lt;full-title&gt;The International Journal of Aviation Psychology&lt;/full-title&gt;&lt;/periodical&gt;&lt;pages&gt;1-26&lt;/pages&gt;&lt;volume&gt;23&lt;/volume&gt;&lt;number&gt;1&lt;/number&gt;&lt;dates&gt;&lt;year&gt;2013&lt;/year&gt;&lt;/dates&gt;&lt;isbn&gt;1050-8414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Strybel, Vu, Battiste, &amp; Johnson, 2013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  <w:r w:rsidR="004C4EC2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 xml:space="preserve"> also </w:t>
            </w:r>
            <w:r w:rsidR="00382B19" w:rsidRPr="00382B19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Strybel&lt;/Author&gt;&lt;Year&gt;2010&lt;/Year&gt;&lt;RecNum&gt;1900&lt;/RecNum&gt;&lt;DisplayText&gt;(Strybel et al., 2010)&lt;/DisplayText&gt;&lt;record&gt;&lt;rec-number&gt;1900&lt;/rec-number&gt;&lt;foreign-keys&gt;&lt;key app="EN" db-id="fte529zvirww2aevxamxtp2me0d9fvz0fxvx" timestamp="1542581781"&gt;1900&lt;/key&gt;&lt;/foreign-keys&gt;&lt;ref-type name="Conference Proceedings"&gt;10&lt;/ref-type&gt;&lt;contributors&gt;&lt;authors&gt;&lt;author&gt;Strybel, Thomas Z&lt;/author&gt;&lt;author&gt;Vu, Kim-Phuong L&lt;/author&gt;&lt;author&gt;Bacon, L Paige&lt;/author&gt;&lt;author&gt;Kraut, Joshua&lt;/author&gt;&lt;author&gt;Battiste, Vernol&lt;/author&gt;&lt;author&gt;Johnson, Walter&lt;/author&gt;&lt;/authors&gt;&lt;/contributors&gt;&lt;titles&gt;&lt;title&gt;Diagnosticity of an online query technique for measuring pilot situation awareness in NextGen&lt;/title&gt;&lt;secondary-title&gt;Digital Avionics Systems Conference (DASC), 2010 IEEE/AIAA 29th&lt;/secondary-title&gt;&lt;/titles&gt;&lt;pages&gt;4. B. 1-1-4. B. 1-12&lt;/pages&gt;&lt;dates&gt;&lt;year&gt;2010&lt;/year&gt;&lt;/dates&gt;&lt;publisher&gt;IEEE&lt;/publisher&gt;&lt;isbn&gt;1424466180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Strybel et al., 2010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55768020" w14:textId="0C45DFB2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Aviation</w:t>
            </w:r>
          </w:p>
        </w:tc>
        <w:tc>
          <w:tcPr>
            <w:tcW w:w="1503" w:type="dxa"/>
            <w:noWrap/>
            <w:vAlign w:val="center"/>
          </w:tcPr>
          <w:p w14:paraId="3E1E30A1" w14:textId="6FA36768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273C64A2" w14:textId="6AC30660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Experienced</w:t>
            </w:r>
          </w:p>
        </w:tc>
        <w:tc>
          <w:tcPr>
            <w:tcW w:w="1113" w:type="dxa"/>
            <w:vAlign w:val="center"/>
          </w:tcPr>
          <w:p w14:paraId="52ED7404" w14:textId="56D88BFB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1170" w:type="dxa"/>
            <w:vAlign w:val="center"/>
          </w:tcPr>
          <w:p w14:paraId="7A889D22" w14:textId="4C7F06BB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PAM</w:t>
            </w:r>
          </w:p>
        </w:tc>
        <w:tc>
          <w:tcPr>
            <w:tcW w:w="1170" w:type="dxa"/>
            <w:vAlign w:val="center"/>
          </w:tcPr>
          <w:p w14:paraId="66011FD4" w14:textId="40321903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997" w:type="dxa"/>
            <w:vAlign w:val="center"/>
          </w:tcPr>
          <w:p w14:paraId="3A989EB6" w14:textId="5CF66334" w:rsidR="00382B19" w:rsidRPr="00382B19" w:rsidRDefault="00382B19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ensitive to operational concept</w:t>
            </w:r>
          </w:p>
        </w:tc>
      </w:tr>
      <w:tr w:rsidR="00382B19" w:rsidRPr="007B5E31" w14:paraId="7EDDDFEB" w14:textId="77777777" w:rsidTr="00F316D6">
        <w:trPr>
          <w:trHeight w:val="638"/>
        </w:trPr>
        <w:tc>
          <w:tcPr>
            <w:tcW w:w="1890" w:type="dxa"/>
            <w:vAlign w:val="center"/>
          </w:tcPr>
          <w:p w14:paraId="53B37DCB" w14:textId="66AEEC20" w:rsidR="00382B19" w:rsidRPr="00382B19" w:rsidRDefault="00E77F7A" w:rsidP="002C3D99">
            <w:pPr>
              <w:spacing w:before="0"/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  <w:lang w:eastAsia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instrText xml:space="preserve"> ADDIN EN.CITE &lt;EndNote&gt;&lt;Cite&gt;&lt;Author&gt;Strybel&lt;/Author&gt;&lt;Year&gt;2016&lt;/Year&gt;&lt;RecNum&gt;1919&lt;/RecNum&gt;&lt;DisplayText&gt;(Strybel et al., 2016)&lt;/DisplayText&gt;&lt;record&gt;&lt;rec-number&gt;1919&lt;/rec-number&gt;&lt;foreign-keys&gt;&lt;key app="EN" db-id="fte529zvirww2aevxamxtp2me0d9fvz0fxvx" timestamp="1542598511"&gt;1919&lt;/key&gt;&lt;/foreign-keys&gt;&lt;ref-type name="Journal Article"&gt;17&lt;/ref-type&gt;&lt;contributors&gt;&lt;authors&gt;&lt;author&gt;Strybel, Thomas Z&lt;/author&gt;&lt;author&gt;Chiappe, Dan&lt;/author&gt;&lt;author&gt;Vu, Kim-Phuong L&lt;/author&gt;&lt;author&gt;Miramontes, Adriana&lt;/author&gt;&lt;author&gt;Battiste, Henri&lt;/author&gt;&lt;author&gt;Battiste, Vernol&lt;/author&gt;&lt;/authors&gt;&lt;/contributors&gt;&lt;titles&gt;&lt;title&gt;A Comparison of Methods for Assessing Situation Awareness in Current Day and Future Air Traffic Management Operations: Graphics-Based vs Text-Based Online Probe Systems&lt;/title&gt;&lt;secondary-title&gt;IFAC-PapersOnLine&lt;/secondary-title&gt;&lt;/titles&gt;&lt;periodical&gt;&lt;full-title&gt;IFAC-PapersOnLine&lt;/full-title&gt;&lt;/periodical&gt;&lt;pages&gt;31-35&lt;/pages&gt;&lt;volume&gt;49&lt;/volume&gt;&lt;number&gt;19&lt;/number&gt;&lt;dates&gt;&lt;year&gt;2016&lt;/year&gt;&lt;/dates&gt;&lt;isbn&gt;2405-8963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Strybel et al., 2016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14:paraId="27EDBC00" w14:textId="42D32EE2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ATC</w:t>
            </w:r>
          </w:p>
        </w:tc>
        <w:tc>
          <w:tcPr>
            <w:tcW w:w="1503" w:type="dxa"/>
            <w:noWrap/>
            <w:vAlign w:val="center"/>
          </w:tcPr>
          <w:p w14:paraId="66520B03" w14:textId="3ABA68D9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317" w:type="dxa"/>
            <w:vAlign w:val="center"/>
          </w:tcPr>
          <w:p w14:paraId="747D6913" w14:textId="1C551105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tudents</w:t>
            </w:r>
          </w:p>
        </w:tc>
        <w:tc>
          <w:tcPr>
            <w:tcW w:w="1113" w:type="dxa"/>
            <w:vAlign w:val="center"/>
          </w:tcPr>
          <w:p w14:paraId="0A34E8D4" w14:textId="067AAB89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170" w:type="dxa"/>
            <w:vAlign w:val="center"/>
          </w:tcPr>
          <w:p w14:paraId="2AD4C849" w14:textId="2B135B85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SPAM</w:t>
            </w:r>
          </w:p>
        </w:tc>
        <w:tc>
          <w:tcPr>
            <w:tcW w:w="1170" w:type="dxa"/>
            <w:vAlign w:val="center"/>
          </w:tcPr>
          <w:p w14:paraId="401465FF" w14:textId="20AAD25D" w:rsidR="00382B19" w:rsidRPr="00382B19" w:rsidRDefault="00382B19" w:rsidP="0006530B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2997" w:type="dxa"/>
            <w:vAlign w:val="center"/>
          </w:tcPr>
          <w:p w14:paraId="018FA5F2" w14:textId="5454F37B" w:rsidR="00382B19" w:rsidRPr="00382B19" w:rsidRDefault="00382B19" w:rsidP="002C3D99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382B19">
              <w:rPr>
                <w:rFonts w:eastAsia="Times New Roman" w:cs="Times New Roman"/>
                <w:color w:val="000000"/>
                <w:sz w:val="20"/>
                <w:szCs w:val="20"/>
              </w:rPr>
              <w:t>Not sensitive to automation condition, traffic density, or reliability</w:t>
            </w:r>
          </w:p>
        </w:tc>
      </w:tr>
    </w:tbl>
    <w:p w14:paraId="316C06D3" w14:textId="77777777" w:rsidR="00382B19" w:rsidRDefault="00382B19" w:rsidP="00191344">
      <w:pPr>
        <w:ind w:firstLine="0"/>
      </w:pPr>
    </w:p>
    <w:p w14:paraId="4B36E928" w14:textId="77777777" w:rsidR="0084118E" w:rsidRDefault="0084118E">
      <w:pPr>
        <w:spacing w:before="0"/>
        <w:ind w:firstLine="0"/>
      </w:pPr>
      <w:r>
        <w:br w:type="page"/>
      </w:r>
    </w:p>
    <w:p w14:paraId="3D62F89F" w14:textId="01A8FE78" w:rsidR="0084118E" w:rsidRPr="0084118E" w:rsidRDefault="0084118E" w:rsidP="006A581F">
      <w:pPr>
        <w:pStyle w:val="Heading1"/>
      </w:pPr>
      <w:r w:rsidRPr="0084118E">
        <w:t>Appendix C:  Predictiveness of SA Metrics</w:t>
      </w:r>
    </w:p>
    <w:tbl>
      <w:tblPr>
        <w:tblStyle w:val="TableGrid"/>
        <w:tblW w:w="12960" w:type="dxa"/>
        <w:tblInd w:w="108" w:type="dxa"/>
        <w:tblLook w:val="04A0" w:firstRow="1" w:lastRow="0" w:firstColumn="1" w:lastColumn="0" w:noHBand="0" w:noVBand="1"/>
      </w:tblPr>
      <w:tblGrid>
        <w:gridCol w:w="1842"/>
        <w:gridCol w:w="1528"/>
        <w:gridCol w:w="1356"/>
        <w:gridCol w:w="1414"/>
        <w:gridCol w:w="942"/>
        <w:gridCol w:w="1025"/>
        <w:gridCol w:w="1155"/>
        <w:gridCol w:w="1111"/>
        <w:gridCol w:w="2587"/>
      </w:tblGrid>
      <w:tr w:rsidR="002F75C1" w:rsidRPr="008C01B8" w14:paraId="3A528A7B" w14:textId="77777777" w:rsidTr="002F75C1">
        <w:tc>
          <w:tcPr>
            <w:tcW w:w="1842" w:type="dxa"/>
            <w:vAlign w:val="center"/>
          </w:tcPr>
          <w:p w14:paraId="7FA571EF" w14:textId="380AA4C9" w:rsidR="00B02C53" w:rsidRPr="00B02C53" w:rsidRDefault="00B02C53" w:rsidP="002F75C1">
            <w:pPr>
              <w:ind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Paper</w:t>
            </w:r>
          </w:p>
        </w:tc>
        <w:tc>
          <w:tcPr>
            <w:tcW w:w="1528" w:type="dxa"/>
            <w:vAlign w:val="center"/>
          </w:tcPr>
          <w:p w14:paraId="0910D2A4" w14:textId="0B60909C" w:rsidR="00B02C53" w:rsidRPr="00B02C53" w:rsidRDefault="00B02C53" w:rsidP="002F75C1">
            <w:pPr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Domain</w:t>
            </w:r>
          </w:p>
        </w:tc>
        <w:tc>
          <w:tcPr>
            <w:tcW w:w="1356" w:type="dxa"/>
            <w:vAlign w:val="center"/>
          </w:tcPr>
          <w:p w14:paraId="656D97F2" w14:textId="12987622" w:rsidR="00B02C53" w:rsidRPr="00B02C53" w:rsidRDefault="00B02C53" w:rsidP="002F75C1">
            <w:pPr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Environment</w:t>
            </w:r>
          </w:p>
        </w:tc>
        <w:tc>
          <w:tcPr>
            <w:tcW w:w="1414" w:type="dxa"/>
            <w:vAlign w:val="center"/>
          </w:tcPr>
          <w:p w14:paraId="386B0BDC" w14:textId="7DF8B86F" w:rsidR="00B02C53" w:rsidRPr="00B02C53" w:rsidRDefault="00B02C53" w:rsidP="002F75C1">
            <w:pPr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Subjects</w:t>
            </w:r>
          </w:p>
        </w:tc>
        <w:tc>
          <w:tcPr>
            <w:tcW w:w="942" w:type="dxa"/>
            <w:vAlign w:val="center"/>
          </w:tcPr>
          <w:p w14:paraId="7DB2D4CE" w14:textId="49C88278" w:rsidR="00B02C53" w:rsidRPr="00B02C53" w:rsidRDefault="00B02C53" w:rsidP="002F75C1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Number</w:t>
            </w:r>
          </w:p>
        </w:tc>
        <w:tc>
          <w:tcPr>
            <w:tcW w:w="1025" w:type="dxa"/>
            <w:vAlign w:val="center"/>
          </w:tcPr>
          <w:p w14:paraId="509AD387" w14:textId="2C421115" w:rsidR="00B02C53" w:rsidRPr="00B02C53" w:rsidRDefault="00B02C53" w:rsidP="002F75C1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Measure</w:t>
            </w:r>
          </w:p>
        </w:tc>
        <w:tc>
          <w:tcPr>
            <w:tcW w:w="1155" w:type="dxa"/>
            <w:vAlign w:val="center"/>
          </w:tcPr>
          <w:p w14:paraId="5EB1C313" w14:textId="7D962426" w:rsidR="00B02C53" w:rsidRPr="00B02C53" w:rsidRDefault="00B02C53" w:rsidP="002F75C1">
            <w:pPr>
              <w:tabs>
                <w:tab w:val="left" w:pos="1991"/>
                <w:tab w:val="left" w:pos="2081"/>
              </w:tabs>
              <w:ind w:right="72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Predictive</w:t>
            </w:r>
          </w:p>
        </w:tc>
        <w:tc>
          <w:tcPr>
            <w:tcW w:w="1111" w:type="dxa"/>
            <w:vAlign w:val="center"/>
          </w:tcPr>
          <w:p w14:paraId="6495925B" w14:textId="03F5B7A0" w:rsidR="00B02C53" w:rsidRPr="00B02C53" w:rsidRDefault="00B02C53" w:rsidP="002F75C1">
            <w:pPr>
              <w:tabs>
                <w:tab w:val="left" w:pos="1991"/>
                <w:tab w:val="left" w:pos="2081"/>
              </w:tabs>
              <w:ind w:right="72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Mean Pearson's R</w:t>
            </w:r>
          </w:p>
        </w:tc>
        <w:tc>
          <w:tcPr>
            <w:tcW w:w="2587" w:type="dxa"/>
            <w:vAlign w:val="center"/>
          </w:tcPr>
          <w:p w14:paraId="591CA0D2" w14:textId="0492254F" w:rsidR="00B02C53" w:rsidRPr="00B02C53" w:rsidRDefault="00B02C53" w:rsidP="002F75C1">
            <w:pPr>
              <w:tabs>
                <w:tab w:val="left" w:pos="1991"/>
                <w:tab w:val="left" w:pos="2081"/>
              </w:tabs>
              <w:ind w:right="72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Findings</w:t>
            </w:r>
          </w:p>
        </w:tc>
      </w:tr>
      <w:tr w:rsidR="002F75C1" w:rsidRPr="008C01B8" w14:paraId="3BFFD980" w14:textId="7EC4B155" w:rsidTr="00EC6B20">
        <w:tc>
          <w:tcPr>
            <w:tcW w:w="1842" w:type="dxa"/>
            <w:vAlign w:val="center"/>
          </w:tcPr>
          <w:p w14:paraId="35A9943A" w14:textId="52EC963B" w:rsidR="00B02C53" w:rsidRPr="00B96E6D" w:rsidRDefault="009F04A5" w:rsidP="009E5FDB">
            <w:pPr>
              <w:ind w:firstLine="0"/>
              <w:rPr>
                <w:rFonts w:cs="Times New Roman"/>
                <w:b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Bacon&lt;/Author&gt;&lt;Year&gt;2013&lt;/Year&gt;&lt;RecNum&gt;1990&lt;/RecNum&gt;&lt;DisplayText&gt;(Bacon &amp;amp; Strybel, 2013)&lt;/DisplayText&gt;&lt;record&gt;&lt;rec-number&gt;1990&lt;/rec-number&gt;&lt;foreign-keys&gt;&lt;key app="EN" db-id="fte529zvirww2aevxamxtp2me0d9fvz0fxvx" timestamp="1546291353"&gt;1990&lt;/key&gt;&lt;/foreign-keys&gt;&lt;ref-type name="Journal Article"&gt;17&lt;/ref-type&gt;&lt;contributors&gt;&lt;authors&gt;&lt;author&gt;Bacon, L Paige&lt;/author&gt;&lt;author&gt;Strybel, Thomas Z&lt;/author&gt;&lt;/authors&gt;&lt;/contributors&gt;&lt;titles&gt;&lt;title&gt;Assessment of the validity and intrusiveness of online-probe questions for situation awareness in a simulated air-traffic-management task with student air-traffic controllers&lt;/title&gt;&lt;secondary-title&gt;Safety Science&lt;/secondary-title&gt;&lt;/titles&gt;&lt;periodical&gt;&lt;full-title&gt;Safety science&lt;/full-title&gt;&lt;/periodical&gt;&lt;pages&gt;89-95&lt;/pages&gt;&lt;volume&gt;56&lt;/volume&gt;&lt;dates&gt;&lt;year&gt;2013&lt;/year&gt;&lt;/dates&gt;&lt;isbn&gt;0925-7535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Bacon &amp; Strybel, 2013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45A833EF" w14:textId="6A8F89AF" w:rsidR="00B02C53" w:rsidRPr="00B02C53" w:rsidRDefault="00B02C53" w:rsidP="00EC6B20">
            <w:pPr>
              <w:ind w:firstLine="0"/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ATC</w:t>
            </w:r>
          </w:p>
        </w:tc>
        <w:tc>
          <w:tcPr>
            <w:tcW w:w="1356" w:type="dxa"/>
            <w:vAlign w:val="center"/>
          </w:tcPr>
          <w:p w14:paraId="60DD40DF" w14:textId="24842C4B" w:rsidR="00B02C53" w:rsidRPr="00B02C53" w:rsidRDefault="00B02C53" w:rsidP="00EC6B20">
            <w:pPr>
              <w:ind w:firstLine="0"/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230E9E2E" w14:textId="1A0A09D7" w:rsidR="00B02C53" w:rsidRPr="00B02C53" w:rsidRDefault="00B02C53" w:rsidP="00EC6B20">
            <w:pPr>
              <w:ind w:firstLine="0"/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Novice</w:t>
            </w:r>
          </w:p>
        </w:tc>
        <w:tc>
          <w:tcPr>
            <w:tcW w:w="942" w:type="dxa"/>
            <w:vAlign w:val="center"/>
          </w:tcPr>
          <w:p w14:paraId="0DED9D16" w14:textId="388602A9" w:rsidR="00B02C53" w:rsidRPr="00B02C53" w:rsidRDefault="00B02C53" w:rsidP="00EC6B20">
            <w:pPr>
              <w:tabs>
                <w:tab w:val="left" w:pos="5940"/>
              </w:tabs>
              <w:ind w:firstLine="0"/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025" w:type="dxa"/>
            <w:vAlign w:val="center"/>
          </w:tcPr>
          <w:p w14:paraId="6FB00865" w14:textId="71D7F484" w:rsidR="00B02C53" w:rsidRPr="00B02C53" w:rsidRDefault="00B02C53" w:rsidP="00EC6B20">
            <w:pPr>
              <w:tabs>
                <w:tab w:val="left" w:pos="5940"/>
              </w:tabs>
              <w:ind w:firstLine="0"/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SPAM</w:t>
            </w:r>
          </w:p>
        </w:tc>
        <w:tc>
          <w:tcPr>
            <w:tcW w:w="1155" w:type="dxa"/>
            <w:vAlign w:val="center"/>
          </w:tcPr>
          <w:p w14:paraId="4F3EEC66" w14:textId="31A3092D" w:rsidR="00B02C53" w:rsidRPr="00B02C53" w:rsidRDefault="00B02C53" w:rsidP="00EC6B20">
            <w:pPr>
              <w:tabs>
                <w:tab w:val="left" w:pos="1991"/>
                <w:tab w:val="left" w:pos="2081"/>
              </w:tabs>
              <w:ind w:right="72" w:firstLine="0"/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5CD19A93" w14:textId="56A3CD87" w:rsidR="00B02C53" w:rsidRPr="00B02C53" w:rsidRDefault="00B02C53" w:rsidP="00EC6B20">
            <w:pPr>
              <w:tabs>
                <w:tab w:val="left" w:pos="1991"/>
                <w:tab w:val="left" w:pos="2081"/>
              </w:tabs>
              <w:ind w:right="72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0.324</w:t>
            </w:r>
          </w:p>
        </w:tc>
        <w:tc>
          <w:tcPr>
            <w:tcW w:w="2587" w:type="dxa"/>
            <w:vAlign w:val="center"/>
          </w:tcPr>
          <w:p w14:paraId="5AD3FE2B" w14:textId="65108723" w:rsidR="00B02C53" w:rsidRPr="00B02C53" w:rsidRDefault="00B02C53" w:rsidP="00EC6B20">
            <w:pPr>
              <w:tabs>
                <w:tab w:val="left" w:pos="1991"/>
                <w:tab w:val="left" w:pos="2081"/>
              </w:tabs>
              <w:ind w:right="72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Predictive of performance</w:t>
            </w:r>
          </w:p>
        </w:tc>
      </w:tr>
      <w:tr w:rsidR="002F75C1" w:rsidRPr="008C01B8" w14:paraId="5E164318" w14:textId="11CA8DDE" w:rsidTr="00EC6B20">
        <w:trPr>
          <w:trHeight w:val="530"/>
        </w:trPr>
        <w:tc>
          <w:tcPr>
            <w:tcW w:w="1842" w:type="dxa"/>
            <w:vAlign w:val="center"/>
          </w:tcPr>
          <w:p w14:paraId="6147D22C" w14:textId="7CD188C4" w:rsidR="00B02C53" w:rsidRPr="00B96E6D" w:rsidRDefault="009F04A5" w:rsidP="009E5FDB">
            <w:pPr>
              <w:ind w:firstLine="0"/>
              <w:rPr>
                <w:rFonts w:cs="Times New Roman"/>
                <w:b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Chauvin&lt;/Author&gt;&lt;Year&gt;2008&lt;/Year&gt;&lt;RecNum&gt;1879&lt;/RecNum&gt;&lt;DisplayText&gt;(Chauvin, Clostermann, &amp;amp; Hoc, 2008)&lt;/DisplayText&gt;&lt;record&gt;&lt;rec-number&gt;1879&lt;/rec-number&gt;&lt;foreign-keys&gt;&lt;key app="EN" db-id="fte529zvirww2aevxamxtp2me0d9fvz0fxvx" timestamp="1542505997"&gt;1879&lt;/key&gt;&lt;/foreign-keys&gt;&lt;ref-type name="Journal Article"&gt;17&lt;/ref-type&gt;&lt;contributors&gt;&lt;authors&gt;&lt;author&gt;Chauvin, Christine&lt;/author&gt;&lt;author&gt;Clostermann, JP&lt;/author&gt;&lt;author&gt;Hoc, Jean-Michel&lt;/author&gt;&lt;/authors&gt;&lt;/contributors&gt;&lt;titles&gt;&lt;title&gt;Situation awareness and the decision-making process in a dynamic situation: avoiding collisions at sea&lt;/title&gt;&lt;secondary-title&gt;Journal Of Cognitive Engineering And Decision Making&lt;/secondary-title&gt;&lt;/titles&gt;&lt;periodical&gt;&lt;full-title&gt;Journal of Cognitive Engineering and Decision Making&lt;/full-title&gt;&lt;/periodical&gt;&lt;pages&gt;1-23&lt;/pages&gt;&lt;volume&gt;2&lt;/volume&gt;&lt;number&gt;1&lt;/number&gt;&lt;dates&gt;&lt;year&gt;2008&lt;/year&gt;&lt;/dates&gt;&lt;isbn&gt;1555-3434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Chauvin, Clostermann, &amp; Hoc, 2008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1B56D78D" w14:textId="54A25AFF" w:rsidR="00B02C53" w:rsidRPr="00B02C53" w:rsidRDefault="00B02C53" w:rsidP="00EC6B20">
            <w:pPr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Ship Navigation</w:t>
            </w:r>
          </w:p>
        </w:tc>
        <w:tc>
          <w:tcPr>
            <w:tcW w:w="1356" w:type="dxa"/>
            <w:vAlign w:val="center"/>
          </w:tcPr>
          <w:p w14:paraId="6D97EF79" w14:textId="06D6F56B" w:rsidR="00B02C53" w:rsidRPr="00B02C53" w:rsidRDefault="00B02C53" w:rsidP="00EC6B20">
            <w:pPr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78CAD816" w14:textId="1616C5A0" w:rsidR="00B02C53" w:rsidRPr="00B02C53" w:rsidRDefault="00B02C53" w:rsidP="00EC6B20">
            <w:pPr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Novice</w:t>
            </w:r>
          </w:p>
        </w:tc>
        <w:tc>
          <w:tcPr>
            <w:tcW w:w="942" w:type="dxa"/>
            <w:vAlign w:val="center"/>
          </w:tcPr>
          <w:p w14:paraId="18D0A9D3" w14:textId="0E8FC7ED" w:rsidR="00B02C53" w:rsidRPr="00B02C53" w:rsidRDefault="00B02C53" w:rsidP="00EC6B20">
            <w:pPr>
              <w:tabs>
                <w:tab w:val="left" w:pos="5940"/>
              </w:tabs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90</w:t>
            </w:r>
          </w:p>
        </w:tc>
        <w:tc>
          <w:tcPr>
            <w:tcW w:w="1025" w:type="dxa"/>
            <w:vAlign w:val="center"/>
          </w:tcPr>
          <w:p w14:paraId="180FB170" w14:textId="33935393" w:rsidR="00B02C53" w:rsidRPr="00B02C53" w:rsidRDefault="00B02C53" w:rsidP="00EC6B20">
            <w:pPr>
              <w:tabs>
                <w:tab w:val="left" w:pos="5940"/>
              </w:tabs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2D16C87E" w14:textId="5474202F" w:rsidR="00B02C53" w:rsidRPr="00B02C53" w:rsidRDefault="00B02C53" w:rsidP="00EC6B20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eastAsia="en-US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2CB5FD4E" w14:textId="06039E2B" w:rsidR="00B02C53" w:rsidRPr="00B02C53" w:rsidRDefault="00B02C53" w:rsidP="00EC6B20">
            <w:pPr>
              <w:spacing w:before="0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---</w:t>
            </w:r>
          </w:p>
        </w:tc>
        <w:tc>
          <w:tcPr>
            <w:tcW w:w="2587" w:type="dxa"/>
            <w:vAlign w:val="center"/>
          </w:tcPr>
          <w:p w14:paraId="22B133C0" w14:textId="2E255A99" w:rsidR="00B02C53" w:rsidRPr="00B02C53" w:rsidRDefault="00EE6FF6" w:rsidP="00EC6B20">
            <w:pPr>
              <w:spacing w:before="0"/>
              <w:ind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Predictive of</w:t>
            </w:r>
            <w:r w:rsidR="00B02C53"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decision differences</w:t>
            </w:r>
          </w:p>
        </w:tc>
      </w:tr>
      <w:tr w:rsidR="002F75C1" w:rsidRPr="008C01B8" w14:paraId="55434DE7" w14:textId="031B05C6" w:rsidTr="00EC6B20">
        <w:tc>
          <w:tcPr>
            <w:tcW w:w="1842" w:type="dxa"/>
            <w:vAlign w:val="center"/>
          </w:tcPr>
          <w:p w14:paraId="1718C7D6" w14:textId="6AE44E30" w:rsidR="00B02C53" w:rsidRPr="00B96E6D" w:rsidRDefault="009F04A5" w:rsidP="009E5FDB">
            <w:pPr>
              <w:ind w:firstLine="0"/>
              <w:rPr>
                <w:rFonts w:cs="Times New Roman"/>
                <w:b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Cooper&lt;/Author&gt;&lt;Year&gt;2010&lt;/Year&gt;&lt;RecNum&gt;2053&lt;/RecNum&gt;&lt;DisplayText&gt;(Cooper, et al., 2010)&lt;/DisplayText&gt;&lt;record&gt;&lt;rec-number&gt;2053&lt;/rec-number&gt;&lt;foreign-keys&gt;&lt;key app="EN" db-id="fte529zvirww2aevxamxtp2me0d9fvz0fxvx" timestamp="1556221594"&gt;2053&lt;/key&gt;&lt;/foreign-keys&gt;&lt;ref-type name="Journal Article"&gt;17&lt;/ref-type&gt;&lt;contributors&gt;&lt;authors&gt;&lt;author&gt;Cooper, Simon&lt;/author&gt;&lt;author&gt;Kinsman, Leigh&lt;/author&gt;&lt;author&gt;Buykx, Penny&lt;/author&gt;&lt;author&gt;McConnell</w:instrText>
            </w:r>
            <w:r w:rsidR="009E5FDB">
              <w:rPr>
                <w:rFonts w:ascii="Noteworthy Light" w:eastAsia="Times New Roman" w:hAnsi="Noteworthy Light" w:cs="Noteworthy Light"/>
                <w:b/>
                <w:bCs/>
                <w:color w:val="000000"/>
                <w:sz w:val="20"/>
              </w:rPr>
              <w:instrText>‐</w:instrText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>Henry, Tracy&lt;/author&gt;&lt;author&gt;Endacott, Ruth&lt;/author&gt;&lt;author&gt;Scholes, Julie&lt;/author&gt;&lt;/authors&gt;&lt;/contributors&gt;&lt;titles&gt;&lt;title&gt;Managing the deteriorating patient in a simulated environment: nursing students’ knowledge, skill and situation awareness&lt;/title&gt;&lt;secondary-title&gt;Journal Of Clinical Nursing&lt;/secondary-title&gt;&lt;/titles&gt;&lt;periodical&gt;&lt;full-title&gt;Journal of clinical nursing&lt;/full-title&gt;&lt;/periodical&gt;&lt;pages&gt;2309-2318&lt;/pages&gt;&lt;volume&gt;19&lt;/volume&gt;&lt;number&gt;15</w:instrText>
            </w:r>
            <w:r w:rsidR="009E5FDB">
              <w:rPr>
                <w:rFonts w:ascii="Noteworthy Light" w:eastAsia="Times New Roman" w:hAnsi="Noteworthy Light" w:cs="Noteworthy Light"/>
                <w:b/>
                <w:bCs/>
                <w:color w:val="000000"/>
                <w:sz w:val="20"/>
              </w:rPr>
              <w:instrText>‐</w:instrText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>16&lt;/number&gt;&lt;dates&gt;&lt;year&gt;2010&lt;/year&gt;&lt;/dates&gt;&lt;isbn&gt;0962-1067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</w:rPr>
              <w:t>(Cooper, et al., 2010)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2CB72799" w14:textId="13E3ED1C" w:rsidR="00B02C53" w:rsidRPr="00B02C53" w:rsidRDefault="00B02C53" w:rsidP="00EC6B20">
            <w:pPr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Health Care</w:t>
            </w:r>
          </w:p>
        </w:tc>
        <w:tc>
          <w:tcPr>
            <w:tcW w:w="1356" w:type="dxa"/>
            <w:vAlign w:val="center"/>
          </w:tcPr>
          <w:p w14:paraId="0976DDAB" w14:textId="2CE0EDB0" w:rsidR="00B02C53" w:rsidRPr="00B02C53" w:rsidRDefault="00B02C53" w:rsidP="00EC6B20">
            <w:pPr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Live Exercises</w:t>
            </w:r>
          </w:p>
        </w:tc>
        <w:tc>
          <w:tcPr>
            <w:tcW w:w="1414" w:type="dxa"/>
            <w:vAlign w:val="center"/>
          </w:tcPr>
          <w:p w14:paraId="3022AEBB" w14:textId="68A75725" w:rsidR="00B02C53" w:rsidRPr="00B02C53" w:rsidRDefault="00B02C53" w:rsidP="00EC6B20">
            <w:pPr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Novice</w:t>
            </w:r>
          </w:p>
        </w:tc>
        <w:tc>
          <w:tcPr>
            <w:tcW w:w="942" w:type="dxa"/>
            <w:vAlign w:val="center"/>
          </w:tcPr>
          <w:p w14:paraId="3D960BF5" w14:textId="4EEC1317" w:rsidR="00B02C53" w:rsidRPr="00B02C53" w:rsidRDefault="00B02C53" w:rsidP="00EC6B20">
            <w:pPr>
              <w:tabs>
                <w:tab w:val="left" w:pos="5940"/>
              </w:tabs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51</w:t>
            </w:r>
          </w:p>
        </w:tc>
        <w:tc>
          <w:tcPr>
            <w:tcW w:w="1025" w:type="dxa"/>
            <w:vAlign w:val="center"/>
          </w:tcPr>
          <w:p w14:paraId="40558F8B" w14:textId="4A8A0CC0" w:rsidR="00B02C53" w:rsidRPr="00B02C53" w:rsidRDefault="00B02C53" w:rsidP="00EC6B20">
            <w:pPr>
              <w:tabs>
                <w:tab w:val="left" w:pos="5940"/>
              </w:tabs>
              <w:ind w:right="16" w:firstLine="0"/>
              <w:jc w:val="center"/>
              <w:rPr>
                <w:rFonts w:cs="Times New Roman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2D70A3A9" w14:textId="09DCBB65" w:rsidR="00B02C53" w:rsidRPr="00B02C53" w:rsidRDefault="00B02C53" w:rsidP="00EC6B20">
            <w:pPr>
              <w:ind w:right="316" w:firstLine="0"/>
              <w:jc w:val="center"/>
              <w:rPr>
                <w:rFonts w:cs="Times New Roman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111" w:type="dxa"/>
            <w:vAlign w:val="center"/>
          </w:tcPr>
          <w:p w14:paraId="4E5D7717" w14:textId="740DD74C" w:rsidR="00B02C53" w:rsidRPr="00B02C53" w:rsidRDefault="00B02C53" w:rsidP="00EC6B20">
            <w:pPr>
              <w:ind w:right="316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---</w:t>
            </w:r>
          </w:p>
        </w:tc>
        <w:tc>
          <w:tcPr>
            <w:tcW w:w="2587" w:type="dxa"/>
            <w:vAlign w:val="center"/>
          </w:tcPr>
          <w:p w14:paraId="3EB9392C" w14:textId="520974FF" w:rsidR="00B02C53" w:rsidRPr="00B02C53" w:rsidRDefault="00B02C53" w:rsidP="00EC6B20">
            <w:pPr>
              <w:ind w:right="316" w:firstLine="0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color w:val="000000"/>
                <w:sz w:val="20"/>
                <w:szCs w:val="20"/>
              </w:rPr>
              <w:t>Moderate correlation with subjective performance rating</w:t>
            </w:r>
          </w:p>
        </w:tc>
      </w:tr>
      <w:tr w:rsidR="002F75C1" w:rsidRPr="008C01B8" w14:paraId="0A8AE6F1" w14:textId="77777777" w:rsidTr="00EC6B20">
        <w:tc>
          <w:tcPr>
            <w:tcW w:w="1842" w:type="dxa"/>
            <w:vAlign w:val="bottom"/>
          </w:tcPr>
          <w:p w14:paraId="38CC80BB" w14:textId="2C4E1B3D" w:rsidR="002F75C1" w:rsidRPr="00B96E6D" w:rsidRDefault="009F04A5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color w:val="000000" w:themeColor="text1"/>
                <w:sz w:val="20"/>
              </w:rPr>
              <w:instrText xml:space="preserve"> ADDIN EN.CITE &lt;EndNote&gt;&lt;Cite&gt;&lt;Author&gt;Cummings&lt;/Author&gt;&lt;Year&gt;2007&lt;/Year&gt;&lt;RecNum&gt;1866&lt;/RecNum&gt;&lt;DisplayText&gt;(Cummings &amp;amp; Guerlain, 2007)&lt;/DisplayText&gt;&lt;record&gt;&lt;rec-number&gt;1866&lt;/rec-number&gt;&lt;foreign-keys&gt;&lt;key app="EN" db-id="fte529zvirww2aevxamxtp2me0d9fvz0fxvx" timestamp="1542493784"&gt;1866&lt;/key&gt;&lt;/foreign-keys&gt;&lt;ref-type name="Journal Article"&gt;17&lt;/ref-type&gt;&lt;contributors&gt;&lt;authors&gt;&lt;author&gt;Cummings, Mary L&lt;/author&gt;&lt;author&gt;Guerlain, Stephanie&lt;/author&gt;&lt;/authors&gt;&lt;/contributors&gt;&lt;titles&gt;&lt;title&gt;Developing operator capacity estimates for supervisory control of autonomous vehicles&lt;/title&gt;&lt;secondary-title&gt;Human Factors&lt;/secondary-title&gt;&lt;/titles&gt;&lt;periodical&gt;&lt;full-title&gt;Human Factors&lt;/full-title&gt;&lt;/periodical&gt;&lt;pages&gt;1-15&lt;/pages&gt;&lt;volume&gt;49&lt;/volume&gt;&lt;number&gt;1&lt;/number&gt;&lt;dates&gt;&lt;year&gt;2007&lt;/year&gt;&lt;/dates&gt;&lt;isbn&gt;0018-7208&lt;/isbn&gt;&lt;urls&gt;&lt;/urls&gt;&lt;/record&gt;&lt;/Cite&gt;&lt;/EndNote&gt;</w:instrTex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noProof/>
                <w:color w:val="000000" w:themeColor="text1"/>
                <w:sz w:val="20"/>
                <w:szCs w:val="20"/>
              </w:rPr>
              <w:t>(Cummings &amp; Guerlain, 2007)</w: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18734B65" w14:textId="2354FD86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</w:t>
            </w:r>
          </w:p>
        </w:tc>
        <w:tc>
          <w:tcPr>
            <w:tcW w:w="1356" w:type="dxa"/>
            <w:vAlign w:val="center"/>
          </w:tcPr>
          <w:p w14:paraId="1A2023C8" w14:textId="0E8EB3B5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5E096B13" w14:textId="1390D8CF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42" w:type="dxa"/>
            <w:vAlign w:val="center"/>
          </w:tcPr>
          <w:p w14:paraId="2A5D9351" w14:textId="36DA3D90" w:rsidR="002F75C1" w:rsidRPr="002F75C1" w:rsidRDefault="002F75C1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42</w:t>
            </w:r>
          </w:p>
        </w:tc>
        <w:tc>
          <w:tcPr>
            <w:tcW w:w="1025" w:type="dxa"/>
            <w:vAlign w:val="center"/>
          </w:tcPr>
          <w:p w14:paraId="62E954FA" w14:textId="6D789846" w:rsidR="002F75C1" w:rsidRPr="002F75C1" w:rsidRDefault="002F75C1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</w:t>
            </w:r>
          </w:p>
        </w:tc>
        <w:tc>
          <w:tcPr>
            <w:tcW w:w="1155" w:type="dxa"/>
            <w:vAlign w:val="center"/>
          </w:tcPr>
          <w:p w14:paraId="2C6DF0C2" w14:textId="4676A2E6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10BA1893" w14:textId="505439EE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432</w:t>
            </w:r>
          </w:p>
        </w:tc>
        <w:tc>
          <w:tcPr>
            <w:tcW w:w="2587" w:type="dxa"/>
            <w:vAlign w:val="center"/>
          </w:tcPr>
          <w:p w14:paraId="4E4D6790" w14:textId="4A3F3A46" w:rsidR="002F75C1" w:rsidRPr="002F75C1" w:rsidRDefault="002F75C1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edictive of performance</w:t>
            </w:r>
          </w:p>
        </w:tc>
      </w:tr>
      <w:tr w:rsidR="002F75C1" w:rsidRPr="008C01B8" w14:paraId="5954A549" w14:textId="77777777" w:rsidTr="00EC6B20">
        <w:tc>
          <w:tcPr>
            <w:tcW w:w="1842" w:type="dxa"/>
          </w:tcPr>
          <w:p w14:paraId="78C65A1C" w14:textId="4F5007BF" w:rsidR="002F75C1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Durso&lt;/Author&gt;&lt;Year&gt;1998&lt;/Year&gt;&lt;RecNum&gt;746&lt;/RecNum&gt;&lt;DisplayText&gt;(Durso et al., 1998)&lt;/DisplayText&gt;&lt;record&gt;&lt;rec-number&gt;746&lt;/rec-number&gt;&lt;foreign-keys&gt;&lt;key app="EN" db-id="fte529zvirww2aevxamxtp2me0d9fvz0fxvx" timestamp="0"&gt;746&lt;/key&gt;&lt;/foreign-keys&gt;&lt;ref-type name="Journal Article"&gt;17&lt;/ref-type&gt;&lt;contributors&gt;&lt;authors&gt;&lt;author&gt;Durso, F. T.&lt;/author&gt;&lt;author&gt;Hackworth, C. A.&lt;/author&gt;&lt;author&gt;Truitt, T. R.&lt;/author&gt;&lt;author&gt;Crutchfield, J.&lt;/author&gt;&lt;author&gt;Nikolic, D.&lt;/author&gt;&lt;author&gt;Manning, C. A.&lt;/author&gt;&lt;/authors&gt;&lt;/contributors&gt;&lt;titles&gt;&lt;title&gt;Situation awareness as a predictor of performance for en route air traffic controllers&lt;/title&gt;&lt;secondary-title&gt;Air Traffic Control Quarterly&lt;/secondary-title&gt;&lt;/titles&gt;&lt;pages&gt;1-20&lt;/pages&gt;&lt;volume&gt;6&lt;/volume&gt;&lt;number&gt;1&lt;/number&gt;&lt;keywords&gt;&lt;keyword&gt;SA&lt;/keyword&gt;&lt;keyword&gt;ATC&lt;/keyword&gt;&lt;keyword&gt;measurement&lt;/keyword&gt;&lt;/keywords&gt;&lt;dates&gt;&lt;year&gt;1998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Durso et al., 1998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  <w:r w:rsidR="00132FFB" w:rsidRPr="00B96E6D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528" w:type="dxa"/>
            <w:vAlign w:val="center"/>
          </w:tcPr>
          <w:p w14:paraId="6C7BDD2E" w14:textId="29CCC3E9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356" w:type="dxa"/>
            <w:vAlign w:val="center"/>
          </w:tcPr>
          <w:p w14:paraId="66E11509" w14:textId="2F8494E4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63F0E6B0" w14:textId="0C50C11A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42" w:type="dxa"/>
            <w:vAlign w:val="center"/>
          </w:tcPr>
          <w:p w14:paraId="2BCEE7C6" w14:textId="110CC6DC" w:rsidR="002F75C1" w:rsidRPr="002F75C1" w:rsidRDefault="002F75C1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1025" w:type="dxa"/>
            <w:vAlign w:val="center"/>
          </w:tcPr>
          <w:p w14:paraId="3B9E57BE" w14:textId="3235932E" w:rsidR="002F75C1" w:rsidRPr="002F75C1" w:rsidRDefault="002F75C1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</w:t>
            </w:r>
          </w:p>
        </w:tc>
        <w:tc>
          <w:tcPr>
            <w:tcW w:w="1155" w:type="dxa"/>
            <w:vAlign w:val="center"/>
          </w:tcPr>
          <w:p w14:paraId="4498F26F" w14:textId="4C5C1A76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3A996112" w14:textId="046FF70A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545</w:t>
            </w:r>
          </w:p>
        </w:tc>
        <w:tc>
          <w:tcPr>
            <w:tcW w:w="2587" w:type="dxa"/>
          </w:tcPr>
          <w:p w14:paraId="292DB3BA" w14:textId="5664E9C3" w:rsidR="002F75C1" w:rsidRPr="002F75C1" w:rsidRDefault="002F75C1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 provided additional sensitivity</w:t>
            </w:r>
          </w:p>
        </w:tc>
      </w:tr>
      <w:tr w:rsidR="002F75C1" w:rsidRPr="008C01B8" w14:paraId="0EEE1FFC" w14:textId="77777777" w:rsidTr="00EC6B20">
        <w:tc>
          <w:tcPr>
            <w:tcW w:w="1842" w:type="dxa"/>
          </w:tcPr>
          <w:p w14:paraId="51C604AE" w14:textId="2C829A68" w:rsidR="002F75C1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Durso&lt;/Author&gt;&lt;Year&gt;1998&lt;/Year&gt;&lt;RecNum&gt;746&lt;/RecNum&gt;&lt;DisplayText&gt;(Durso, et al., 1998)&lt;/DisplayText&gt;&lt;record&gt;&lt;rec-number&gt;746&lt;/rec-number&gt;&lt;foreign-keys&gt;&lt;key app="EN" db-id="fte529zvirww2aevxamxtp2me0d9fvz0fxvx" timestamp="0"&gt;746&lt;/key&gt;&lt;/foreign-keys&gt;&lt;ref-type name="Journal Article"&gt;17&lt;/ref-type&gt;&lt;contributors&gt;&lt;authors&gt;&lt;author&gt;Durso, F. T.&lt;/author&gt;&lt;author&gt;Hackworth, C. A.&lt;/author&gt;&lt;author&gt;Truitt, T. R.&lt;/author&gt;&lt;author&gt;Crutchfield, J.&lt;/author&gt;&lt;author&gt;Nikolic, D.&lt;/author&gt;&lt;author&gt;Manning, C. A.&lt;/author&gt;&lt;/authors&gt;&lt;/contributors&gt;&lt;titles&gt;&lt;title&gt;Situation awareness as a predictor of performance for en route air traffic controllers&lt;/title&gt;&lt;secondary-title&gt;Air Traffic Control Quarterly&lt;/secondary-title&gt;&lt;/titles&gt;&lt;pages&gt;1-20&lt;/pages&gt;&lt;volume&gt;6&lt;/volume&gt;&lt;number&gt;1&lt;/number&gt;&lt;keywords&gt;&lt;keyword&gt;SA&lt;/keyword&gt;&lt;keyword&gt;ATC&lt;/keyword&gt;&lt;keyword&gt;measurement&lt;/keyword&gt;&lt;/keywords&gt;&lt;dates&gt;&lt;year&gt;1998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Durso, et al., 1998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34AE60AD" w14:textId="65CE2F33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356" w:type="dxa"/>
            <w:vAlign w:val="center"/>
          </w:tcPr>
          <w:p w14:paraId="20BFA20B" w14:textId="31F59676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72B847A0" w14:textId="359A0C07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42" w:type="dxa"/>
            <w:vAlign w:val="center"/>
          </w:tcPr>
          <w:p w14:paraId="22A0B7D8" w14:textId="71CC363E" w:rsidR="002F75C1" w:rsidRPr="002F75C1" w:rsidRDefault="002F75C1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1025" w:type="dxa"/>
            <w:vAlign w:val="center"/>
          </w:tcPr>
          <w:p w14:paraId="0AB9908B" w14:textId="4249D039" w:rsidR="002F75C1" w:rsidRPr="002F75C1" w:rsidRDefault="002F75C1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0BEAEB62" w14:textId="24C60389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4E54BBA2" w14:textId="5B8256AA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617</w:t>
            </w:r>
          </w:p>
        </w:tc>
        <w:tc>
          <w:tcPr>
            <w:tcW w:w="2587" w:type="dxa"/>
            <w:vAlign w:val="center"/>
          </w:tcPr>
          <w:p w14:paraId="23AF1610" w14:textId="3243A4EE" w:rsidR="002F75C1" w:rsidRPr="002F75C1" w:rsidRDefault="002F75C1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edictive of performance</w:t>
            </w:r>
          </w:p>
        </w:tc>
      </w:tr>
      <w:tr w:rsidR="002F75C1" w:rsidRPr="008C01B8" w14:paraId="79F8D20C" w14:textId="77777777" w:rsidTr="00EC6B20">
        <w:tc>
          <w:tcPr>
            <w:tcW w:w="1842" w:type="dxa"/>
          </w:tcPr>
          <w:p w14:paraId="6B2D24FE" w14:textId="2063ED7F" w:rsidR="002F75C1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Durso&lt;/Author&gt;&lt;Year&gt;2006&lt;/Year&gt;&lt;RecNum&gt;1415&lt;/RecNum&gt;&lt;DisplayText&gt;(Durso, Bleckley, &amp;amp; Dattel, 2006)&lt;/DisplayText&gt;&lt;record&gt;&lt;rec-number&gt;1415&lt;/rec-number&gt;&lt;foreign-keys&gt;&lt;key app="EN" db-id="fte529zvirww2aevxamxtp2me0d9fvz0fxvx" timestamp="1385568309"&gt;1415&lt;/key&gt;&lt;/foreign-keys&gt;&lt;ref-type name="Journal Article"&gt;17&lt;/ref-type&gt;&lt;contributors&gt;&lt;authors&gt;&lt;author&gt;Durso, F. T.&lt;/author&gt;&lt;author&gt;Bleckley, M. K.&lt;/author&gt;&lt;author&gt;Dattel, A. R.&lt;/author&gt;&lt;/authors&gt;&lt;/contributors&gt;&lt;titles&gt;&lt;title&gt;Does situation awareness add to the validity of cognitive tests?&lt;/title&gt;&lt;secondary-title&gt;Human Factors&lt;/secondary-title&gt;&lt;/titles&gt;&lt;periodical&gt;&lt;full-title&gt;Human Factors&lt;/full-title&gt;&lt;/periodical&gt;&lt;pages&gt;721-733&lt;/pages&gt;&lt;volume&gt;48&lt;/volume&gt;&lt;number&gt;4&lt;/number&gt;&lt;keywords&gt;&lt;keyword&gt;SA&lt;/keyword&gt;&lt;keyword&gt;individual differences&lt;/keyword&gt;&lt;/keywords&gt;&lt;dates&gt;&lt;year&gt;2006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Durso, Bleckley, &amp; Dattel, 2006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3DF10F7F" w14:textId="707D8ACB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356" w:type="dxa"/>
            <w:vAlign w:val="center"/>
          </w:tcPr>
          <w:p w14:paraId="63EC5247" w14:textId="1B426FE8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14" w:type="dxa"/>
            <w:vAlign w:val="center"/>
          </w:tcPr>
          <w:p w14:paraId="7C1D5125" w14:textId="5ECBC8F5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42" w:type="dxa"/>
            <w:vAlign w:val="center"/>
          </w:tcPr>
          <w:p w14:paraId="0BBEF31A" w14:textId="4AE94940" w:rsidR="002F75C1" w:rsidRPr="002F75C1" w:rsidRDefault="002F75C1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88</w:t>
            </w:r>
          </w:p>
        </w:tc>
        <w:tc>
          <w:tcPr>
            <w:tcW w:w="1025" w:type="dxa"/>
            <w:vAlign w:val="center"/>
          </w:tcPr>
          <w:p w14:paraId="3780ED42" w14:textId="72AC0BD1" w:rsidR="002F75C1" w:rsidRPr="002F75C1" w:rsidRDefault="002F75C1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</w:t>
            </w:r>
          </w:p>
        </w:tc>
        <w:tc>
          <w:tcPr>
            <w:tcW w:w="1155" w:type="dxa"/>
            <w:vAlign w:val="center"/>
          </w:tcPr>
          <w:p w14:paraId="681ADB62" w14:textId="4D4E3C86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695F39B5" w14:textId="4D74B439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344</w:t>
            </w:r>
          </w:p>
        </w:tc>
        <w:tc>
          <w:tcPr>
            <w:tcW w:w="2587" w:type="dxa"/>
          </w:tcPr>
          <w:p w14:paraId="0535BF4E" w14:textId="1132DCDB" w:rsidR="002F75C1" w:rsidRPr="002F75C1" w:rsidRDefault="002F75C1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 added 9% to prediction of 2 individual performance measures (9% and 15%) over cognitive battery</w:t>
            </w:r>
          </w:p>
        </w:tc>
      </w:tr>
      <w:tr w:rsidR="002F75C1" w:rsidRPr="008C01B8" w14:paraId="2588873D" w14:textId="77777777" w:rsidTr="00EC6B20">
        <w:tc>
          <w:tcPr>
            <w:tcW w:w="1842" w:type="dxa"/>
          </w:tcPr>
          <w:p w14:paraId="3BFA6D12" w14:textId="4FD7A611" w:rsidR="002F75C1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Durso&lt;/Author&gt;&lt;Year&gt;2006&lt;/Year&gt;&lt;RecNum&gt;1415&lt;/RecNum&gt;&lt;DisplayText&gt;(Durso, et al., 2006)&lt;/DisplayText&gt;&lt;record&gt;&lt;rec-number&gt;1415&lt;/rec-number&gt;&lt;foreign-keys&gt;&lt;key app="EN" db-id="fte529zvirww2aevxamxtp2me0d9fvz0fxvx" timestamp="1385568309"&gt;1415&lt;/key&gt;&lt;/foreign-keys&gt;&lt;ref-type name="Journal Article"&gt;17&lt;/ref-type&gt;&lt;contributors&gt;&lt;authors&gt;&lt;author&gt;Durso, F. T.&lt;/author&gt;&lt;author&gt;Bleckley, M. K.&lt;/author&gt;&lt;author&gt;Dattel, A. R.&lt;/author&gt;&lt;/authors&gt;&lt;/contributors&gt;&lt;titles&gt;&lt;title&gt;Does situation awareness add to the validity of cognitive tests?&lt;/title&gt;&lt;secondary-title&gt;Human Factors&lt;/secondary-title&gt;&lt;/titles&gt;&lt;periodical&gt;&lt;full-title&gt;Human Factors&lt;/full-title&gt;&lt;/periodical&gt;&lt;pages&gt;721-733&lt;/pages&gt;&lt;volume&gt;48&lt;/volume&gt;&lt;number&gt;4&lt;/number&gt;&lt;keywords&gt;&lt;keyword&gt;SA&lt;/keyword&gt;&lt;keyword&gt;individual differences&lt;/keyword&gt;&lt;/keywords&gt;&lt;dates&gt;&lt;year&gt;2006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Durso, et al., 2006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11372515" w14:textId="6DC1772A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356" w:type="dxa"/>
            <w:vAlign w:val="center"/>
          </w:tcPr>
          <w:p w14:paraId="0B964C6E" w14:textId="32056D49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14" w:type="dxa"/>
            <w:vAlign w:val="center"/>
          </w:tcPr>
          <w:p w14:paraId="1FFEDB79" w14:textId="153E5A12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42" w:type="dxa"/>
            <w:vAlign w:val="center"/>
          </w:tcPr>
          <w:p w14:paraId="0F367DB0" w14:textId="14122222" w:rsidR="002F75C1" w:rsidRPr="002F75C1" w:rsidRDefault="002F75C1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88</w:t>
            </w:r>
          </w:p>
        </w:tc>
        <w:tc>
          <w:tcPr>
            <w:tcW w:w="1025" w:type="dxa"/>
            <w:vAlign w:val="center"/>
          </w:tcPr>
          <w:p w14:paraId="38807C6A" w14:textId="16B431AB" w:rsidR="002F75C1" w:rsidRPr="002F75C1" w:rsidRDefault="002F75C1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3431C02E" w14:textId="19E23342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5</w:t>
            </w:r>
          </w:p>
        </w:tc>
        <w:tc>
          <w:tcPr>
            <w:tcW w:w="1111" w:type="dxa"/>
            <w:vAlign w:val="center"/>
          </w:tcPr>
          <w:p w14:paraId="73A67E19" w14:textId="15D51F0E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140</w:t>
            </w:r>
          </w:p>
        </w:tc>
        <w:tc>
          <w:tcPr>
            <w:tcW w:w="2587" w:type="dxa"/>
          </w:tcPr>
          <w:p w14:paraId="554079AB" w14:textId="4A308BC0" w:rsidR="002F75C1" w:rsidRPr="002F75C1" w:rsidRDefault="002F75C1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 added to prediction of 1 individual performance measure (2%) over cognitive battery</w:t>
            </w:r>
            <w:r w:rsidR="002C3D99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 (only 1 query/stop)</w:t>
            </w:r>
          </w:p>
        </w:tc>
      </w:tr>
      <w:tr w:rsidR="002F75C1" w:rsidRPr="008C01B8" w14:paraId="67A42811" w14:textId="77777777" w:rsidTr="00EC6B20">
        <w:tc>
          <w:tcPr>
            <w:tcW w:w="1842" w:type="dxa"/>
            <w:vAlign w:val="center"/>
          </w:tcPr>
          <w:p w14:paraId="3C7C3C83" w14:textId="475252FF" w:rsidR="002F75C1" w:rsidRPr="00B96E6D" w:rsidRDefault="009F04A5" w:rsidP="000E512A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0E512A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Endsley&lt;/Author&gt;&lt;Year&gt;1990&lt;/Year&gt;&lt;RecNum&gt;42&lt;/RecNum&gt;&lt;DisplayText&gt;(Endsley, 1990b)&lt;/DisplayText&gt;&lt;record&gt;&lt;rec-number&gt;42&lt;/rec-number&gt;&lt;foreign-keys&gt;&lt;key app="EN" db-id="fte529zvirww2aevxamxtp2me0d9fvz0fxvx" timestamp="0"&gt;42&lt;/key&gt;&lt;/foreign-keys&gt;&lt;ref-type name="Conference Proceedings"&gt;10&lt;/ref-type&gt;&lt;contributors&gt;&lt;authors&gt;&lt;author&gt;Endsley, M. R.&lt;/author&gt;&lt;/authors&gt;&lt;/contributors&gt;&lt;titles&gt;&lt;title&gt;Predictive utility of an objective measure of situation awareness&lt;/title&gt;&lt;secondary-title&gt;Human Factors Society 34th Annual Meeting&lt;/secondary-title&gt;&lt;/titles&gt;&lt;pages&gt;41-45&lt;/pages&gt;&lt;keywords&gt;&lt;keyword&gt;SA&lt;/keyword&gt;&lt;keyword&gt;measurement&lt;/keyword&gt;&lt;/keywords&gt;&lt;dates&gt;&lt;year&gt;1990&lt;/year&gt;&lt;/dates&gt;&lt;pub-location&gt;Santa Monica, CA&lt;/pub-location&gt;&lt;publisher&gt;Human Factors Society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="000E512A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Endsley, 1990b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052A4C14" w14:textId="65218ADC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 aviation</w:t>
            </w:r>
          </w:p>
        </w:tc>
        <w:tc>
          <w:tcPr>
            <w:tcW w:w="1356" w:type="dxa"/>
            <w:vAlign w:val="center"/>
          </w:tcPr>
          <w:p w14:paraId="42B5509D" w14:textId="5019925A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40E27D76" w14:textId="00106DA7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42" w:type="dxa"/>
            <w:vAlign w:val="center"/>
          </w:tcPr>
          <w:p w14:paraId="4BF3FD52" w14:textId="114B42D0" w:rsidR="002F75C1" w:rsidRPr="002F75C1" w:rsidRDefault="002F75C1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5</w:t>
            </w:r>
          </w:p>
        </w:tc>
        <w:tc>
          <w:tcPr>
            <w:tcW w:w="1025" w:type="dxa"/>
            <w:vAlign w:val="center"/>
          </w:tcPr>
          <w:p w14:paraId="6A4A0A61" w14:textId="0F4EE050" w:rsidR="002F75C1" w:rsidRPr="002F75C1" w:rsidRDefault="002F75C1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357D120A" w14:textId="6000076A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1A29EB91" w14:textId="7C29578C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587" w:type="dxa"/>
            <w:vAlign w:val="center"/>
          </w:tcPr>
          <w:p w14:paraId="553EDCA9" w14:textId="59108F04" w:rsidR="002F75C1" w:rsidRPr="002F75C1" w:rsidRDefault="002F75C1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 predictive of performance</w:t>
            </w:r>
          </w:p>
        </w:tc>
      </w:tr>
      <w:tr w:rsidR="002F75C1" w:rsidRPr="008C01B8" w14:paraId="090E466A" w14:textId="77777777" w:rsidTr="00EC6B20">
        <w:tc>
          <w:tcPr>
            <w:tcW w:w="1842" w:type="dxa"/>
            <w:vAlign w:val="center"/>
          </w:tcPr>
          <w:p w14:paraId="543C6FA9" w14:textId="3D08AAF7" w:rsidR="002F75C1" w:rsidRPr="00B96E6D" w:rsidRDefault="009F04A5" w:rsidP="002C3D99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Entin&lt;/Author&gt;&lt;Year&gt;2000&lt;/Year&gt;&lt;RecNum&gt;1959&lt;/RecNum&gt;&lt;DisplayText&gt;(Entin, 2000)&lt;/DisplayText&gt;&lt;record&gt;&lt;rec-number&gt;1959&lt;/rec-number&gt;&lt;foreign-keys&gt;&lt;key app="EN" db-id="fte529zvirww2aevxamxtp2me0d9fvz0fxvx" timestamp="1545025295"&gt;1959&lt;/key&gt;&lt;/foreign-keys&gt;&lt;ref-type name="Conference Proceedings"&gt;10&lt;/ref-type&gt;&lt;contributors&gt;&lt;authors&gt;&lt;author&gt;Entin, Eileen B&lt;/author&gt;&lt;/authors&gt;&lt;/contributors&gt;&lt;titles&gt;&lt;title&gt;An exploratory investigation of relationships between situation awareness and performance in an attack helicopter domain&lt;/title&gt;&lt;secondary-title&gt;Human Factors and Ergonomics Society Annual Meeting&lt;/secondary-title&gt;&lt;/titles&gt;&lt;pages&gt;113-115&lt;/pages&gt;&lt;volume&gt;44&lt;/volume&gt;&lt;number&gt;1&lt;/number&gt;&lt;dates&gt;&lt;year&gt;2000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Entin, 2000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2D9491D8" w14:textId="4ABC2D96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Helicopter</w:t>
            </w:r>
          </w:p>
        </w:tc>
        <w:tc>
          <w:tcPr>
            <w:tcW w:w="1356" w:type="dxa"/>
            <w:vAlign w:val="center"/>
          </w:tcPr>
          <w:p w14:paraId="37ABD114" w14:textId="302DA0BF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5580BC4A" w14:textId="617C7D47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42" w:type="dxa"/>
            <w:vAlign w:val="center"/>
          </w:tcPr>
          <w:p w14:paraId="46C43C6C" w14:textId="7FDEE7FA" w:rsidR="002F75C1" w:rsidRPr="002F75C1" w:rsidRDefault="002F75C1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4</w:t>
            </w:r>
          </w:p>
        </w:tc>
        <w:tc>
          <w:tcPr>
            <w:tcW w:w="1025" w:type="dxa"/>
            <w:vAlign w:val="center"/>
          </w:tcPr>
          <w:p w14:paraId="714ED765" w14:textId="25766433" w:rsidR="002F75C1" w:rsidRPr="002F75C1" w:rsidRDefault="002F75C1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78AA2790" w14:textId="49EEAE1A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32BCB27A" w14:textId="6499F069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443</w:t>
            </w:r>
          </w:p>
        </w:tc>
        <w:tc>
          <w:tcPr>
            <w:tcW w:w="2587" w:type="dxa"/>
            <w:vAlign w:val="center"/>
          </w:tcPr>
          <w:p w14:paraId="0C17D335" w14:textId="4AFDFB9B" w:rsidR="002F75C1" w:rsidRPr="002F75C1" w:rsidRDefault="00AF1B57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edic</w:t>
            </w: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tive</w:t>
            </w:r>
            <w:r w:rsidR="002F75C1"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 of performance in all 3 mission phases</w:t>
            </w:r>
          </w:p>
        </w:tc>
      </w:tr>
      <w:tr w:rsidR="002F75C1" w:rsidRPr="008C01B8" w14:paraId="7FA087CE" w14:textId="77777777" w:rsidTr="00EC6B20">
        <w:tc>
          <w:tcPr>
            <w:tcW w:w="1842" w:type="dxa"/>
            <w:vAlign w:val="bottom"/>
          </w:tcPr>
          <w:p w14:paraId="6A2D3790" w14:textId="508AB993" w:rsidR="002F75C1" w:rsidRPr="00B96E6D" w:rsidRDefault="009F04A5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Gatsoulis&lt;/Author&gt;&lt;Year&gt;2010&lt;/Year&gt;&lt;RecNum&gt;1890&lt;/RecNum&gt;&lt;DisplayText&gt;(Gatsoulis, Virk, &amp;amp; Dehghani-Sanij, 2010)&lt;/DisplayText&gt;&lt;record&gt;&lt;rec-number&gt;1890&lt;/rec-number&gt;&lt;foreign-keys&gt;&lt;key app="EN" db-id="fte529zvirww2aevxamxtp2me0d9fvz0fxvx" timestamp="1542516511"&gt;1890&lt;/key&gt;&lt;/foreign-keys&gt;&lt;ref-type name="Journal Article"&gt;17&lt;/ref-type&gt;&lt;contributors&gt;&lt;authors&gt;&lt;author&gt;Gatsoulis, Yiannis&lt;/author&gt;&lt;author&gt;Virk, Gurvinder S&lt;/author&gt;&lt;author&gt;Dehghani-Sanij, Abbas A&lt;/author&gt;&lt;/authors&gt;&lt;/contributors&gt;&lt;titles&gt;&lt;title&gt;On the measurement of situation awareness for effective human-robot interaction in teleoperated systems&lt;/title&gt;&lt;secondary-title&gt;Journal Of Cognitive Engineering And Decision Making&lt;/secondary-title&gt;&lt;/titles&gt;&lt;periodical&gt;&lt;full-title&gt;Journal of Cognitive Engineering and Decision Making&lt;/full-title&gt;&lt;/periodical&gt;&lt;pages&gt;69-98&lt;/pages&gt;&lt;volume&gt;4&lt;/volume&gt;&lt;number&gt;1&lt;/number&gt;&lt;dates&gt;&lt;year&gt;2010&lt;/year&gt;&lt;/dates&gt;&lt;isbn&gt;1555-3434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Gatsoulis, Virk, &amp; Dehghani-Sanij, 2010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63B97510" w14:textId="559AB0D9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Robot Control</w:t>
            </w:r>
          </w:p>
        </w:tc>
        <w:tc>
          <w:tcPr>
            <w:tcW w:w="1356" w:type="dxa"/>
            <w:vAlign w:val="center"/>
          </w:tcPr>
          <w:p w14:paraId="5CCCDA47" w14:textId="2A7F4AED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39DEAC1C" w14:textId="706A349F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aive</w:t>
            </w:r>
          </w:p>
        </w:tc>
        <w:tc>
          <w:tcPr>
            <w:tcW w:w="942" w:type="dxa"/>
            <w:vAlign w:val="center"/>
          </w:tcPr>
          <w:p w14:paraId="2E7D919A" w14:textId="35719F63" w:rsidR="002F75C1" w:rsidRPr="002F75C1" w:rsidRDefault="002F75C1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32</w:t>
            </w:r>
          </w:p>
        </w:tc>
        <w:tc>
          <w:tcPr>
            <w:tcW w:w="1025" w:type="dxa"/>
            <w:vAlign w:val="center"/>
          </w:tcPr>
          <w:p w14:paraId="22479C36" w14:textId="62FC7AE5" w:rsidR="002F75C1" w:rsidRPr="002F75C1" w:rsidRDefault="002F75C1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3040803C" w14:textId="0B038C8B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3584559D" w14:textId="223372CF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447</w:t>
            </w:r>
          </w:p>
        </w:tc>
        <w:tc>
          <w:tcPr>
            <w:tcW w:w="2587" w:type="dxa"/>
            <w:vAlign w:val="bottom"/>
          </w:tcPr>
          <w:p w14:paraId="30D53D61" w14:textId="7E2074F8" w:rsidR="002F75C1" w:rsidRPr="002F75C1" w:rsidRDefault="00AF1B57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Predictive of performance </w:t>
            </w:r>
          </w:p>
        </w:tc>
      </w:tr>
      <w:tr w:rsidR="002F75C1" w:rsidRPr="008C01B8" w14:paraId="5C6479EC" w14:textId="77777777" w:rsidTr="00EC6B20">
        <w:tc>
          <w:tcPr>
            <w:tcW w:w="1842" w:type="dxa"/>
            <w:vAlign w:val="bottom"/>
          </w:tcPr>
          <w:p w14:paraId="7041CF7C" w14:textId="4F2991B5" w:rsidR="002F75C1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Gugerty&lt;/Author&gt;&lt;Year&gt;1997&lt;/Year&gt;&lt;RecNum&gt;788&lt;/RecNum&gt;&lt;DisplayText&gt;(Gugerty, 1997)&lt;/DisplayText&gt;&lt;record&gt;&lt;rec-number&gt;788&lt;/rec-number&gt;&lt;foreign-keys&gt;&lt;key app="EN" db-id="fte529zvirww2aevxamxtp2me0d9fvz0fxvx" timestamp="0"&gt;788&lt;/key&gt;&lt;/foreign-keys&gt;&lt;ref-type name="Journal Article"&gt;17&lt;/ref-type&gt;&lt;contributors&gt;&lt;authors&gt;&lt;author&gt;Gugerty, L. J.&lt;/author&gt;&lt;/authors&gt;&lt;/contributors&gt;&lt;titles&gt;&lt;title&gt;Situation awareness during driving: Explicit and implicit knowledge in dynamic spatial memory&lt;/title&gt;&lt;secondary-title&gt;Journal of Experimental Psychology: Applied&lt;/secondary-title&gt;&lt;/titles&gt;&lt;periodical&gt;&lt;full-title&gt;Journal of Experimental Psychology: Applied&lt;/full-title&gt;&lt;/periodical&gt;&lt;pages&gt;42-66&lt;/pages&gt;&lt;volume&gt;3&lt;/volume&gt;&lt;keywords&gt;&lt;keyword&gt;SA&lt;/keyword&gt;&lt;keyword&gt;measurement&lt;/keyword&gt;&lt;keyword&gt;memory&lt;/keyword&gt;&lt;keyword&gt;driving&lt;/keyword&gt;&lt;/keywords&gt;&lt;dates&gt;&lt;year&gt;1997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Gugerty, 1997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27C1BFA2" w14:textId="4689BF9C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356" w:type="dxa"/>
            <w:vAlign w:val="center"/>
          </w:tcPr>
          <w:p w14:paraId="4EE17FCB" w14:textId="2D88AF0C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3BF075B3" w14:textId="6FB01DFF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42" w:type="dxa"/>
            <w:vAlign w:val="center"/>
          </w:tcPr>
          <w:p w14:paraId="12E01D89" w14:textId="527BBA25" w:rsidR="002F75C1" w:rsidRPr="002F75C1" w:rsidRDefault="002F75C1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34</w:t>
            </w:r>
          </w:p>
        </w:tc>
        <w:tc>
          <w:tcPr>
            <w:tcW w:w="1025" w:type="dxa"/>
            <w:vAlign w:val="center"/>
          </w:tcPr>
          <w:p w14:paraId="3AD9CB84" w14:textId="6FA0F6AE" w:rsidR="002F75C1" w:rsidRPr="002F75C1" w:rsidRDefault="002F75C1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50614A03" w14:textId="0D2457DE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3F6144BC" w14:textId="464B8D6E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466</w:t>
            </w:r>
          </w:p>
        </w:tc>
        <w:tc>
          <w:tcPr>
            <w:tcW w:w="2587" w:type="dxa"/>
            <w:vAlign w:val="bottom"/>
          </w:tcPr>
          <w:p w14:paraId="1196AC81" w14:textId="76BB1637" w:rsidR="002F75C1" w:rsidRPr="002F75C1" w:rsidRDefault="00AF1B57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edictive of performance</w:t>
            </w:r>
          </w:p>
        </w:tc>
      </w:tr>
      <w:tr w:rsidR="002F75C1" w:rsidRPr="008C01B8" w14:paraId="59666DC3" w14:textId="77777777" w:rsidTr="00EC6B20">
        <w:tc>
          <w:tcPr>
            <w:tcW w:w="1842" w:type="dxa"/>
            <w:vAlign w:val="center"/>
          </w:tcPr>
          <w:p w14:paraId="2DDB7413" w14:textId="3B585779" w:rsidR="002F75C1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Gutzwiller&lt;/Author&gt;&lt;Year&gt;2012&lt;/Year&gt;&lt;RecNum&gt;1407&lt;/RecNum&gt;&lt;DisplayText&gt;(Gutzwiller &amp;amp; Clegg, 2012)&lt;/DisplayText&gt;&lt;record&gt;&lt;rec-number&gt;1407&lt;/rec-number&gt;&lt;foreign-keys&gt;&lt;key app="EN" db-id="fte529zvirww2aevxamxtp2me0d9fvz0fxvx" timestamp="1369850667"&gt;1407&lt;/key&gt;&lt;/foreign-keys&gt;&lt;ref-type name="Journal Article"&gt;17&lt;/ref-type&gt;&lt;contributors&gt;&lt;authors&gt;&lt;author&gt;Gutzwiller, R. S.&lt;/author&gt;&lt;author&gt;Clegg, B. A.&lt;/author&gt;&lt;/authors&gt;&lt;/contributors&gt;&lt;titles&gt;&lt;title&gt;The role of working memory in levels of situation awareness&lt;/title&gt;&lt;secondary-title&gt;Journal of Cognitive Engineering and Decision Making&lt;/secondary-title&gt;&lt;/titles&gt;&lt;periodical&gt;&lt;full-title&gt;Journal of Cognitive Engineering and Decision Making&lt;/full-title&gt;&lt;/periodical&gt;&lt;dates&gt;&lt;year&gt;2012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Gutzwiller &amp; Clegg, 2012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5700C090" w14:textId="09504BD2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etwork Fire Chief</w:t>
            </w:r>
          </w:p>
        </w:tc>
        <w:tc>
          <w:tcPr>
            <w:tcW w:w="1356" w:type="dxa"/>
            <w:vAlign w:val="center"/>
          </w:tcPr>
          <w:p w14:paraId="52E82EFA" w14:textId="68795BC7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14" w:type="dxa"/>
            <w:vAlign w:val="center"/>
          </w:tcPr>
          <w:p w14:paraId="305EFE6B" w14:textId="12C2CCBE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42" w:type="dxa"/>
            <w:vAlign w:val="center"/>
          </w:tcPr>
          <w:p w14:paraId="4753214B" w14:textId="56355AA1" w:rsidR="002F75C1" w:rsidRPr="002F75C1" w:rsidRDefault="002F75C1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19</w:t>
            </w:r>
          </w:p>
        </w:tc>
        <w:tc>
          <w:tcPr>
            <w:tcW w:w="1025" w:type="dxa"/>
            <w:vAlign w:val="center"/>
          </w:tcPr>
          <w:p w14:paraId="5B310C97" w14:textId="57E2C8E0" w:rsidR="002F75C1" w:rsidRPr="002F75C1" w:rsidRDefault="002F75C1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nd of Trial</w:t>
            </w:r>
          </w:p>
        </w:tc>
        <w:tc>
          <w:tcPr>
            <w:tcW w:w="1155" w:type="dxa"/>
            <w:vAlign w:val="center"/>
          </w:tcPr>
          <w:p w14:paraId="03BCEE9A" w14:textId="324112EA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021A3316" w14:textId="057F772C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650</w:t>
            </w:r>
          </w:p>
        </w:tc>
        <w:tc>
          <w:tcPr>
            <w:tcW w:w="2587" w:type="dxa"/>
            <w:vAlign w:val="bottom"/>
          </w:tcPr>
          <w:p w14:paraId="42267BC1" w14:textId="5C3E3C17" w:rsidR="002F75C1" w:rsidRPr="002F75C1" w:rsidRDefault="00AF1B57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Predictive </w:t>
            </w:r>
            <w:r w:rsidR="002F75C1"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of performance (L3)</w:t>
            </w:r>
          </w:p>
        </w:tc>
      </w:tr>
      <w:tr w:rsidR="002F75C1" w:rsidRPr="008C01B8" w14:paraId="40A745BA" w14:textId="77777777" w:rsidTr="00AF1B57">
        <w:tc>
          <w:tcPr>
            <w:tcW w:w="1842" w:type="dxa"/>
            <w:vAlign w:val="bottom"/>
          </w:tcPr>
          <w:p w14:paraId="03AE3A18" w14:textId="10CDC1A0" w:rsidR="002F75C1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Hamilton&lt;/Author&gt;&lt;Year&gt;2017&lt;/Year&gt;&lt;RecNum&gt;1836&lt;/RecNum&gt;&lt;DisplayText&gt;(Hamilton, Mancuso, Mohammed, Tesler, &amp;amp; McNeese, 2017)&lt;/DisplayText&gt;&lt;record&gt;&lt;rec-number&gt;1836&lt;/rec-number&gt;&lt;foreign-keys&gt;&lt;key app="EN" db-id="fte529zvirww2aevxamxtp2me0d9fvz0fxvx" timestamp="1541798622"&gt;1836&lt;/key&gt;&lt;/foreign-keys&gt;&lt;ref-type name="Journal Article"&gt;17&lt;/ref-type&gt;&lt;contributors&gt;&lt;authors&gt;&lt;author&gt;Hamilton, Katherine&lt;/author&gt;&lt;author&gt;Mancuso, Vincent&lt;/author&gt;&lt;author&gt;Mohammed, Susan&lt;/author&gt;&lt;author&gt;Tesler, Rachel&lt;/author&gt;&lt;author&gt;McNeese, Michael&lt;/author&gt;&lt;/authors&gt;&lt;/contributors&gt;&lt;titles&gt;&lt;title&gt;Skilled and unaware: The interactive effects of team cognition, team metacognition, and task confidence on team performance&lt;/title&gt;&lt;secondary-title&gt;Journal of Cognitive Engineering and Decision Making&lt;/secondary-title&gt;&lt;/titles&gt;&lt;periodical&gt;&lt;full-title&gt;Journal of Cognitive Engineering and Decision Making&lt;/full-title&gt;&lt;/periodical&gt;&lt;pages&gt;382-395&lt;/pages&gt;&lt;volume&gt;11&lt;/volume&gt;&lt;number&gt;4&lt;/number&gt;&lt;dates&gt;&lt;year&gt;2017&lt;/year&gt;&lt;/dates&gt;&lt;isbn&gt;1555-3434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Hamilton, Mancuso, Mohammed, Tesler, &amp; McNeese, 2017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4DF7555A" w14:textId="660CC21F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eocities - Emergency Response</w:t>
            </w:r>
          </w:p>
        </w:tc>
        <w:tc>
          <w:tcPr>
            <w:tcW w:w="1356" w:type="dxa"/>
            <w:vAlign w:val="center"/>
          </w:tcPr>
          <w:p w14:paraId="24924519" w14:textId="1280174D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14" w:type="dxa"/>
            <w:vAlign w:val="center"/>
          </w:tcPr>
          <w:p w14:paraId="1A719D09" w14:textId="570A97FF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42" w:type="dxa"/>
            <w:vAlign w:val="center"/>
          </w:tcPr>
          <w:p w14:paraId="13A22AA7" w14:textId="4C76063A" w:rsidR="002F75C1" w:rsidRPr="002F75C1" w:rsidRDefault="002F75C1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16</w:t>
            </w:r>
          </w:p>
        </w:tc>
        <w:tc>
          <w:tcPr>
            <w:tcW w:w="1025" w:type="dxa"/>
            <w:vAlign w:val="center"/>
          </w:tcPr>
          <w:p w14:paraId="4F4B0DFA" w14:textId="66D9AAD2" w:rsidR="002F75C1" w:rsidRPr="002F75C1" w:rsidRDefault="002F75C1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0D640A56" w14:textId="477B2CA1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51ED48E7" w14:textId="5B6BFD5F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350</w:t>
            </w:r>
          </w:p>
        </w:tc>
        <w:tc>
          <w:tcPr>
            <w:tcW w:w="2587" w:type="dxa"/>
            <w:vAlign w:val="center"/>
          </w:tcPr>
          <w:p w14:paraId="1712A096" w14:textId="6D513344" w:rsidR="002F75C1" w:rsidRPr="002F75C1" w:rsidRDefault="00AF1B57" w:rsidP="00AF1B57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</w:t>
            </w:r>
            <w:r w:rsidR="002F75C1"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redictive of performance</w:t>
            </w:r>
          </w:p>
        </w:tc>
      </w:tr>
      <w:tr w:rsidR="002F75C1" w:rsidRPr="008C01B8" w14:paraId="23B81F2A" w14:textId="77777777" w:rsidTr="00EC6B20">
        <w:tc>
          <w:tcPr>
            <w:tcW w:w="1842" w:type="dxa"/>
            <w:vAlign w:val="center"/>
          </w:tcPr>
          <w:p w14:paraId="36841BCE" w14:textId="77240774" w:rsidR="002F75C1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Hogan&lt;/Author&gt;&lt;Year&gt;2006&lt;/Year&gt;&lt;RecNum&gt;1847&lt;/RecNum&gt;&lt;DisplayText&gt;(Hogan, et al., 2006)&lt;/DisplayText&gt;&lt;record&gt;&lt;rec-number&gt;1847&lt;/rec-number&gt;&lt;foreign-keys&gt;&lt;key app="EN" db-id="fte529zvirww2aevxamxtp2me0d9fvz0fxvx" timestamp="1541835764"&gt;1847&lt;/key&gt;&lt;/foreign-keys&gt;&lt;ref-type name="Journal Article"&gt;17&lt;/ref-type&gt;&lt;contributors&gt;&lt;authors&gt;&lt;author&gt;Hogan, Michael P&lt;/author&gt;&lt;author&gt;Pace, David E&lt;/author&gt;&lt;author&gt;Hapgood, Joanne&lt;/author&gt;&lt;author&gt;Boone, Darrell C&lt;/author&gt;&lt;/authors&gt;&lt;/contributors&gt;&lt;titles&gt;&lt;title&gt;Use of human patient simulation and the situation awareness global assessment technique in practical trauma skills assessment&lt;/title&gt;&lt;secondary-title&gt;Journal of Trauma and Acute Care Surgery&lt;/secondary-title&gt;&lt;/titles&gt;&lt;periodical&gt;&lt;full-title&gt;Journal of Trauma and Acute Care Surgery&lt;/full-title&gt;&lt;/periodical&gt;&lt;pages&gt;1047-1052&lt;/pages&gt;&lt;volume&gt;61&lt;/volume&gt;&lt;number&gt;5&lt;/number&gt;&lt;dates&gt;&lt;year&gt;2006&lt;/year&gt;&lt;/dates&gt;&lt;isbn&gt;2163-0755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Hogan, et al., 2006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052B7519" w14:textId="24FC1E4E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Trauma life support</w:t>
            </w:r>
          </w:p>
        </w:tc>
        <w:tc>
          <w:tcPr>
            <w:tcW w:w="1356" w:type="dxa"/>
            <w:vAlign w:val="center"/>
          </w:tcPr>
          <w:p w14:paraId="6F37E997" w14:textId="772349F5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4F0937D2" w14:textId="1FD941FA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 to Experienced</w:t>
            </w:r>
          </w:p>
        </w:tc>
        <w:tc>
          <w:tcPr>
            <w:tcW w:w="942" w:type="dxa"/>
            <w:vAlign w:val="center"/>
          </w:tcPr>
          <w:p w14:paraId="2FAF57C5" w14:textId="6CC4E4F7" w:rsidR="002F75C1" w:rsidRPr="002F75C1" w:rsidRDefault="002F75C1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1025" w:type="dxa"/>
            <w:vAlign w:val="center"/>
          </w:tcPr>
          <w:p w14:paraId="74C6EA4B" w14:textId="5890CD11" w:rsidR="002F75C1" w:rsidRPr="002F75C1" w:rsidRDefault="002F75C1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0E173543" w14:textId="4617F066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2B63021D" w14:textId="1F6E5020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806</w:t>
            </w:r>
          </w:p>
        </w:tc>
        <w:tc>
          <w:tcPr>
            <w:tcW w:w="2587" w:type="dxa"/>
            <w:vAlign w:val="center"/>
          </w:tcPr>
          <w:p w14:paraId="1054E3E9" w14:textId="6BAABC4D" w:rsidR="002F75C1" w:rsidRPr="002F75C1" w:rsidRDefault="00AF1B57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edictive of</w:t>
            </w:r>
            <w:r w:rsidR="002F75C1"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 expertise and performance scores</w:t>
            </w:r>
          </w:p>
        </w:tc>
      </w:tr>
      <w:tr w:rsidR="002F75C1" w:rsidRPr="008C01B8" w14:paraId="751053E1" w14:textId="77777777" w:rsidTr="00EC6B20">
        <w:tc>
          <w:tcPr>
            <w:tcW w:w="1842" w:type="dxa"/>
            <w:vAlign w:val="center"/>
          </w:tcPr>
          <w:p w14:paraId="468012A7" w14:textId="754C462E" w:rsidR="002F75C1" w:rsidRPr="00B96E6D" w:rsidRDefault="009F04A5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Ikuma&lt;/Author&gt;&lt;Year&gt;2014&lt;/Year&gt;&lt;RecNum&gt;1968&lt;/RecNum&gt;&lt;DisplayText&gt;(Ikuma, et al., 2014)&lt;/DisplayText&gt;&lt;record&gt;&lt;rec-number&gt;1968&lt;/rec-number&gt;&lt;foreign-keys&gt;&lt;key app="EN" db-id="fte529zvirww2aevxamxtp2me0d9fvz0fxvx" timestamp="1545171649"&gt;1968&lt;/key&gt;&lt;/foreign-keys&gt;&lt;ref-type name="Journal Article"&gt;17&lt;/ref-type&gt;&lt;contributors&gt;&lt;authors&gt;&lt;author&gt;Ikuma, Laura H&lt;/author&gt;&lt;author&gt;Harvey, Craig&lt;/author&gt;&lt;author&gt;Taylor, Claire F&lt;/author&gt;&lt;author&gt;Handal, Cristina&lt;/author&gt;&lt;/authors&gt;&lt;/contributors&gt;&lt;titles&gt;&lt;title&gt;A guide for assessing control room operator performance using speed and accuracy, perceived workload, situation awareness, and eye tracking&lt;/title&gt;&lt;secondary-title&gt;Journal Of Loss Prevention In The Process Industries&lt;/secondary-title&gt;&lt;/titles&gt;&lt;periodical&gt;&lt;full-title&gt;Journal of loss prevention in the process industries&lt;/full-title&gt;&lt;/periodical&gt;&lt;pages&gt;454-465&lt;/pages&gt;&lt;volume&gt;32&lt;/volume&gt;&lt;dates&gt;&lt;year&gt;2014&lt;/year&gt;&lt;/dates&gt;&lt;isbn&gt;0950-4230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Ikuma, et al., 2014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3A585CDF" w14:textId="38CF2A92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ocess control</w:t>
            </w:r>
          </w:p>
        </w:tc>
        <w:tc>
          <w:tcPr>
            <w:tcW w:w="1356" w:type="dxa"/>
            <w:vAlign w:val="center"/>
          </w:tcPr>
          <w:p w14:paraId="6AEFA66F" w14:textId="7EA0FE00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06D0DED9" w14:textId="013D3379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42" w:type="dxa"/>
            <w:vAlign w:val="center"/>
          </w:tcPr>
          <w:p w14:paraId="1601DB50" w14:textId="23EC6AF9" w:rsidR="002F75C1" w:rsidRPr="002F75C1" w:rsidRDefault="002F75C1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1025" w:type="dxa"/>
            <w:vAlign w:val="center"/>
          </w:tcPr>
          <w:p w14:paraId="6047538B" w14:textId="3FD086E9" w:rsidR="002F75C1" w:rsidRPr="002F75C1" w:rsidRDefault="002F75C1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2B5CE047" w14:textId="3DD45D51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2514C309" w14:textId="170CC54B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587" w:type="dxa"/>
            <w:vAlign w:val="center"/>
          </w:tcPr>
          <w:p w14:paraId="288AEF70" w14:textId="5FF9920E" w:rsidR="002F75C1" w:rsidRPr="002F75C1" w:rsidRDefault="002F75C1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 and workload interaction predictive of performance</w:t>
            </w:r>
          </w:p>
        </w:tc>
      </w:tr>
      <w:tr w:rsidR="009A5756" w:rsidRPr="008C01B8" w14:paraId="2842A32E" w14:textId="77777777" w:rsidTr="009A5756">
        <w:tc>
          <w:tcPr>
            <w:tcW w:w="1842" w:type="dxa"/>
            <w:vAlign w:val="center"/>
          </w:tcPr>
          <w:p w14:paraId="1C089494" w14:textId="1196D5D5" w:rsidR="009A5756" w:rsidRPr="00554C15" w:rsidRDefault="007206E3" w:rsidP="009E5FDB">
            <w:pPr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Jannat&lt;/Author&gt;&lt;Year&gt;2018&lt;/Year&gt;&lt;RecNum&gt;2101&lt;/RecNum&gt;&lt;DisplayText&gt;(Jannat, 2018)&lt;/DisplayText&gt;&lt;record&gt;&lt;rec-number&gt;2101&lt;/rec-number&gt;&lt;foreign-keys&gt;&lt;key app="EN" db-id="fte529zvirww2aevxamxtp2me0d9fvz0fxvx" timestamp="1556672583"&gt;2101&lt;/key&gt;&lt;/foreign-keys&gt;&lt;ref-type name="Journal Article"&gt;17&lt;/ref-type&gt;&lt;contributors&gt;&lt;authors&gt;&lt;author&gt;Jannat, M., Hurwitz, D. S., Monsere, C., &amp;amp; Funk II, K. H. &lt;/author&gt;&lt;/authors&gt;&lt;/contributors&gt;&lt;titles&gt;&lt;title&gt;The role of driver’s situational awareness on right-hook bicycle-motor vehicle crashes&lt;/title&gt;&lt;secondary-title&gt;Safety Science&lt;/secondary-title&gt;&lt;/titles&gt;&lt;periodical&gt;&lt;full-title&gt;Safety science&lt;/full-title&gt;&lt;/periodical&gt;&lt;pages&gt;92-101&lt;/pages&gt;&lt;volume&gt;110&lt;/volume&gt;&lt;dates&gt;&lt;year&gt;2018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Jannat, 2018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1038C5EA" w14:textId="5AC8C78A" w:rsidR="009A5756" w:rsidRPr="00554C15" w:rsidRDefault="009A5756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356" w:type="dxa"/>
            <w:vAlign w:val="center"/>
          </w:tcPr>
          <w:p w14:paraId="6D0D54CF" w14:textId="639BE7BA" w:rsidR="009A5756" w:rsidRPr="00554C15" w:rsidRDefault="009A5756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337B68E2" w14:textId="6F15A84E" w:rsidR="009A5756" w:rsidRPr="00554C15" w:rsidRDefault="009A5756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42" w:type="dxa"/>
            <w:vAlign w:val="center"/>
          </w:tcPr>
          <w:p w14:paraId="20737E4B" w14:textId="2CE69B18" w:rsidR="009A5756" w:rsidRPr="00554C15" w:rsidRDefault="009A5756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67</w:t>
            </w:r>
          </w:p>
        </w:tc>
        <w:tc>
          <w:tcPr>
            <w:tcW w:w="1025" w:type="dxa"/>
            <w:vAlign w:val="center"/>
          </w:tcPr>
          <w:p w14:paraId="09C0D512" w14:textId="25D8AAC8" w:rsidR="009A5756" w:rsidRPr="00554C15" w:rsidRDefault="009A5756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45BAD480" w14:textId="041C83F1" w:rsidR="009A5756" w:rsidRPr="00554C15" w:rsidRDefault="009A5756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2B771ED9" w14:textId="54FE5A63" w:rsidR="009A5756" w:rsidRPr="00554C15" w:rsidRDefault="009A5756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3</w:t>
            </w:r>
          </w:p>
        </w:tc>
        <w:tc>
          <w:tcPr>
            <w:tcW w:w="2587" w:type="dxa"/>
            <w:vAlign w:val="center"/>
          </w:tcPr>
          <w:p w14:paraId="13E73756" w14:textId="55E8F041" w:rsidR="009A5756" w:rsidRPr="00554C15" w:rsidRDefault="009A5756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edictive of performance</w:t>
            </w:r>
          </w:p>
        </w:tc>
      </w:tr>
      <w:tr w:rsidR="002F75C1" w:rsidRPr="008C01B8" w14:paraId="26CED079" w14:textId="77777777" w:rsidTr="00EC6B20">
        <w:tc>
          <w:tcPr>
            <w:tcW w:w="1842" w:type="dxa"/>
            <w:vAlign w:val="bottom"/>
          </w:tcPr>
          <w:p w14:paraId="20686E40" w14:textId="1387F0A7" w:rsidR="002F75C1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  <w:instrText xml:space="preserve"> ADDIN EN.CITE &lt;EndNote&gt;&lt;Cite&gt;&lt;Author&gt;Jipp&lt;/Author&gt;&lt;Year&gt;2016&lt;/Year&gt;&lt;RecNum&gt;2051&lt;/RecNum&gt;&lt;DisplayText&gt;(Jipp &amp;amp; Ackerman, 2016)&lt;/DisplayText&gt;&lt;record&gt;&lt;rec-number&gt;2051&lt;/rec-number&gt;&lt;foreign-keys&gt;&lt;key app="EN" db-id="fte529zvirww2aevxamxtp2me0d9fvz0fxvx" timestamp="1556070948"&gt;2051&lt;/key&gt;&lt;/foreign-keys&gt;&lt;ref-type name="Journal Article"&gt;17&lt;/ref-type&gt;&lt;contributors&gt;&lt;authors&gt;&lt;author&gt;Jipp, Meike&lt;/author&gt;&lt;author&gt;Ackerman, Phillip L&lt;/author&gt;&lt;/authors&gt;&lt;/contributors&gt;&lt;titles&gt;&lt;title&gt;The impact of higher levels of automation on performance and situation awareness: a function of information-processing ability and working-memory capacity&lt;/title&gt;&lt;secondary-title&gt;Journal of Cognitive Engineering and Decision Making&lt;/secondary-title&gt;&lt;/titles&gt;&lt;periodical&gt;&lt;full-title&gt;Journal of Cognitive Engineering and Decision Making&lt;/full-title&gt;&lt;/periodical&gt;&lt;pages&gt;138-166&lt;/pages&gt;&lt;volume&gt;10&lt;/volume&gt;&lt;number&gt;2&lt;/number&gt;&lt;dates&gt;&lt;year&gt;2016&lt;/year&gt;&lt;/dates&gt;&lt;isbn&gt;1555-3434&lt;/isbn&gt;&lt;urls&gt;&lt;/urls&gt;&lt;/record&gt;&lt;/Cite&gt;&lt;/EndNote&gt;</w:instrTex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noProof/>
                <w:color w:val="000000" w:themeColor="text1"/>
                <w:sz w:val="20"/>
                <w:szCs w:val="20"/>
              </w:rPr>
              <w:t>(Jipp &amp; Ackerman, 2016)</w: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615A51E2" w14:textId="337E284B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356" w:type="dxa"/>
            <w:vAlign w:val="center"/>
          </w:tcPr>
          <w:p w14:paraId="610433A0" w14:textId="09DC986C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793D69DF" w14:textId="6ED00C2C" w:rsidR="002F75C1" w:rsidRPr="002F75C1" w:rsidRDefault="002F75C1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42" w:type="dxa"/>
            <w:vAlign w:val="center"/>
          </w:tcPr>
          <w:p w14:paraId="44138DAB" w14:textId="3E6FE2E1" w:rsidR="002F75C1" w:rsidRPr="002F75C1" w:rsidRDefault="002F75C1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57</w:t>
            </w:r>
          </w:p>
        </w:tc>
        <w:tc>
          <w:tcPr>
            <w:tcW w:w="1025" w:type="dxa"/>
            <w:vAlign w:val="center"/>
          </w:tcPr>
          <w:p w14:paraId="3D2EA420" w14:textId="655FA4FB" w:rsidR="002F75C1" w:rsidRPr="002F75C1" w:rsidRDefault="002F75C1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415B32A5" w14:textId="214929D2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62B2C7AB" w14:textId="0ED621B4" w:rsidR="002F75C1" w:rsidRPr="002F75C1" w:rsidRDefault="002F75C1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315</w:t>
            </w:r>
          </w:p>
        </w:tc>
        <w:tc>
          <w:tcPr>
            <w:tcW w:w="2587" w:type="dxa"/>
            <w:vAlign w:val="center"/>
          </w:tcPr>
          <w:p w14:paraId="7FA2E241" w14:textId="04D41410" w:rsidR="002F75C1" w:rsidRPr="002F75C1" w:rsidRDefault="002F75C1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Predictive of </w:t>
            </w:r>
            <w:r w:rsidR="00EC6B20"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erformance</w:t>
            </w:r>
          </w:p>
        </w:tc>
      </w:tr>
      <w:tr w:rsidR="00EC6B20" w:rsidRPr="008C01B8" w14:paraId="64FC15A8" w14:textId="77777777" w:rsidTr="00EC6B20">
        <w:tc>
          <w:tcPr>
            <w:tcW w:w="1842" w:type="dxa"/>
            <w:vAlign w:val="center"/>
          </w:tcPr>
          <w:p w14:paraId="5244A3AC" w14:textId="4BB3546E" w:rsidR="00EC6B20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Jones&lt;/Author&gt;&lt;Year&gt;2004&lt;/Year&gt;&lt;RecNum&gt;1111&lt;/RecNum&gt;&lt;DisplayText&gt;(Jones &amp;amp; Endsley, 2004)&lt;/DisplayText&gt;&lt;record&gt;&lt;rec-number&gt;1111&lt;/rec-number&gt;&lt;foreign-keys&gt;&lt;key app="EN" db-id="fte529zvirww2aevxamxtp2me0d9fvz0fxvx" timestamp="0"&gt;1111&lt;/key&gt;&lt;/foreign-keys&gt;&lt;ref-type name="Journal Article"&gt;17&lt;/ref-type&gt;&lt;contributors&gt;&lt;authors&gt;&lt;author&gt;Jones, D. G.&lt;/author&gt;&lt;author&gt;Endsley, M. R.&lt;/author&gt;&lt;/authors&gt;&lt;/contributors&gt;&lt;titles&gt;&lt;title&gt;Using real time probes for measuring situation awareness&lt;/title&gt;&lt;secondary-title&gt;International Journal of Aviation Psychology&lt;/secondary-title&gt;&lt;/titles&gt;&lt;periodical&gt;&lt;full-title&gt;International Journal of Aviation Psychology&lt;/full-title&gt;&lt;abbr-1&gt;International Journal of Aviation Psychology&lt;/abbr-1&gt;&lt;/periodical&gt;&lt;pages&gt;343-367&lt;/pages&gt;&lt;volume&gt;14&lt;/volume&gt;&lt;number&gt;4&lt;/number&gt;&lt;keywords&gt;&lt;keyword&gt;sa&lt;/keyword&gt;&lt;keyword&gt;measurement&lt;/keyword&gt;&lt;/keywords&gt;&lt;dates&gt;&lt;year&gt;2004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Jones &amp; Endsley, 2004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  <w:r w:rsidR="006D103E" w:rsidRPr="00B96E6D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="00EC6B20" w:rsidRPr="00B96E6D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also 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Endsley&lt;/Author&gt;&lt;Year&gt;2000&lt;/Year&gt;&lt;RecNum&gt;823&lt;/RecNum&gt;&lt;DisplayText&gt;(Endsley, Sollenberger, Nakata, &amp;amp; Stein, 2000)&lt;/DisplayText&gt;&lt;record&gt;&lt;rec-number&gt;823&lt;/rec-number&gt;&lt;foreign-keys&gt;&lt;key app="EN" db-id="fte529zvirww2aevxamxtp2me0d9fvz0fxvx" timestamp="0"&gt;823&lt;/key&gt;&lt;/foreign-keys&gt;&lt;ref-type name="Report"&gt;27&lt;/ref-type&gt;&lt;contributors&gt;&lt;authors&gt;&lt;author&gt;Endsley, M. R.&lt;/author&gt;&lt;author&gt;Sollenberger, R. &lt;/author&gt;&lt;author&gt;Nakata, A.&lt;/author&gt;&lt;author&gt;Stein, E.&lt;/author&gt;&lt;/authors&gt;&lt;/contributors&gt;&lt;titles&gt;&lt;title&gt;Situation awareness in air traffic control: Enhanced displays for advanced operations&lt;/title&gt;&lt;/titles&gt;&lt;keywords&gt;&lt;keyword&gt;sa&lt;/keyword&gt;&lt;keyword&gt;measurement&lt;/keyword&gt;&lt;/keywords&gt;&lt;dates&gt;&lt;year&gt;2000&lt;/year&gt;&lt;pub-dates&gt;&lt;date&gt;January&lt;/date&gt;&lt;/pub-dates&gt;&lt;/dates&gt;&lt;pub-location&gt;Atlantic City, NJ&lt;/pub-location&gt;&lt;publisher&gt;Federal Aviation Administration William J. Hughes Technical Center&lt;/publisher&gt;&lt;isbn&gt;DOT/FAA/CT-TN00/01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Endsley, Sollenberger, Nakata, &amp; Stein, 2000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2E47DC6C" w14:textId="485F7D41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356" w:type="dxa"/>
            <w:vAlign w:val="center"/>
          </w:tcPr>
          <w:p w14:paraId="15DFD408" w14:textId="1254FC1C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46D6049B" w14:textId="61587B50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42" w:type="dxa"/>
            <w:vAlign w:val="center"/>
          </w:tcPr>
          <w:p w14:paraId="1B7B9603" w14:textId="1A7F8E4C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1025" w:type="dxa"/>
            <w:vAlign w:val="center"/>
          </w:tcPr>
          <w:p w14:paraId="6F36B38C" w14:textId="2A82B21B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2093067C" w14:textId="72F78DFF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436C8A01" w14:textId="1E0F67D3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301</w:t>
            </w:r>
          </w:p>
        </w:tc>
        <w:tc>
          <w:tcPr>
            <w:tcW w:w="2587" w:type="dxa"/>
            <w:vAlign w:val="center"/>
          </w:tcPr>
          <w:p w14:paraId="35F722BA" w14:textId="7E7024F6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edictive of performance</w:t>
            </w:r>
          </w:p>
        </w:tc>
      </w:tr>
      <w:tr w:rsidR="00EC6B20" w:rsidRPr="008C01B8" w14:paraId="507D8A6D" w14:textId="77777777" w:rsidTr="00EC6B20">
        <w:tc>
          <w:tcPr>
            <w:tcW w:w="1842" w:type="dxa"/>
            <w:vAlign w:val="center"/>
          </w:tcPr>
          <w:p w14:paraId="3BD05A16" w14:textId="1C879746" w:rsidR="00EC6B20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Jones&lt;/Author&gt;&lt;Year&gt;2004&lt;/Year&gt;&lt;RecNum&gt;1111&lt;/RecNum&gt;&lt;DisplayText&gt;(Jones &amp;amp; Endsley, 2004)&lt;/DisplayText&gt;&lt;record&gt;&lt;rec-number&gt;1111&lt;/rec-number&gt;&lt;foreign-keys&gt;&lt;key app="EN" db-id="fte529zvirww2aevxamxtp2me0d9fvz0fxvx" timestamp="0"&gt;1111&lt;/key&gt;&lt;/foreign-keys&gt;&lt;ref-type name="Journal Article"&gt;17&lt;/ref-type&gt;&lt;contributors&gt;&lt;authors&gt;&lt;author&gt;Jones, D. G.&lt;/author&gt;&lt;author&gt;Endsley, M. R.&lt;/author&gt;&lt;/authors&gt;&lt;/contributors&gt;&lt;titles&gt;&lt;title&gt;Using real time probes for measuring situation awareness&lt;/title&gt;&lt;secondary-title&gt;International Journal of Aviation Psychology&lt;/secondary-title&gt;&lt;/titles&gt;&lt;periodical&gt;&lt;full-title&gt;International Journal of Aviation Psychology&lt;/full-title&gt;&lt;abbr-1&gt;International Journal of Aviation Psychology&lt;/abbr-1&gt;&lt;/periodical&gt;&lt;pages&gt;343-367&lt;/pages&gt;&lt;volume&gt;14&lt;/volume&gt;&lt;number&gt;4&lt;/number&gt;&lt;keywords&gt;&lt;keyword&gt;sa&lt;/keyword&gt;&lt;keyword&gt;measurement&lt;/keyword&gt;&lt;/keywords&gt;&lt;dates&gt;&lt;year&gt;2004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Jones &amp; Endsley, 2004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  <w:r w:rsidR="006D103E" w:rsidRPr="00B96E6D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="00EC6B20" w:rsidRPr="00B96E6D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also 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Endsley&lt;/Author&gt;&lt;Year&gt;2000&lt;/Year&gt;&lt;RecNum&gt;823&lt;/RecNum&gt;&lt;DisplayText&gt;(Endsley, et al., 2000)&lt;/DisplayText&gt;&lt;record&gt;&lt;rec-number&gt;823&lt;/rec-number&gt;&lt;foreign-keys&gt;&lt;key app="EN" db-id="fte529zvirww2aevxamxtp2me0d9fvz0fxvx" timestamp="0"&gt;823&lt;/key&gt;&lt;/foreign-keys&gt;&lt;ref-type name="Report"&gt;27&lt;/ref-type&gt;&lt;contributors&gt;&lt;authors&gt;&lt;author&gt;Endsley, M. R.&lt;/author&gt;&lt;author&gt;Sollenberger, R. &lt;/author&gt;&lt;author&gt;Nakata, A.&lt;/author&gt;&lt;author&gt;Stein, E.&lt;/author&gt;&lt;/authors&gt;&lt;/contributors&gt;&lt;titles&gt;&lt;title&gt;Situation awareness in air traffic control: Enhanced displays for advanced operations&lt;/title&gt;&lt;/titles&gt;&lt;keywords&gt;&lt;keyword&gt;sa&lt;/keyword&gt;&lt;keyword&gt;measurement&lt;/keyword&gt;&lt;/keywords&gt;&lt;dates&gt;&lt;year&gt;2000&lt;/year&gt;&lt;pub-dates&gt;&lt;date&gt;January&lt;/date&gt;&lt;/pub-dates&gt;&lt;/dates&gt;&lt;pub-location&gt;Atlantic City, NJ&lt;/pub-location&gt;&lt;publisher&gt;Federal Aviation Administration William J. Hughes Technical Center&lt;/publisher&gt;&lt;isbn&gt;DOT/FAA/CT-TN00/01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Endsley, et al., 2000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431CE40B" w14:textId="5D29DD1A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356" w:type="dxa"/>
            <w:vAlign w:val="center"/>
          </w:tcPr>
          <w:p w14:paraId="466562F8" w14:textId="2A1419BF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3A92B04A" w14:textId="602C6C0F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42" w:type="dxa"/>
            <w:vAlign w:val="center"/>
          </w:tcPr>
          <w:p w14:paraId="2881EBD0" w14:textId="233A53B8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1025" w:type="dxa"/>
            <w:vAlign w:val="center"/>
          </w:tcPr>
          <w:p w14:paraId="1B4057BE" w14:textId="47C59CBB" w:rsidR="00EC6B20" w:rsidRPr="002F75C1" w:rsidRDefault="004562E4" w:rsidP="004562E4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Real t</w:t>
            </w:r>
            <w:r w:rsidR="00EC6B20"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ime probes</w:t>
            </w:r>
          </w:p>
        </w:tc>
        <w:tc>
          <w:tcPr>
            <w:tcW w:w="1155" w:type="dxa"/>
            <w:vAlign w:val="center"/>
          </w:tcPr>
          <w:p w14:paraId="0E72CAF3" w14:textId="18087646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111" w:type="dxa"/>
            <w:vAlign w:val="center"/>
          </w:tcPr>
          <w:p w14:paraId="64E08539" w14:textId="17AE21CA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000</w:t>
            </w:r>
          </w:p>
        </w:tc>
        <w:tc>
          <w:tcPr>
            <w:tcW w:w="2587" w:type="dxa"/>
            <w:vAlign w:val="center"/>
          </w:tcPr>
          <w:p w14:paraId="1463B759" w14:textId="515D6C63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</w:t>
            </w: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ot predictive of performance</w:t>
            </w:r>
          </w:p>
        </w:tc>
      </w:tr>
      <w:tr w:rsidR="00EC6B20" w:rsidRPr="008C01B8" w14:paraId="0DEEE244" w14:textId="77777777" w:rsidTr="00EC6B20">
        <w:tc>
          <w:tcPr>
            <w:tcW w:w="1842" w:type="dxa"/>
            <w:vAlign w:val="center"/>
          </w:tcPr>
          <w:p w14:paraId="55225433" w14:textId="173AF083" w:rsidR="00EC6B20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  <w:instrText xml:space="preserve"> ADDIN EN.CITE &lt;EndNote&gt;&lt;Cite&gt;&lt;Author&gt;Kaber&lt;/Author&gt;&lt;Year&gt;2004&lt;/Year&gt;&lt;RecNum&gt;1067&lt;/RecNum&gt;&lt;DisplayText&gt;(Kaber &amp;amp; Endsley, 2004)&lt;/DisplayText&gt;&lt;record&gt;&lt;rec-number&gt;1067&lt;/rec-number&gt;&lt;foreign-keys&gt;&lt;key app="EN" db-id="fte529zvirww2aevxamxtp2me0d9fvz0fxvx" timestamp="0"&gt;1067&lt;/key&gt;&lt;/foreign-keys&gt;&lt;ref-type name="Journal Article"&gt;17&lt;/ref-type&gt;&lt;contributors&gt;&lt;authors&gt;&lt;author&gt;Kaber, D. B.&lt;/author&gt;&lt;author&gt;Endsley, M. R.&lt;/author&gt;&lt;/authors&gt;&lt;/contributors&gt;&lt;titles&gt;&lt;title&gt;The Effects of Level of Automation and Adaptive Automation on Human Performance, Situation Awareness and Workload in a Dynamic Control Task&lt;/title&gt;&lt;secondary-title&gt;Theoretical Issues in Ergonomic Science&lt;/secondary-title&gt;&lt;/titles&gt;&lt;pages&gt;113-153&lt;/pages&gt;&lt;volume&gt;5&lt;/volume&gt;&lt;number&gt;2&lt;/number&gt;&lt;keywords&gt;&lt;keyword&gt;automation&lt;/keyword&gt;&lt;keyword&gt;adaptive automtion&lt;/keyword&gt;&lt;keyword&gt;level of automation&lt;/keyword&gt;&lt;keyword&gt;workload&lt;/keyword&gt;&lt;keyword&gt;sa&lt;/keyword&gt;&lt;/keywords&gt;&lt;dates&gt;&lt;year&gt;2004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noProof/>
                <w:color w:val="000000" w:themeColor="text1"/>
                <w:sz w:val="20"/>
                <w:szCs w:val="20"/>
              </w:rPr>
              <w:t>(Kaber &amp; Endsley, 2004)</w: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21050511" w14:textId="308FB93B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ultitask</w:t>
            </w:r>
          </w:p>
        </w:tc>
        <w:tc>
          <w:tcPr>
            <w:tcW w:w="1356" w:type="dxa"/>
            <w:vAlign w:val="center"/>
          </w:tcPr>
          <w:p w14:paraId="58A01D2A" w14:textId="14C1D318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14" w:type="dxa"/>
            <w:vAlign w:val="center"/>
          </w:tcPr>
          <w:p w14:paraId="118BB2BF" w14:textId="6ACBFE35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42" w:type="dxa"/>
            <w:vAlign w:val="center"/>
          </w:tcPr>
          <w:p w14:paraId="3754FEBD" w14:textId="2EE423D4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30</w:t>
            </w:r>
          </w:p>
        </w:tc>
        <w:tc>
          <w:tcPr>
            <w:tcW w:w="1025" w:type="dxa"/>
            <w:vAlign w:val="center"/>
          </w:tcPr>
          <w:p w14:paraId="52BD58B9" w14:textId="013F3723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450196A9" w14:textId="7132F940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68FDA8FC" w14:textId="4B910DA7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452</w:t>
            </w:r>
          </w:p>
        </w:tc>
        <w:tc>
          <w:tcPr>
            <w:tcW w:w="2587" w:type="dxa"/>
            <w:vAlign w:val="center"/>
          </w:tcPr>
          <w:p w14:paraId="6648B259" w14:textId="16C5995C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edictive of primary task performance</w:t>
            </w:r>
          </w:p>
        </w:tc>
      </w:tr>
      <w:tr w:rsidR="00EC6B20" w:rsidRPr="008C01B8" w14:paraId="1914302F" w14:textId="77777777" w:rsidTr="00EC6B20">
        <w:tc>
          <w:tcPr>
            <w:tcW w:w="1842" w:type="dxa"/>
            <w:vAlign w:val="center"/>
          </w:tcPr>
          <w:p w14:paraId="0B2BA438" w14:textId="086465AD" w:rsidR="00EC6B20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  <w:instrText xml:space="preserve"> ADDIN EN.CITE &lt;EndNote&gt;&lt;Cite&gt;&lt;Author&gt;Kaber&lt;/Author&gt;&lt;Year&gt;2006&lt;/Year&gt;&lt;RecNum&gt;1880&lt;/RecNum&gt;&lt;DisplayText&gt;(Kaber, Perry, et al., 2006)&lt;/DisplayText&gt;&lt;record&gt;&lt;rec-number&gt;1880&lt;/rec-number&gt;&lt;foreign-keys&gt;&lt;key app="EN" db-id="fte529zvirww2aevxamxtp2me0d9fvz0fxvx" timestamp="1542506967"&gt;1880&lt;/key&gt;&lt;/foreign-keys&gt;&lt;ref-type name="Journal Article"&gt;17&lt;/ref-type&gt;&lt;contributors&gt;&lt;authors&gt;&lt;author&gt;Kaber, David B&lt;/author&gt;&lt;author&gt;Perry, Carlene M&lt;/author&gt;&lt;author&gt;Segall, Noa&lt;/author&gt;&lt;author&gt;McClernon, Christopher K&lt;/author&gt;&lt;author&gt;Prinzel III, Lawrence J&lt;/author&gt;&lt;/authors&gt;&lt;/contributors&gt;&lt;titles&gt;&lt;title&gt;Situation awareness implications of adaptive automation for information processing in an air traffic control-related task&lt;/title&gt;&lt;secondary-title&gt;International Journal of Industrial Ergonomics&lt;/secondary-title&gt;&lt;/titles&gt;&lt;periodical&gt;&lt;full-title&gt;International Journal of Industrial Ergonomics&lt;/full-title&gt;&lt;/periodical&gt;&lt;pages&gt;447-462&lt;/pages&gt;&lt;volume&gt;36&lt;/volume&gt;&lt;number&gt;5&lt;/number&gt;&lt;dates&gt;&lt;year&gt;2006&lt;/year&gt;&lt;/dates&gt;&lt;isbn&gt;0169-8141&lt;/isbn&gt;&lt;urls&gt;&lt;/urls&gt;&lt;/record&gt;&lt;/Cite&gt;&lt;/EndNote&gt;</w:instrTex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noProof/>
                <w:color w:val="000000" w:themeColor="text1"/>
                <w:sz w:val="20"/>
                <w:szCs w:val="20"/>
              </w:rPr>
              <w:t>(Kaber, Perry, et al., 2006)</w: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2447A83A" w14:textId="4EC03A2A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ultitask</w:t>
            </w:r>
          </w:p>
        </w:tc>
        <w:tc>
          <w:tcPr>
            <w:tcW w:w="1356" w:type="dxa"/>
            <w:vAlign w:val="center"/>
          </w:tcPr>
          <w:p w14:paraId="6C0D6F2B" w14:textId="3F842ABC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14" w:type="dxa"/>
            <w:vAlign w:val="center"/>
          </w:tcPr>
          <w:p w14:paraId="5A6EA401" w14:textId="4C684118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General</w:t>
            </w:r>
          </w:p>
        </w:tc>
        <w:tc>
          <w:tcPr>
            <w:tcW w:w="942" w:type="dxa"/>
            <w:vAlign w:val="center"/>
          </w:tcPr>
          <w:p w14:paraId="61969D0B" w14:textId="5696048B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1025" w:type="dxa"/>
            <w:vAlign w:val="center"/>
          </w:tcPr>
          <w:p w14:paraId="6A13914D" w14:textId="543925A2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LSA</w:t>
            </w:r>
          </w:p>
        </w:tc>
        <w:tc>
          <w:tcPr>
            <w:tcW w:w="1155" w:type="dxa"/>
            <w:vAlign w:val="center"/>
          </w:tcPr>
          <w:p w14:paraId="0BBA1CCE" w14:textId="2F65893A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5</w:t>
            </w:r>
          </w:p>
        </w:tc>
        <w:tc>
          <w:tcPr>
            <w:tcW w:w="1111" w:type="dxa"/>
            <w:vAlign w:val="center"/>
          </w:tcPr>
          <w:p w14:paraId="7DEFB88A" w14:textId="654E3396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202</w:t>
            </w:r>
          </w:p>
        </w:tc>
        <w:tc>
          <w:tcPr>
            <w:tcW w:w="2587" w:type="dxa"/>
            <w:vAlign w:val="center"/>
          </w:tcPr>
          <w:p w14:paraId="70877EB1" w14:textId="041DE035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Weak correlation with performance</w:t>
            </w:r>
          </w:p>
        </w:tc>
      </w:tr>
      <w:tr w:rsidR="00EC6B20" w:rsidRPr="008C01B8" w14:paraId="0BD80DBB" w14:textId="77777777" w:rsidTr="00EC6B20">
        <w:tc>
          <w:tcPr>
            <w:tcW w:w="1842" w:type="dxa"/>
            <w:vAlign w:val="center"/>
          </w:tcPr>
          <w:p w14:paraId="50377EE6" w14:textId="1E8F7928" w:rsidR="00EC6B20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Kaber&lt;/Author&gt;&lt;Year&gt;2016&lt;/Year&gt;&lt;RecNum&gt;1792&lt;/RecNum&gt;&lt;DisplayText&gt;(Kaber, et al., 2016)&lt;/DisplayText&gt;&lt;record&gt;&lt;rec-number&gt;1792&lt;/rec-number&gt;&lt;foreign-keys&gt;&lt;key app="EN" db-id="fte529zvirww2aevxamxtp2me0d9fvz0fxvx" timestamp="1540235319"&gt;1792&lt;/key&gt;&lt;/foreign-keys&gt;&lt;ref-type name="Journal Article"&gt;17&lt;/ref-type&gt;&lt;contributors&gt;&lt;authors&gt;&lt;author&gt;Kaber, D.&lt;/author&gt;&lt;author&gt;Sangeun, J.&lt;/author&gt;&lt;author&gt;Zahabi, M.&lt;/author&gt;&lt;author&gt;Pankok, C.&lt;/author&gt;&lt;/authors&gt;&lt;/contributors&gt;&lt;titles&gt;&lt;title&gt;The effect of driver cognitive abilities and distractions on situation awareness and performance under hazard conditions.&lt;/title&gt;&lt;secondary-title&gt;Transportation Research Part F: Traffic Psychology and Behaviour&lt;/secondary-title&gt;&lt;/titles&gt;&lt;periodical&gt;&lt;full-title&gt;Transportation Research Part F: Traffic Psychology and Behaviour&lt;/full-title&gt;&lt;/periodical&gt;&lt;pages&gt;177-194&lt;/pages&gt;&lt;volume&gt;42&lt;/volume&gt;&lt;number&gt;1&lt;/number&gt;&lt;keywords&gt;&lt;keyword&gt;driving&lt;/keyword&gt;&lt;keyword&gt;sagat&lt;/keyword&gt;&lt;keyword&gt;sa&lt;/keyword&gt;&lt;/keywords&gt;&lt;dates&gt;&lt;year&gt;2016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Kaber, et al., 2016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7C0C2C12" w14:textId="697F6681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356" w:type="dxa"/>
            <w:vAlign w:val="center"/>
          </w:tcPr>
          <w:p w14:paraId="7A03ABAB" w14:textId="578C4970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79DDA625" w14:textId="3BEA4114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42" w:type="dxa"/>
            <w:vAlign w:val="center"/>
          </w:tcPr>
          <w:p w14:paraId="473BD05A" w14:textId="24CF6B9E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1025" w:type="dxa"/>
            <w:vAlign w:val="center"/>
          </w:tcPr>
          <w:p w14:paraId="5CB4F0B9" w14:textId="44604D96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2483D5DB" w14:textId="3D8D4E61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70AFF491" w14:textId="7104C5BD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362</w:t>
            </w:r>
          </w:p>
        </w:tc>
        <w:tc>
          <w:tcPr>
            <w:tcW w:w="2587" w:type="dxa"/>
            <w:vAlign w:val="center"/>
          </w:tcPr>
          <w:p w14:paraId="29465FDB" w14:textId="5F22D014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edictive of performance</w:t>
            </w:r>
          </w:p>
        </w:tc>
      </w:tr>
      <w:tr w:rsidR="00EC6B20" w:rsidRPr="008C01B8" w14:paraId="1F12B9D6" w14:textId="77777777" w:rsidTr="00EC6B20">
        <w:tc>
          <w:tcPr>
            <w:tcW w:w="1842" w:type="dxa"/>
            <w:vAlign w:val="bottom"/>
          </w:tcPr>
          <w:p w14:paraId="6A853AEA" w14:textId="68BF278D" w:rsidR="00EC6B20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  <w:instrText xml:space="preserve"> ADDIN EN.CITE &lt;EndNote&gt;&lt;Cite&gt;&lt;Author&gt;Kass&lt;/Author&gt;&lt;Year&gt;2011&lt;/Year&gt;&lt;RecNum&gt;2054&lt;/RecNum&gt;&lt;DisplayText&gt;(Kass, et al., 2011)&lt;/DisplayText&gt;&lt;record&gt;&lt;rec-number&gt;2054&lt;/rec-number&gt;&lt;foreign-keys&gt;&lt;key app="EN" db-id="fte529zvirww2aevxamxtp2me0d9fvz0fxvx" timestamp="1556223949"&gt;2054&lt;/key&gt;&lt;/foreign-keys&gt;&lt;ref-type name="Journal Article"&gt;17&lt;/ref-type&gt;&lt;contributors&gt;&lt;authors&gt;&lt;author&gt;Kass, Steven J&lt;/author&gt;&lt;author&gt;VanWormer, Lisa A&lt;/author&gt;&lt;author&gt;Mikulas, William L&lt;/author&gt;&lt;author&gt;Legan, Shauna&lt;/author&gt;&lt;author&gt;Bumgarner, David&lt;/author&gt;&lt;/authors&gt;&lt;/contributors&gt;&lt;titles&gt;&lt;title&gt;Effects of mindfulness training on simulated driving: Preliminary results&lt;/title&gt;&lt;secondary-title&gt;Mindfulness&lt;/secondary-title&gt;&lt;/titles&gt;&lt;periodical&gt;&lt;full-title&gt;Mindfulness&lt;/full-title&gt;&lt;/periodical&gt;&lt;pages&gt;236-241&lt;/pages&gt;&lt;volume&gt;2&lt;/volume&gt;&lt;number&gt;4&lt;/number&gt;&lt;dates&gt;&lt;year&gt;2011&lt;/year&gt;&lt;/dates&gt;&lt;isbn&gt;1868-8527&lt;/isbn&gt;&lt;urls&gt;&lt;/urls&gt;&lt;/record&gt;&lt;/Cite&gt;&lt;/EndNote&gt;</w:instrTex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noProof/>
                <w:color w:val="000000" w:themeColor="text1"/>
                <w:sz w:val="20"/>
                <w:szCs w:val="20"/>
              </w:rPr>
              <w:t>(Kass, et al., 2011)</w: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14322191" w14:textId="64BC4B21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356" w:type="dxa"/>
            <w:vAlign w:val="center"/>
          </w:tcPr>
          <w:p w14:paraId="623E6322" w14:textId="269B0B47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0E6DF6AE" w14:textId="250C77EA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42" w:type="dxa"/>
            <w:vAlign w:val="center"/>
          </w:tcPr>
          <w:p w14:paraId="2B9D3732" w14:textId="6A610CAB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1025" w:type="dxa"/>
            <w:vAlign w:val="center"/>
          </w:tcPr>
          <w:p w14:paraId="495B45AA" w14:textId="282FF2F6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4D8C760E" w14:textId="52887DFD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2099D520" w14:textId="59563CB5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650</w:t>
            </w:r>
          </w:p>
        </w:tc>
        <w:tc>
          <w:tcPr>
            <w:tcW w:w="2587" w:type="dxa"/>
            <w:vAlign w:val="center"/>
          </w:tcPr>
          <w:p w14:paraId="4891DE87" w14:textId="5C63D7E0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edictive of performance</w:t>
            </w:r>
          </w:p>
        </w:tc>
      </w:tr>
      <w:tr w:rsidR="00554C15" w:rsidRPr="008C01B8" w14:paraId="0DB412C5" w14:textId="77777777" w:rsidTr="00554C15">
        <w:tc>
          <w:tcPr>
            <w:tcW w:w="1842" w:type="dxa"/>
            <w:vAlign w:val="center"/>
          </w:tcPr>
          <w:p w14:paraId="58679413" w14:textId="745F2D86" w:rsidR="00554C15" w:rsidRPr="00554C15" w:rsidRDefault="007206E3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color w:val="000000" w:themeColor="text1"/>
                <w:sz w:val="20"/>
              </w:rPr>
              <w:instrText xml:space="preserve"> ADDIN EN.CITE &lt;EndNote&gt;&lt;Cite&gt;&lt;Author&gt;Kraemer&lt;/Author&gt;&lt;Year&gt;2015&lt;/Year&gt;&lt;RecNum&gt;2082&lt;/RecNum&gt;&lt;DisplayText&gt;(Kraemer, 2015)&lt;/DisplayText&gt;&lt;record&gt;&lt;rec-number&gt;2082&lt;/rec-number&gt;&lt;foreign-keys&gt;&lt;key app="EN" db-id="fte529zvirww2aevxamxtp2me0d9fvz0fxvx" timestamp="1556657404"&gt;2082&lt;/key&gt;&lt;/foreign-keys&gt;&lt;ref-type name="Journal Article"&gt;17&lt;/ref-type&gt;&lt;contributors&gt;&lt;authors&gt;&lt;author&gt;Kraemer, J., &amp;amp; Süß, H. M. &lt;/author&gt;&lt;/authors&gt;&lt;/contributors&gt;&lt;titles&gt;&lt;title&gt;Real time validation of online situation awareness questionnaires in simulated approach air traffic control&lt;/title&gt;&lt;secondary-title&gt;Procedia Manufacturing&lt;/secondary-title&gt;&lt;/titles&gt;&lt;periodical&gt;&lt;full-title&gt;Procedia Manufacturing&lt;/full-title&gt;&lt;/periodical&gt;&lt;pages&gt;3152-3159&lt;/pages&gt;&lt;volume&gt;3&lt;/volume&gt;&lt;dates&gt;&lt;year&gt;2015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noProof/>
                <w:color w:val="000000" w:themeColor="text1"/>
                <w:sz w:val="20"/>
                <w:szCs w:val="20"/>
              </w:rPr>
              <w:t>(Kraemer, 2015)</w: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18A889C7" w14:textId="1B0A770F" w:rsidR="00554C15" w:rsidRPr="00554C15" w:rsidRDefault="00554C15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356" w:type="dxa"/>
            <w:vAlign w:val="center"/>
          </w:tcPr>
          <w:p w14:paraId="14BA47D9" w14:textId="7B8641B4" w:rsidR="00554C15" w:rsidRPr="00554C15" w:rsidRDefault="00554C15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49631E48" w14:textId="68938CA0" w:rsidR="00554C15" w:rsidRPr="00554C15" w:rsidRDefault="00554C15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42" w:type="dxa"/>
            <w:vAlign w:val="center"/>
          </w:tcPr>
          <w:p w14:paraId="7A8D90CF" w14:textId="7F86C83D" w:rsidR="00554C15" w:rsidRPr="00554C15" w:rsidRDefault="00554C15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57</w:t>
            </w:r>
          </w:p>
        </w:tc>
        <w:tc>
          <w:tcPr>
            <w:tcW w:w="1025" w:type="dxa"/>
            <w:vAlign w:val="center"/>
          </w:tcPr>
          <w:p w14:paraId="23F9618B" w14:textId="70BCBE80" w:rsidR="00554C15" w:rsidRPr="00554C15" w:rsidRDefault="00554C15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311FCD37" w14:textId="13E51589" w:rsidR="00554C15" w:rsidRPr="00554C15" w:rsidRDefault="00554C15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111" w:type="dxa"/>
            <w:vAlign w:val="bottom"/>
          </w:tcPr>
          <w:p w14:paraId="2C1087E8" w14:textId="5677E4F0" w:rsidR="00554C15" w:rsidRPr="002F75C1" w:rsidRDefault="00554C15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</w:rPr>
            </w:pPr>
            <w:r>
              <w:rPr>
                <w:rFonts w:ascii="Calibri" w:eastAsia="Times New Roman" w:hAnsi="Calibri"/>
                <w:color w:val="000000"/>
                <w:szCs w:val="24"/>
              </w:rPr>
              <w:t>---</w:t>
            </w:r>
          </w:p>
        </w:tc>
        <w:tc>
          <w:tcPr>
            <w:tcW w:w="2587" w:type="dxa"/>
            <w:vAlign w:val="center"/>
          </w:tcPr>
          <w:p w14:paraId="113A895B" w14:textId="0A43D130" w:rsidR="00554C15" w:rsidRPr="002F75C1" w:rsidRDefault="00554C15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</w:t>
            </w: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ot predictive of performance</w:t>
            </w:r>
          </w:p>
        </w:tc>
      </w:tr>
      <w:tr w:rsidR="00554C15" w:rsidRPr="008C01B8" w14:paraId="3E7DCFE7" w14:textId="77777777" w:rsidTr="00554C15">
        <w:tc>
          <w:tcPr>
            <w:tcW w:w="1842" w:type="dxa"/>
            <w:vAlign w:val="center"/>
          </w:tcPr>
          <w:p w14:paraId="68D76911" w14:textId="549985E2" w:rsidR="00554C15" w:rsidRPr="00554C15" w:rsidRDefault="007206E3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color w:val="000000" w:themeColor="text1"/>
                <w:sz w:val="20"/>
              </w:rPr>
              <w:instrText xml:space="preserve"> ADDIN EN.CITE &lt;EndNote&gt;&lt;Cite&gt;&lt;Author&gt;Kraemer&lt;/Author&gt;&lt;Year&gt;2015&lt;/Year&gt;&lt;RecNum&gt;2082&lt;/RecNum&gt;&lt;DisplayText&gt;(Kraemer, 2015)&lt;/DisplayText&gt;&lt;record&gt;&lt;rec-number&gt;2082&lt;/rec-number&gt;&lt;foreign-keys&gt;&lt;key app="EN" db-id="fte529zvirww2aevxamxtp2me0d9fvz0fxvx" timestamp="1556657404"&gt;2082&lt;/key&gt;&lt;/foreign-keys&gt;&lt;ref-type name="Journal Article"&gt;17&lt;/ref-type&gt;&lt;contributors&gt;&lt;authors&gt;&lt;author&gt;Kraemer, J., &amp;amp; Süß, H. M. &lt;/author&gt;&lt;/authors&gt;&lt;/contributors&gt;&lt;titles&gt;&lt;title&gt;Real time validation of online situation awareness questionnaires in simulated approach air traffic control&lt;/title&gt;&lt;secondary-title&gt;Procedia Manufacturing&lt;/secondary-title&gt;&lt;/titles&gt;&lt;periodical&gt;&lt;full-title&gt;Procedia Manufacturing&lt;/full-title&gt;&lt;/periodical&gt;&lt;pages&gt;3152-3159&lt;/pages&gt;&lt;volume&gt;3&lt;/volume&gt;&lt;dates&gt;&lt;year&gt;2015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noProof/>
                <w:color w:val="000000" w:themeColor="text1"/>
                <w:sz w:val="20"/>
                <w:szCs w:val="20"/>
              </w:rPr>
              <w:t>(Kraemer, 2015)</w: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2AE69BCD" w14:textId="2517185A" w:rsidR="00554C15" w:rsidRPr="00554C15" w:rsidRDefault="00554C15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356" w:type="dxa"/>
            <w:vAlign w:val="center"/>
          </w:tcPr>
          <w:p w14:paraId="6BF3CD27" w14:textId="020E0DF0" w:rsidR="00554C15" w:rsidRPr="00554C15" w:rsidRDefault="00554C15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03124E87" w14:textId="70397079" w:rsidR="00554C15" w:rsidRPr="00554C15" w:rsidRDefault="00554C15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42" w:type="dxa"/>
            <w:vAlign w:val="center"/>
          </w:tcPr>
          <w:p w14:paraId="705B402C" w14:textId="669CCC51" w:rsidR="00554C15" w:rsidRPr="00554C15" w:rsidRDefault="00554C15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57</w:t>
            </w:r>
          </w:p>
        </w:tc>
        <w:tc>
          <w:tcPr>
            <w:tcW w:w="1025" w:type="dxa"/>
            <w:vAlign w:val="center"/>
          </w:tcPr>
          <w:p w14:paraId="77B9BB7D" w14:textId="285721A9" w:rsidR="00554C15" w:rsidRPr="00554C15" w:rsidRDefault="00554C15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</w:t>
            </w:r>
          </w:p>
        </w:tc>
        <w:tc>
          <w:tcPr>
            <w:tcW w:w="1155" w:type="dxa"/>
            <w:vAlign w:val="center"/>
          </w:tcPr>
          <w:p w14:paraId="2B5AA3B8" w14:textId="31B308E4" w:rsidR="00554C15" w:rsidRPr="00554C15" w:rsidRDefault="00554C15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bottom"/>
          </w:tcPr>
          <w:p w14:paraId="4F47A6AE" w14:textId="3C68EB05" w:rsidR="00554C15" w:rsidRPr="002F75C1" w:rsidRDefault="00554C15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</w:rPr>
            </w:pPr>
            <w:r>
              <w:rPr>
                <w:rFonts w:ascii="Calibri" w:eastAsia="Times New Roman" w:hAnsi="Calibri"/>
                <w:color w:val="000000"/>
                <w:szCs w:val="24"/>
              </w:rPr>
              <w:t>---</w:t>
            </w:r>
          </w:p>
        </w:tc>
        <w:tc>
          <w:tcPr>
            <w:tcW w:w="2587" w:type="dxa"/>
            <w:vAlign w:val="center"/>
          </w:tcPr>
          <w:p w14:paraId="0AD23D14" w14:textId="582F2490" w:rsidR="00554C15" w:rsidRPr="002F75C1" w:rsidRDefault="00554C15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edictive of performance</w:t>
            </w:r>
          </w:p>
        </w:tc>
      </w:tr>
      <w:tr w:rsidR="00EC6B20" w:rsidRPr="008C01B8" w14:paraId="3164AC86" w14:textId="77777777" w:rsidTr="00EC6B20">
        <w:tc>
          <w:tcPr>
            <w:tcW w:w="1842" w:type="dxa"/>
            <w:vAlign w:val="bottom"/>
          </w:tcPr>
          <w:p w14:paraId="42179972" w14:textId="2FC08B3E" w:rsidR="00EC6B20" w:rsidRPr="00B96E6D" w:rsidRDefault="009F04A5" w:rsidP="002C3D99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Li&lt;/Author&gt;&lt;Year&gt;2007&lt;/Year&gt;&lt;RecNum&gt;1874&lt;/RecNum&gt;&lt;DisplayText&gt;(Li, et al., 2007)&lt;/DisplayText&gt;&lt;record&gt;&lt;rec-number&gt;1874&lt;/rec-number&gt;&lt;foreign-keys&gt;&lt;key app="EN" db-id="fte529zvirww2aevxamxtp2me0d9fvz0fxvx" timestamp="1542498706"&gt;1874&lt;/key&gt;&lt;/foreign-keys&gt;&lt;ref-type name="Conference Proceedings"&gt;10&lt;/ref-type&gt;&lt;contributors&gt;&lt;authors&gt;&lt;author&gt;Li, Xilin&lt;/author&gt;&lt;author&gt;Sanderson, P&lt;/author&gt;&lt;author&gt;Memisevic, R&lt;/author&gt;&lt;author&gt;Wong, W&lt;/author&gt;&lt;/authors&gt;&lt;/contributors&gt;&lt;titles&gt;&lt;title&gt;Adapting situational awareness measures for hydropower display evaluations&lt;/title&gt;&lt;secondary-title&gt;Human Factors and Ergonomics Society Annual Meeting&lt;/secondary-title&gt;&lt;/titles&gt;&lt;pages&gt;210-214&lt;/pages&gt;&lt;volume&gt;51&lt;/volume&gt;&lt;number&gt;4&lt;/number&gt;&lt;dates&gt;&lt;year&gt;2007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Li, et al., 2007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1E668993" w14:textId="0890D68B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Hydro Power Control Room</w:t>
            </w:r>
          </w:p>
        </w:tc>
        <w:tc>
          <w:tcPr>
            <w:tcW w:w="1356" w:type="dxa"/>
            <w:vAlign w:val="center"/>
          </w:tcPr>
          <w:p w14:paraId="5EB89A1A" w14:textId="3783491F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6AFCBF25" w14:textId="4298EDB3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42" w:type="dxa"/>
            <w:vAlign w:val="center"/>
          </w:tcPr>
          <w:p w14:paraId="7D3DD743" w14:textId="7FE3B1C8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1025" w:type="dxa"/>
            <w:vAlign w:val="center"/>
          </w:tcPr>
          <w:p w14:paraId="48782A0A" w14:textId="5D2849FA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nd of Trial</w:t>
            </w:r>
          </w:p>
        </w:tc>
        <w:tc>
          <w:tcPr>
            <w:tcW w:w="1155" w:type="dxa"/>
            <w:vAlign w:val="center"/>
          </w:tcPr>
          <w:p w14:paraId="44F18F7C" w14:textId="6DAAF3A1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021A5753" w14:textId="52515256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587" w:type="dxa"/>
            <w:vAlign w:val="center"/>
          </w:tcPr>
          <w:p w14:paraId="4794C55F" w14:textId="14D087FC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display conditions</w:t>
            </w:r>
          </w:p>
        </w:tc>
      </w:tr>
      <w:tr w:rsidR="00EC6B20" w:rsidRPr="008C01B8" w14:paraId="3A332B47" w14:textId="77777777" w:rsidTr="00EC6B20">
        <w:tc>
          <w:tcPr>
            <w:tcW w:w="1842" w:type="dxa"/>
            <w:vAlign w:val="center"/>
          </w:tcPr>
          <w:p w14:paraId="5CC911F2" w14:textId="775146F2" w:rsidR="00EC6B20" w:rsidRPr="00B96E6D" w:rsidRDefault="009F04A5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Lo&lt;/Author&gt;&lt;Year&gt;2016&lt;/Year&gt;&lt;RecNum&gt;1997&lt;/RecNum&gt;&lt;DisplayText&gt;(Lo, Sehic, Brookhuis, &amp;amp; Meijer, 2016)&lt;/DisplayText&gt;&lt;record&gt;&lt;rec-number&gt;1997&lt;/rec-number&gt;&lt;foreign-keys&gt;&lt;key app="EN" db-id="fte529zvirww2aevxamxtp2me0d9fvz0fxvx" timestamp="1549315018"&gt;1997&lt;/key&gt;&lt;/foreign-keys&gt;&lt;ref-type name="Journal Article"&gt;17&lt;/ref-type&gt;&lt;contributors&gt;&lt;authors&gt;&lt;author&gt;Lo, Julia C&lt;/author&gt;&lt;author&gt;Sehic, Emdzad&lt;/author&gt;&lt;author&gt;Brookhuis, Karel A&lt;/author&gt;&lt;author&gt;Meijer, Sebastiaan A&lt;/author&gt;&lt;/authors&gt;&lt;/contributors&gt;&lt;titles&gt;&lt;title&gt;Explicit or implicit situation awareness? Measuring the situation awareness of train traffic controllers&lt;/title&gt;&lt;secondary-title&gt;Transportation Research Part F: Traffic Psychology And Behaviour&lt;/secondary-title&gt;&lt;/titles&gt;&lt;periodical&gt;&lt;full-title&gt;Transportation Research Part F: Traffic Psychology and Behaviour&lt;/full-title&gt;&lt;/periodical&gt;&lt;pages&gt;325-338&lt;/pages&gt;&lt;volume&gt;43&lt;/volume&gt;&lt;dates&gt;&lt;year&gt;2016&lt;/year&gt;&lt;/dates&gt;&lt;isbn&gt;1369-8478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Lo, Sehic, Brookhuis, &amp; Meijer, 2016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28C25612" w14:textId="7E41140C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Train Driving</w:t>
            </w:r>
          </w:p>
        </w:tc>
        <w:tc>
          <w:tcPr>
            <w:tcW w:w="1356" w:type="dxa"/>
            <w:vAlign w:val="center"/>
          </w:tcPr>
          <w:p w14:paraId="426CAC42" w14:textId="21AB0972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5E1930E6" w14:textId="39962245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42" w:type="dxa"/>
            <w:vAlign w:val="center"/>
          </w:tcPr>
          <w:p w14:paraId="0775C7FE" w14:textId="4FAD9253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2</w:t>
            </w:r>
          </w:p>
        </w:tc>
        <w:tc>
          <w:tcPr>
            <w:tcW w:w="1025" w:type="dxa"/>
            <w:vAlign w:val="center"/>
          </w:tcPr>
          <w:p w14:paraId="4C8605FB" w14:textId="50D34B26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4CA05C8D" w14:textId="54F6D834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111" w:type="dxa"/>
            <w:vAlign w:val="center"/>
          </w:tcPr>
          <w:p w14:paraId="3F0B7C6B" w14:textId="1CD13635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000</w:t>
            </w:r>
          </w:p>
        </w:tc>
        <w:tc>
          <w:tcPr>
            <w:tcW w:w="2587" w:type="dxa"/>
            <w:vAlign w:val="center"/>
          </w:tcPr>
          <w:p w14:paraId="36B0DDA1" w14:textId="7F9D6BC1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</w:t>
            </w: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ot predictive of performance</w:t>
            </w:r>
          </w:p>
        </w:tc>
      </w:tr>
      <w:tr w:rsidR="001F750E" w:rsidRPr="008C01B8" w14:paraId="62081333" w14:textId="77777777" w:rsidTr="00BC441E">
        <w:tc>
          <w:tcPr>
            <w:tcW w:w="1842" w:type="dxa"/>
            <w:vAlign w:val="bottom"/>
          </w:tcPr>
          <w:p w14:paraId="15184736" w14:textId="4808C33E" w:rsidR="001F750E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Loft&lt;/Author&gt;&lt;Year&gt;2013&lt;/Year&gt;&lt;RecNum&gt;1901&lt;/RecNum&gt;&lt;DisplayText&gt;(Loft, Morrell, &amp;amp; Huf, 2013)&lt;/DisplayText&gt;&lt;record&gt;&lt;rec-number&gt;1901&lt;/rec-number&gt;&lt;foreign-keys&gt;&lt;key app="EN" db-id="fte529zvirww2aevxamxtp2me0d9fvz0fxvx" timestamp="1542582616"&gt;1901&lt;/key&gt;&lt;/foreign-keys&gt;&lt;ref-type name="Journal Article"&gt;17&lt;/ref-type&gt;&lt;contributors&gt;&lt;authors&gt;&lt;author&gt;Loft, Shayne&lt;/author&gt;&lt;author&gt;Morrell, Daniel B&lt;/author&gt;&lt;author&gt;Huf, Samuel&lt;/author&gt;&lt;/authors&gt;&lt;/contributors&gt;&lt;titles&gt;&lt;title&gt;Using the situation present assessment method to measure situation awareness in simulated submarine track management&lt;/title&gt;&lt;secondary-title&gt;International Journal of Human Factors and Ergonomics&lt;/secondary-title&gt;&lt;/titles&gt;&lt;periodical&gt;&lt;full-title&gt;International Journal of Human Factors and Ergonomics&lt;/full-title&gt;&lt;/periodical&gt;&lt;pages&gt;33-48&lt;/pages&gt;&lt;volume&gt;2&lt;/volume&gt;&lt;number&gt;1&lt;/number&gt;&lt;dates&gt;&lt;year&gt;2013&lt;/year&gt;&lt;/dates&gt;&lt;isbn&gt;2045-7804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Loft, Morrell, &amp; Huf, 2013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5F70A633" w14:textId="77777777" w:rsidR="001F750E" w:rsidRPr="002F75C1" w:rsidRDefault="001F750E" w:rsidP="00BC441E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ubmarine Management</w:t>
            </w:r>
          </w:p>
        </w:tc>
        <w:tc>
          <w:tcPr>
            <w:tcW w:w="1356" w:type="dxa"/>
            <w:vAlign w:val="center"/>
          </w:tcPr>
          <w:p w14:paraId="7FA4EC95" w14:textId="77777777" w:rsidR="001F750E" w:rsidRPr="002F75C1" w:rsidRDefault="001F750E" w:rsidP="00BC441E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14" w:type="dxa"/>
            <w:vAlign w:val="center"/>
          </w:tcPr>
          <w:p w14:paraId="75150C35" w14:textId="77777777" w:rsidR="001F750E" w:rsidRPr="002F75C1" w:rsidRDefault="001F750E" w:rsidP="00BC441E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42" w:type="dxa"/>
            <w:vAlign w:val="center"/>
          </w:tcPr>
          <w:p w14:paraId="438245AA" w14:textId="77777777" w:rsidR="001F750E" w:rsidRPr="002F75C1" w:rsidRDefault="001F750E" w:rsidP="00BC441E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55</w:t>
            </w:r>
          </w:p>
        </w:tc>
        <w:tc>
          <w:tcPr>
            <w:tcW w:w="1025" w:type="dxa"/>
            <w:vAlign w:val="center"/>
          </w:tcPr>
          <w:p w14:paraId="77B760B3" w14:textId="77777777" w:rsidR="001F750E" w:rsidRPr="002F75C1" w:rsidRDefault="001F750E" w:rsidP="00BC441E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</w:t>
            </w:r>
          </w:p>
        </w:tc>
        <w:tc>
          <w:tcPr>
            <w:tcW w:w="1155" w:type="dxa"/>
            <w:vAlign w:val="center"/>
          </w:tcPr>
          <w:p w14:paraId="510599FA" w14:textId="77777777" w:rsidR="001F750E" w:rsidRPr="002F75C1" w:rsidRDefault="001F750E" w:rsidP="00BC441E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5EF0FBD6" w14:textId="77777777" w:rsidR="001F750E" w:rsidRPr="002F75C1" w:rsidRDefault="001F750E" w:rsidP="00BC441E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463</w:t>
            </w:r>
          </w:p>
        </w:tc>
        <w:tc>
          <w:tcPr>
            <w:tcW w:w="2587" w:type="dxa"/>
            <w:vAlign w:val="center"/>
          </w:tcPr>
          <w:p w14:paraId="5DFA2FC9" w14:textId="77777777" w:rsidR="001F750E" w:rsidRPr="002F75C1" w:rsidRDefault="001F750E" w:rsidP="00BC441E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</w:t>
            </w: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oderate correlation with performance </w:t>
            </w:r>
          </w:p>
        </w:tc>
      </w:tr>
      <w:tr w:rsidR="00EC6B20" w:rsidRPr="008C01B8" w14:paraId="4877DAA7" w14:textId="77777777" w:rsidTr="00EC6B20">
        <w:tc>
          <w:tcPr>
            <w:tcW w:w="1842" w:type="dxa"/>
          </w:tcPr>
          <w:p w14:paraId="3E27A958" w14:textId="005F366B" w:rsidR="00EC6B20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Loft&lt;/Author&gt;&lt;Year&gt;2015&lt;/Year&gt;&lt;RecNum&gt;1439&lt;/RecNum&gt;&lt;DisplayText&gt;(Loft et al., 2015)&lt;/DisplayText&gt;&lt;record&gt;&lt;rec-number&gt;1439&lt;/rec-number&gt;&lt;foreign-keys&gt;&lt;key app="EN" db-id="fte529zvirww2aevxamxtp2me0d9fvz0fxvx" timestamp="1405459365"&gt;1439&lt;/key&gt;&lt;/foreign-keys&gt;&lt;ref-type name="Journal Article"&gt;17&lt;/ref-type&gt;&lt;contributors&gt;&lt;authors&gt;&lt;author&gt;Loft, S.&lt;/author&gt;&lt;author&gt;Bowden, V.&lt;/author&gt;&lt;author&gt;Braithwaite, J.&lt;/author&gt;&lt;author&gt;Morrell, D. B.&lt;/author&gt;&lt;author&gt;Huf, S.&lt;/author&gt;&lt;author&gt;Durso, F. T.&lt;/author&gt;&lt;/authors&gt;&lt;/contributors&gt;&lt;titles&gt;&lt;title&gt;Situation awareness measures for simulated submarine track management&lt;/title&gt;&lt;secondary-title&gt;Human Factors&lt;/secondary-title&gt;&lt;/titles&gt;&lt;periodical&gt;&lt;full-title&gt;Human Factors&lt;/full-title&gt;&lt;/periodical&gt;&lt;pages&gt;298-310&lt;/pages&gt;&lt;volume&gt;57&lt;/volume&gt;&lt;number&gt;2&lt;/number&gt;&lt;dates&gt;&lt;year&gt;2015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Loft et al., 2015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12986A9D" w14:textId="18306832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ubmarine</w:t>
            </w:r>
          </w:p>
        </w:tc>
        <w:tc>
          <w:tcPr>
            <w:tcW w:w="1356" w:type="dxa"/>
            <w:vAlign w:val="center"/>
          </w:tcPr>
          <w:p w14:paraId="7C3ED41C" w14:textId="141A09D4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14" w:type="dxa"/>
            <w:vAlign w:val="center"/>
          </w:tcPr>
          <w:p w14:paraId="115C3687" w14:textId="45F7BE51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42" w:type="dxa"/>
            <w:vAlign w:val="center"/>
          </w:tcPr>
          <w:p w14:paraId="19A4925E" w14:textId="4C4CFB06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71</w:t>
            </w:r>
          </w:p>
        </w:tc>
        <w:tc>
          <w:tcPr>
            <w:tcW w:w="1025" w:type="dxa"/>
            <w:vAlign w:val="center"/>
          </w:tcPr>
          <w:p w14:paraId="598FD1E6" w14:textId="4046E79A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7D7455C5" w14:textId="7B2FD14A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730B5203" w14:textId="747CF59F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349</w:t>
            </w:r>
          </w:p>
        </w:tc>
        <w:tc>
          <w:tcPr>
            <w:tcW w:w="2587" w:type="dxa"/>
            <w:vAlign w:val="center"/>
          </w:tcPr>
          <w:p w14:paraId="14562937" w14:textId="78E7CAC5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 accounted for 2x the variance of SPAM, predicted more performance measures</w:t>
            </w:r>
          </w:p>
        </w:tc>
      </w:tr>
      <w:tr w:rsidR="00FD71DD" w:rsidRPr="008C01B8" w14:paraId="1AA4258A" w14:textId="77777777" w:rsidTr="00BC441E">
        <w:tc>
          <w:tcPr>
            <w:tcW w:w="1842" w:type="dxa"/>
            <w:vAlign w:val="center"/>
          </w:tcPr>
          <w:p w14:paraId="14C2753A" w14:textId="4C871789" w:rsidR="00FD71DD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  <w:instrText xml:space="preserve"> ADDIN EN.CITE &lt;EndNote&gt;&lt;Cite&gt;&lt;Author&gt;Loft&lt;/Author&gt;&lt;Year&gt;2016&lt;/Year&gt;&lt;RecNum&gt;1910&lt;/RecNum&gt;&lt;DisplayText&gt;(Loft, et al., 2016)&lt;/DisplayText&gt;&lt;record&gt;&lt;rec-number&gt;1910&lt;/rec-number&gt;&lt;foreign-keys&gt;&lt;key app="EN" db-id="fte529zvirww2aevxamxtp2me0d9fvz0fxvx" timestamp="1542592719"&gt;1910&lt;/key&gt;&lt;/foreign-keys&gt;&lt;ref-type name="Journal Article"&gt;17&lt;/ref-type&gt;&lt;contributors&gt;&lt;authors&gt;&lt;author&gt;Loft, Shayne&lt;/author&gt;&lt;author&gt;Morrell, Daniel B&lt;/author&gt;&lt;author&gt;Ponton, Kate&lt;/author&gt;&lt;author&gt;Braithwaite, Janelle&lt;/author&gt;&lt;author&gt;Bowden, Vanessa&lt;/author&gt;&lt;author&gt;Huf, Samuel&lt;/author&gt;&lt;/authors&gt;&lt;/contributors&gt;&lt;titles&gt;&lt;title&gt;The impact of uncertain contact location on situation awareness and performance in simulated submarine track management&lt;/title&gt;&lt;secondary-title&gt;Human factors&lt;/secondary-title&gt;&lt;/titles&gt;&lt;periodical&gt;&lt;full-title&gt;Human Factors&lt;/full-title&gt;&lt;/periodical&gt;&lt;pages&gt;1052-1068&lt;/pages&gt;&lt;volume&gt;58&lt;/volume&gt;&lt;number&gt;7&lt;/number&gt;&lt;dates&gt;&lt;year&gt;2016&lt;/year&gt;&lt;/dates&gt;&lt;isbn&gt;0018-7208&lt;/isbn&gt;&lt;urls&gt;&lt;/urls&gt;&lt;/record&gt;&lt;/Cite&gt;&lt;/EndNote&gt;</w:instrTex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noProof/>
                <w:color w:val="000000" w:themeColor="text1"/>
                <w:sz w:val="20"/>
                <w:szCs w:val="20"/>
              </w:rPr>
              <w:t>(Loft, et al., 2016)</w: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0317F3B6" w14:textId="77777777" w:rsidR="00FD71DD" w:rsidRPr="002F75C1" w:rsidRDefault="00FD71DD" w:rsidP="00BC441E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ubmarine Management</w:t>
            </w:r>
          </w:p>
        </w:tc>
        <w:tc>
          <w:tcPr>
            <w:tcW w:w="1356" w:type="dxa"/>
            <w:vAlign w:val="center"/>
          </w:tcPr>
          <w:p w14:paraId="48ED4517" w14:textId="77777777" w:rsidR="00FD71DD" w:rsidRPr="002F75C1" w:rsidRDefault="00FD71DD" w:rsidP="00BC441E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14" w:type="dxa"/>
            <w:vAlign w:val="center"/>
          </w:tcPr>
          <w:p w14:paraId="51805122" w14:textId="77777777" w:rsidR="00FD71DD" w:rsidRPr="002F75C1" w:rsidRDefault="00FD71DD" w:rsidP="00BC441E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42" w:type="dxa"/>
            <w:vAlign w:val="center"/>
          </w:tcPr>
          <w:p w14:paraId="42B564A9" w14:textId="77777777" w:rsidR="00FD71DD" w:rsidRPr="002F75C1" w:rsidRDefault="00FD71DD" w:rsidP="00BC441E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50</w:t>
            </w:r>
          </w:p>
        </w:tc>
        <w:tc>
          <w:tcPr>
            <w:tcW w:w="1025" w:type="dxa"/>
            <w:vAlign w:val="center"/>
          </w:tcPr>
          <w:p w14:paraId="43E38308" w14:textId="77777777" w:rsidR="00FD71DD" w:rsidRPr="002F75C1" w:rsidRDefault="00FD71DD" w:rsidP="00BC441E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</w:t>
            </w:r>
          </w:p>
        </w:tc>
        <w:tc>
          <w:tcPr>
            <w:tcW w:w="1155" w:type="dxa"/>
            <w:vAlign w:val="center"/>
          </w:tcPr>
          <w:p w14:paraId="0A26A95E" w14:textId="77777777" w:rsidR="00FD71DD" w:rsidRPr="002F75C1" w:rsidRDefault="00FD71DD" w:rsidP="00BC441E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083C3E5D" w14:textId="77777777" w:rsidR="00FD71DD" w:rsidRPr="002F75C1" w:rsidRDefault="00FD71DD" w:rsidP="00BC441E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585</w:t>
            </w:r>
          </w:p>
        </w:tc>
        <w:tc>
          <w:tcPr>
            <w:tcW w:w="2587" w:type="dxa"/>
            <w:vAlign w:val="center"/>
          </w:tcPr>
          <w:p w14:paraId="0A3126A4" w14:textId="77777777" w:rsidR="00FD71DD" w:rsidRPr="002F75C1" w:rsidRDefault="00FD71DD" w:rsidP="00BC441E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edictive of performance</w:t>
            </w:r>
          </w:p>
        </w:tc>
      </w:tr>
      <w:tr w:rsidR="00EC6B20" w:rsidRPr="008C01B8" w14:paraId="2D1F1632" w14:textId="77777777" w:rsidTr="00EC6B20">
        <w:tc>
          <w:tcPr>
            <w:tcW w:w="1842" w:type="dxa"/>
          </w:tcPr>
          <w:p w14:paraId="45D3328E" w14:textId="68031854" w:rsidR="00EC6B20" w:rsidRPr="00B96E6D" w:rsidRDefault="009F04A5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Loft&lt;/Author&gt;&lt;Year&gt;2018&lt;/Year&gt;&lt;RecNum&gt;1909&lt;/RecNum&gt;&lt;DisplayText&gt;(Loft et al., 2018)&lt;/DisplayText&gt;&lt;record&gt;&lt;rec-number&gt;1909&lt;/rec-number&gt;&lt;foreign-keys&gt;&lt;key app="EN" db-id="fte529zvirww2aevxamxtp2me0d9fvz0fxvx" timestamp="1542589411"&gt;1909&lt;/key&gt;&lt;/foreign-keys&gt;&lt;ref-type name="Journal Article"&gt;17&lt;/ref-type&gt;&lt;contributors&gt;&lt;authors&gt;&lt;author&gt;Loft, Shayne&lt;/author&gt;&lt;author&gt;Jooste, Lisa&lt;/author&gt;&lt;author&gt;Li, Yanqi Ryan&lt;/author&gt;&lt;author&gt;Ballard, Timothy&lt;/author&gt;&lt;author&gt;Huf, Samuel&lt;/author&gt;&lt;author&gt;Lipp, Ottmar V&lt;/author&gt;&lt;author&gt;Visser, Troy AW&lt;/author&gt;&lt;/authors&gt;&lt;/contributors&gt;&lt;titles&gt;&lt;title&gt;Using Situation Awareness and Workload to Predict Performance in Submarine Track Management: A Multilevel Approach&lt;/title&gt;&lt;secondary-title&gt;Human Factors&lt;/secondary-title&gt;&lt;/titles&gt;&lt;periodical&gt;&lt;full-title&gt;Human Factors&lt;/full-title&gt;&lt;/periodical&gt;&lt;pages&gt;978-991&lt;/pages&gt;&lt;volume&gt;60&lt;/volume&gt;&lt;number&gt;7&lt;/number&gt;&lt;dates&gt;&lt;year&gt;2018&lt;/year&gt;&lt;/dates&gt;&lt;isbn&gt;0018-7208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Loft et al., 2018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52474FB2" w14:textId="4CB13A43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ubmarine Management</w:t>
            </w:r>
          </w:p>
        </w:tc>
        <w:tc>
          <w:tcPr>
            <w:tcW w:w="1356" w:type="dxa"/>
            <w:vAlign w:val="center"/>
          </w:tcPr>
          <w:p w14:paraId="14C93EE7" w14:textId="4615047D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14" w:type="dxa"/>
            <w:vAlign w:val="center"/>
          </w:tcPr>
          <w:p w14:paraId="077ED23A" w14:textId="2F5A1BAF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42" w:type="dxa"/>
            <w:vAlign w:val="center"/>
          </w:tcPr>
          <w:p w14:paraId="2753B84A" w14:textId="2EE4CE1C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59</w:t>
            </w:r>
          </w:p>
        </w:tc>
        <w:tc>
          <w:tcPr>
            <w:tcW w:w="1025" w:type="dxa"/>
            <w:vAlign w:val="center"/>
          </w:tcPr>
          <w:p w14:paraId="51D1B1B8" w14:textId="1AC3D13B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749BBA94" w14:textId="653E7BBB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1551BEB2" w14:textId="291D90B9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345</w:t>
            </w:r>
          </w:p>
        </w:tc>
        <w:tc>
          <w:tcPr>
            <w:tcW w:w="2587" w:type="dxa"/>
            <w:vAlign w:val="center"/>
          </w:tcPr>
          <w:p w14:paraId="7C0D811C" w14:textId="6E45D03D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rrelated with Performance</w:t>
            </w:r>
          </w:p>
        </w:tc>
      </w:tr>
      <w:tr w:rsidR="00EC6B20" w:rsidRPr="008C01B8" w14:paraId="6BD6FD35" w14:textId="77777777" w:rsidTr="00EC6B20">
        <w:tc>
          <w:tcPr>
            <w:tcW w:w="1842" w:type="dxa"/>
            <w:vAlign w:val="center"/>
          </w:tcPr>
          <w:p w14:paraId="4866A1CF" w14:textId="249A4651" w:rsidR="00EC6B20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  <w:instrText xml:space="preserve"> ADDIN EN.CITE &lt;EndNote&gt;&lt;Cite&gt;&lt;Author&gt;Ma&lt;/Author&gt;&lt;Year&gt;2005&lt;/Year&gt;&lt;RecNum&gt;1524&lt;/RecNum&gt;&lt;DisplayText&gt;(Ma &amp;amp; Kaber, 2005)&lt;/DisplayText&gt;&lt;record&gt;&lt;rec-number&gt;1524&lt;/rec-number&gt;&lt;foreign-keys&gt;&lt;key app="EN" db-id="fte529zvirww2aevxamxtp2me0d9fvz0fxvx" timestamp="1469329721"&gt;1524&lt;/key&gt;&lt;/foreign-keys&gt;&lt;ref-type name="Journal Article"&gt;17&lt;/ref-type&gt;&lt;contributors&gt;&lt;authors&gt;&lt;author&gt;Ma, R.&lt;/author&gt;&lt;author&gt;Kaber, D.&lt;/author&gt;&lt;/authors&gt;&lt;/contributors&gt;&lt;titles&gt;&lt;title&gt;Situation awareness and workload in driving while using adaptive cruise control and a cell phone&lt;/title&gt;&lt;secondary-title&gt;International Journal of Industrial Ergonomics&lt;/secondary-title&gt;&lt;/titles&gt;&lt;periodical&gt;&lt;full-title&gt;International Journal of Industrial Ergonomics&lt;/full-title&gt;&lt;/periodical&gt;&lt;volume&gt;35&lt;/volume&gt;&lt;number&gt;939-953&lt;/number&gt;&lt;keywords&gt;&lt;keyword&gt;Driving&lt;/keyword&gt;&lt;keyword&gt;SA&lt;/keyword&gt;&lt;keyword&gt;automation&lt;/keyword&gt;&lt;keyword&gt;distraction&lt;/keyword&gt;&lt;/keywords&gt;&lt;dates&gt;&lt;year&gt;2005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noProof/>
                <w:color w:val="000000" w:themeColor="text1"/>
                <w:sz w:val="20"/>
                <w:szCs w:val="20"/>
              </w:rPr>
              <w:t>(Ma &amp; Kaber, 2005)</w: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245A6CD3" w14:textId="6B7D7921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356" w:type="dxa"/>
            <w:vAlign w:val="center"/>
          </w:tcPr>
          <w:p w14:paraId="3C0DA056" w14:textId="479CD25C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71CCDA3B" w14:textId="663EF880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42" w:type="dxa"/>
            <w:vAlign w:val="center"/>
          </w:tcPr>
          <w:p w14:paraId="5ADD0537" w14:textId="18D0219E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0</w:t>
            </w:r>
          </w:p>
        </w:tc>
        <w:tc>
          <w:tcPr>
            <w:tcW w:w="1025" w:type="dxa"/>
            <w:vAlign w:val="center"/>
          </w:tcPr>
          <w:p w14:paraId="6C1DEB84" w14:textId="03A65915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52E10D4E" w14:textId="1FB43453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1EC847F9" w14:textId="5F4828BF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605</w:t>
            </w:r>
          </w:p>
        </w:tc>
        <w:tc>
          <w:tcPr>
            <w:tcW w:w="2587" w:type="dxa"/>
            <w:vAlign w:val="center"/>
          </w:tcPr>
          <w:p w14:paraId="047DDEBF" w14:textId="6E5003FF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edictive of performance</w:t>
            </w:r>
          </w:p>
        </w:tc>
      </w:tr>
      <w:tr w:rsidR="00EC6B20" w:rsidRPr="008C01B8" w14:paraId="75ABD1D3" w14:textId="77777777" w:rsidTr="00EC6B20">
        <w:tc>
          <w:tcPr>
            <w:tcW w:w="1842" w:type="dxa"/>
            <w:vAlign w:val="center"/>
          </w:tcPr>
          <w:p w14:paraId="45E34ED6" w14:textId="2883E7AB" w:rsidR="00EC6B20" w:rsidRPr="00B96E6D" w:rsidRDefault="009F04A5" w:rsidP="002C3D99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McDermott&lt;/Author&gt;&lt;Year&gt;2013&lt;/Year&gt;&lt;RecNum&gt;1942&lt;/RecNum&gt;&lt;DisplayText&gt;(McDermott &amp;amp; Fisher, 2013)&lt;/DisplayText&gt;&lt;record&gt;&lt;rec-number&gt;1942&lt;/rec-number&gt;&lt;foreign-keys&gt;&lt;key app="EN" db-id="fte529zvirww2aevxamxtp2me0d9fvz0fxvx" timestamp="1545019890"&gt;1942&lt;/key&gt;&lt;/foreign-keys&gt;&lt;ref-type name="Conference Proceedings"&gt;10&lt;/ref-type&gt;&lt;contributors&gt;&lt;authors&gt;&lt;author&gt;McDermott, Patricia L&lt;/author&gt;&lt;author&gt;Fisher, Alia&lt;/author&gt;&lt;/authors&gt;&lt;/contributors&gt;&lt;titles&gt;&lt;title&gt;Methodologies for Assessing Situation Awareness of Unmanned System Operators&lt;/title&gt;&lt;secondary-title&gt;Human Factors and Ergonomics Society Annual Meeting&lt;/secondary-title&gt;&lt;/titles&gt;&lt;pages&gt;167-171&lt;/pages&gt;&lt;volume&gt;57&lt;/volume&gt;&lt;number&gt;1&lt;/number&gt;&lt;dates&gt;&lt;year&gt;2013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McDermott &amp; Fisher, 2013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3C544EB2" w14:textId="0000A372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Robot</w:t>
            </w:r>
          </w:p>
        </w:tc>
        <w:tc>
          <w:tcPr>
            <w:tcW w:w="1356" w:type="dxa"/>
            <w:vAlign w:val="center"/>
          </w:tcPr>
          <w:p w14:paraId="095BCC2C" w14:textId="338B091B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14" w:type="dxa"/>
            <w:vAlign w:val="center"/>
          </w:tcPr>
          <w:p w14:paraId="21B46EBB" w14:textId="77E92F97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General</w:t>
            </w:r>
          </w:p>
        </w:tc>
        <w:tc>
          <w:tcPr>
            <w:tcW w:w="942" w:type="dxa"/>
            <w:vAlign w:val="center"/>
          </w:tcPr>
          <w:p w14:paraId="2208BEFF" w14:textId="47D3B93A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39</w:t>
            </w:r>
          </w:p>
        </w:tc>
        <w:tc>
          <w:tcPr>
            <w:tcW w:w="1025" w:type="dxa"/>
            <w:vAlign w:val="center"/>
          </w:tcPr>
          <w:p w14:paraId="449405EB" w14:textId="2075CC33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nd of Trial</w:t>
            </w:r>
          </w:p>
        </w:tc>
        <w:tc>
          <w:tcPr>
            <w:tcW w:w="1155" w:type="dxa"/>
            <w:vAlign w:val="center"/>
          </w:tcPr>
          <w:p w14:paraId="7DB3D492" w14:textId="62278A1B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76EEDAD3" w14:textId="21EA15E3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392</w:t>
            </w:r>
          </w:p>
        </w:tc>
        <w:tc>
          <w:tcPr>
            <w:tcW w:w="2587" w:type="dxa"/>
            <w:vAlign w:val="center"/>
          </w:tcPr>
          <w:p w14:paraId="444DBF2C" w14:textId="2C566468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nsitive to performance differences</w:t>
            </w:r>
          </w:p>
        </w:tc>
      </w:tr>
      <w:tr w:rsidR="00EC6B20" w:rsidRPr="008C01B8" w14:paraId="782AB18D" w14:textId="77777777" w:rsidTr="00EC6B20">
        <w:tc>
          <w:tcPr>
            <w:tcW w:w="1842" w:type="dxa"/>
            <w:vAlign w:val="center"/>
          </w:tcPr>
          <w:p w14:paraId="016A11F0" w14:textId="58AA447B" w:rsidR="00EC6B20" w:rsidRPr="00B96E6D" w:rsidRDefault="009F04A5" w:rsidP="006A581F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6A581F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McGowan&lt;/Author&gt;&lt;Year&gt;2004&lt;/Year&gt;&lt;RecNum&gt;1878&lt;/RecNum&gt;&lt;DisplayText&gt;(McGowan &amp;amp; Banbury, 2004)&lt;/DisplayText&gt;&lt;record&gt;&lt;rec-number&gt;1878&lt;/rec-number&gt;&lt;foreign-keys&gt;&lt;key app="EN" db-id="fte529zvirww2aevxamxtp2me0d9fvz0fxvx" timestamp="1542502135"&gt;1878&lt;/key&gt;&lt;/foreign-keys&gt;&lt;ref-type name="Conference Proceedings"&gt;10&lt;/ref-type&gt;&lt;contributors&gt;&lt;authors&gt;&lt;author&gt;McGowan, Alastair&lt;/author&gt;&lt;author&gt;Banbury, Simon&lt;/author&gt;&lt;/authors&gt;&lt;/contributors&gt;&lt;titles&gt;&lt;title&gt;Interruption and reorientation effects of a situation awareness probe on driving hazard anticipation&lt;/title&gt;&lt;secondary-title&gt;Human Factors and Ergonomics Society Annual Meeting&lt;/secondary-title&gt;&lt;/titles&gt;&lt;pages&gt;290-294&lt;/pages&gt;&lt;volume&gt;48&lt;/volume&gt;&lt;number&gt;3&lt;/number&gt;&lt;dates&gt;&lt;year&gt;2004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McGowan &amp; Banbury, 2004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5D3ECA79" w14:textId="5E2E985E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 Hazard Anticipation</w:t>
            </w:r>
          </w:p>
        </w:tc>
        <w:tc>
          <w:tcPr>
            <w:tcW w:w="1356" w:type="dxa"/>
            <w:vAlign w:val="center"/>
          </w:tcPr>
          <w:p w14:paraId="4CEA7D31" w14:textId="3C982F55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Videos</w:t>
            </w:r>
          </w:p>
        </w:tc>
        <w:tc>
          <w:tcPr>
            <w:tcW w:w="1414" w:type="dxa"/>
            <w:vAlign w:val="center"/>
          </w:tcPr>
          <w:p w14:paraId="5AD1A20E" w14:textId="355C99E9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42" w:type="dxa"/>
            <w:vAlign w:val="center"/>
          </w:tcPr>
          <w:p w14:paraId="3742EA73" w14:textId="3C8944CE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52</w:t>
            </w:r>
          </w:p>
        </w:tc>
        <w:tc>
          <w:tcPr>
            <w:tcW w:w="1025" w:type="dxa"/>
            <w:vAlign w:val="center"/>
          </w:tcPr>
          <w:p w14:paraId="1D28FED1" w14:textId="79215F69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48C464E0" w14:textId="1056316A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315ED41F" w14:textId="55B26322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557</w:t>
            </w:r>
          </w:p>
        </w:tc>
        <w:tc>
          <w:tcPr>
            <w:tcW w:w="2587" w:type="dxa"/>
            <w:vAlign w:val="center"/>
          </w:tcPr>
          <w:p w14:paraId="1DFC6E93" w14:textId="3791EEF6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rrelated with hazard perception</w:t>
            </w:r>
          </w:p>
        </w:tc>
      </w:tr>
      <w:tr w:rsidR="00EC6B20" w:rsidRPr="008C01B8" w14:paraId="42390F99" w14:textId="77777777" w:rsidTr="00EC6B20">
        <w:tc>
          <w:tcPr>
            <w:tcW w:w="1842" w:type="dxa"/>
            <w:vAlign w:val="center"/>
          </w:tcPr>
          <w:p w14:paraId="2EA49E15" w14:textId="391195D5" w:rsidR="00EC6B20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McKenna&lt;/Author&gt;&lt;Year&gt;2014&lt;/Year&gt;&lt;RecNum&gt;1893&lt;/RecNum&gt;&lt;DisplayText&gt;(McKenna et al., 2014)&lt;/DisplayText&gt;&lt;record&gt;&lt;rec-number&gt;1893&lt;/rec-number&gt;&lt;foreign-keys&gt;&lt;key app="EN" db-id="fte529zvirww2aevxamxtp2me0d9fvz0fxvx" timestamp="1542519346"&gt;1893&lt;/key&gt;&lt;/foreign-keys&gt;&lt;ref-type name="Journal Article"&gt;17&lt;/ref-type&gt;&lt;contributors&gt;&lt;authors&gt;&lt;author&gt;McKenna, Lisa&lt;/author&gt;&lt;author&gt;Missen, Karen&lt;/author&gt;&lt;author&gt;Cooper, Simon&lt;/author&gt;&lt;author&gt;Bogossian, Fiona&lt;/author&gt;&lt;author&gt;Bucknall, Tracey&lt;/author&gt;&lt;author&gt;Cant, Robyn&lt;/author&gt;&lt;/authors&gt;&lt;/contributors&gt;&lt;titles&gt;&lt;title&gt;Situation awareness in undergraduate nursing students managing simulated patient deterioration&lt;/title&gt;&lt;secondary-title&gt;Nurse Education Today&lt;/secondary-title&gt;&lt;/titles&gt;&lt;periodical&gt;&lt;full-title&gt;Nurse Education Today&lt;/full-title&gt;&lt;/periodical&gt;&lt;pages&gt;e27-e31&lt;/pages&gt;&lt;volume&gt;34&lt;/volume&gt;&lt;number&gt;6&lt;/number&gt;&lt;dates&gt;&lt;year&gt;2014&lt;/year&gt;&lt;/dates&gt;&lt;isbn&gt;0260-6917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McKenna et al., 2014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  <w:r w:rsidR="00EC6B20" w:rsidRPr="00B96E6D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528" w:type="dxa"/>
            <w:vAlign w:val="center"/>
          </w:tcPr>
          <w:p w14:paraId="7C515967" w14:textId="4C4AAAED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ursing</w:t>
            </w:r>
          </w:p>
        </w:tc>
        <w:tc>
          <w:tcPr>
            <w:tcW w:w="1356" w:type="dxa"/>
            <w:vAlign w:val="center"/>
          </w:tcPr>
          <w:p w14:paraId="57DFB316" w14:textId="678C3151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Live Exercises</w:t>
            </w:r>
          </w:p>
        </w:tc>
        <w:tc>
          <w:tcPr>
            <w:tcW w:w="1414" w:type="dxa"/>
            <w:vAlign w:val="center"/>
          </w:tcPr>
          <w:p w14:paraId="3BE637C5" w14:textId="084CEDDC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</w:t>
            </w:r>
          </w:p>
        </w:tc>
        <w:tc>
          <w:tcPr>
            <w:tcW w:w="942" w:type="dxa"/>
            <w:vAlign w:val="center"/>
          </w:tcPr>
          <w:p w14:paraId="09F6662C" w14:textId="0A4DC6F3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97</w:t>
            </w:r>
          </w:p>
        </w:tc>
        <w:tc>
          <w:tcPr>
            <w:tcW w:w="1025" w:type="dxa"/>
            <w:vAlign w:val="center"/>
          </w:tcPr>
          <w:p w14:paraId="4CBA6526" w14:textId="64D60A54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nd of Trial</w:t>
            </w:r>
          </w:p>
        </w:tc>
        <w:tc>
          <w:tcPr>
            <w:tcW w:w="1155" w:type="dxa"/>
            <w:vAlign w:val="center"/>
          </w:tcPr>
          <w:p w14:paraId="25C7415E" w14:textId="02571F3F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68236F77" w14:textId="6356687C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587" w:type="dxa"/>
            <w:vAlign w:val="center"/>
          </w:tcPr>
          <w:p w14:paraId="32780A8A" w14:textId="1D1EF2F0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rrelated with performance differences</w:t>
            </w:r>
          </w:p>
        </w:tc>
      </w:tr>
      <w:tr w:rsidR="00EC6B20" w:rsidRPr="008C01B8" w14:paraId="79D18214" w14:textId="77777777" w:rsidTr="00EC6B20">
        <w:tc>
          <w:tcPr>
            <w:tcW w:w="1842" w:type="dxa"/>
            <w:vAlign w:val="center"/>
          </w:tcPr>
          <w:p w14:paraId="4D2A7ACE" w14:textId="23D222BA" w:rsidR="00EC6B20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O&amp;apos;Brien&lt;/Author&gt;&lt;Year&gt;2007&lt;/Year&gt;&lt;RecNum&gt;1416&lt;/RecNum&gt;&lt;DisplayText&gt;(O&amp;apos;Brien &amp;amp; O&amp;apos;Hare, 2007)&lt;/DisplayText&gt;&lt;record&gt;&lt;rec-number&gt;1416&lt;/rec-number&gt;&lt;foreign-keys&gt;&lt;key app="EN" db-id="fte529zvirww2aevxamxtp2me0d9fvz0fxvx" timestamp="1385568535"&gt;1416&lt;/key&gt;&lt;/foreign-keys&gt;&lt;ref-type name="Journal Article"&gt;17&lt;/ref-type&gt;&lt;contributors&gt;&lt;authors&gt;&lt;author&gt;O&amp;apos;Brien, K. S.&lt;/author&gt;&lt;author&gt;O&amp;apos;Hare, D.&lt;/author&gt;&lt;/authors&gt;&lt;/contributors&gt;&lt;titles&gt;&lt;title&gt;Situational awareness ability and cognitive skills training in a complex real-world task&lt;/title&gt;&lt;secondary-title&gt;Ergonomics&lt;/secondary-title&gt;&lt;/titles&gt;&lt;periodical&gt;&lt;full-title&gt;Ergonomics&lt;/full-title&gt;&lt;/periodical&gt;&lt;pages&gt;1064-1091&lt;/pages&gt;&lt;volume&gt;50&lt;/volume&gt;&lt;number&gt;7&lt;/number&gt;&lt;keywords&gt;&lt;keyword&gt;SA&lt;/keyword&gt;&lt;keyword&gt;training&lt;/keyword&gt;&lt;keyword&gt;individual differences&lt;/keyword&gt;&lt;/keywords&gt;&lt;dates&gt;&lt;year&gt;2007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O'Brien &amp; O'Hare, 2007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71B5FFA8" w14:textId="0A3013C2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356" w:type="dxa"/>
            <w:vAlign w:val="center"/>
          </w:tcPr>
          <w:p w14:paraId="6E1DD387" w14:textId="7172B797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14" w:type="dxa"/>
            <w:vAlign w:val="center"/>
          </w:tcPr>
          <w:p w14:paraId="0948D9DB" w14:textId="58FA0BF2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42" w:type="dxa"/>
            <w:vAlign w:val="center"/>
          </w:tcPr>
          <w:p w14:paraId="4ADA6B1E" w14:textId="0BA938EE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0</w:t>
            </w:r>
          </w:p>
        </w:tc>
        <w:tc>
          <w:tcPr>
            <w:tcW w:w="1025" w:type="dxa"/>
            <w:vAlign w:val="center"/>
          </w:tcPr>
          <w:p w14:paraId="384C3F75" w14:textId="75F9B928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602B3203" w14:textId="0841244D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742A7401" w14:textId="461A5FAF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575</w:t>
            </w:r>
          </w:p>
        </w:tc>
        <w:tc>
          <w:tcPr>
            <w:tcW w:w="2587" w:type="dxa"/>
            <w:vAlign w:val="center"/>
          </w:tcPr>
          <w:p w14:paraId="1BB13F2E" w14:textId="7CD5A1E0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 predictive of performance; Combined Score</w:t>
            </w:r>
          </w:p>
        </w:tc>
      </w:tr>
      <w:tr w:rsidR="00EC6B20" w:rsidRPr="008C01B8" w14:paraId="275C4488" w14:textId="77777777" w:rsidTr="00EC6B20">
        <w:tc>
          <w:tcPr>
            <w:tcW w:w="1842" w:type="dxa"/>
            <w:vAlign w:val="center"/>
          </w:tcPr>
          <w:p w14:paraId="323AD6AF" w14:textId="6B6513CC" w:rsidR="00EC6B20" w:rsidRPr="00B96E6D" w:rsidRDefault="009F04A5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Paletta&lt;/Author&gt;&lt;Year&gt;2017&lt;/Year&gt;&lt;RecNum&gt;1875&lt;/RecNum&gt;&lt;DisplayText&gt;(Paletta et al., 2017)&lt;/DisplayText&gt;&lt;record&gt;&lt;rec-number&gt;1875&lt;/rec-number&gt;&lt;foreign-keys&gt;&lt;key app="EN" db-id="fte529zvirww2aevxamxtp2me0d9fvz0fxvx" timestamp="1542499126"&gt;1875&lt;/key&gt;&lt;/foreign-keys&gt;&lt;ref-type name="Conference Proceedings"&gt;10&lt;/ref-type&gt;&lt;contributors&gt;&lt;authors&gt;&lt;author&gt;Paletta, Lucas&lt;/author&gt;&lt;author&gt;Dini, Amir&lt;/author&gt;&lt;author&gt;Murko, Cornelia&lt;/author&gt;&lt;author&gt;Yahyanejad, Saeed&lt;/author&gt;&lt;author&gt;Schwarz, Michael&lt;/author&gt;&lt;author&gt;Lodron, Gerald&lt;/author&gt;&lt;author&gt;Ladstätter, Stefan&lt;/author&gt;&lt;author&gt;Paar, Gerhard&lt;/author&gt;&lt;author&gt;Velik, Rosemarie&lt;/author&gt;&lt;/authors&gt;&lt;/contributors&gt;&lt;titles&gt;&lt;title&gt;Towards real-time probabilistic evaluation of situation awareness from human gaze in human-robot interaction&lt;/title&gt;&lt;secondary-title&gt;Companion of the 2017 ACM/IEEE International Conference on Human-Robot Interaction&lt;/secondary-title&gt;&lt;/titles&gt;&lt;pages&gt;247-248&lt;/pages&gt;&lt;dates&gt;&lt;year&gt;2017&lt;/year&gt;&lt;/dates&gt;&lt;publisher&gt;ACM&lt;/publisher&gt;&lt;isbn&gt;1450348858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Paletta et al., 2017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164AC919" w14:textId="3CBF3173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Robot</w:t>
            </w:r>
          </w:p>
        </w:tc>
        <w:tc>
          <w:tcPr>
            <w:tcW w:w="1356" w:type="dxa"/>
            <w:vAlign w:val="center"/>
          </w:tcPr>
          <w:p w14:paraId="4E118F89" w14:textId="0DD8CA91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12BC513D" w14:textId="50DFE295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General</w:t>
            </w:r>
          </w:p>
        </w:tc>
        <w:tc>
          <w:tcPr>
            <w:tcW w:w="942" w:type="dxa"/>
            <w:vAlign w:val="center"/>
          </w:tcPr>
          <w:p w14:paraId="5D855C29" w14:textId="38045A07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9</w:t>
            </w:r>
          </w:p>
        </w:tc>
        <w:tc>
          <w:tcPr>
            <w:tcW w:w="1025" w:type="dxa"/>
            <w:vAlign w:val="center"/>
          </w:tcPr>
          <w:p w14:paraId="602D8A47" w14:textId="19FE879A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4E1EA986" w14:textId="54A4D63E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095A4A75" w14:textId="52BBE44F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608</w:t>
            </w:r>
          </w:p>
        </w:tc>
        <w:tc>
          <w:tcPr>
            <w:tcW w:w="2587" w:type="dxa"/>
            <w:vAlign w:val="center"/>
          </w:tcPr>
          <w:p w14:paraId="67E716A2" w14:textId="0D329819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edictive of performance</w:t>
            </w:r>
          </w:p>
        </w:tc>
      </w:tr>
      <w:tr w:rsidR="00EC6B20" w:rsidRPr="008C01B8" w14:paraId="282CE6DA" w14:textId="77777777" w:rsidTr="00EC6B20">
        <w:tc>
          <w:tcPr>
            <w:tcW w:w="1842" w:type="dxa"/>
            <w:vAlign w:val="center"/>
          </w:tcPr>
          <w:p w14:paraId="06F0788A" w14:textId="73B35C00" w:rsidR="00EC6B20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Pierce&lt;/Author&gt;&lt;Year&gt;2008&lt;/Year&gt;&lt;RecNum&gt;1845&lt;/RecNum&gt;&lt;DisplayText&gt;(Pierce, Strybel, &amp;amp; Vu, 2008)&lt;/DisplayText&gt;&lt;record&gt;&lt;rec-number&gt;1845&lt;/rec-number&gt;&lt;foreign-keys&gt;&lt;key app="EN" db-id="fte529zvirww2aevxamxtp2me0d9fvz0fxvx" timestamp="1541831054"&gt;1845&lt;/key&gt;&lt;/foreign-keys&gt;&lt;ref-type name="Conference Proceedings"&gt;10&lt;/ref-type&gt;&lt;contributors&gt;&lt;authors&gt;&lt;author&gt;Pierce, Russell S&lt;/author&gt;&lt;author&gt;Strybel, Thomas Z&lt;/author&gt;&lt;author&gt;Vu, Kim-Phuong L&lt;/author&gt;&lt;/authors&gt;&lt;/contributors&gt;&lt;titles&gt;&lt;title&gt;Comparing situation awareness measurement techniques in a low fidelity air traffic control simulation&lt;/title&gt;&lt;secondary-title&gt;26th International Congress of the Aeronautical Sciences (ICAS)&lt;/secondary-title&gt;&lt;/titles&gt;&lt;pages&gt;1-8&lt;/pages&gt;&lt;dates&gt;&lt;year&gt;2008&lt;/year&gt;&lt;/dates&gt;&lt;pub-location&gt;Anchorage, AS&lt;/pub-location&gt;&lt;publisher&gt;ICAS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Pierce, Strybel, &amp; Vu, 2008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524CFF27" w14:textId="011874B1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356" w:type="dxa"/>
            <w:vAlign w:val="center"/>
          </w:tcPr>
          <w:p w14:paraId="6EE55DC5" w14:textId="22416738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14" w:type="dxa"/>
            <w:vAlign w:val="center"/>
          </w:tcPr>
          <w:p w14:paraId="704B5044" w14:textId="42219CAC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42" w:type="dxa"/>
            <w:vAlign w:val="center"/>
          </w:tcPr>
          <w:p w14:paraId="14532ABB" w14:textId="1E8442D9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1</w:t>
            </w:r>
          </w:p>
        </w:tc>
        <w:tc>
          <w:tcPr>
            <w:tcW w:w="1025" w:type="dxa"/>
            <w:vAlign w:val="center"/>
          </w:tcPr>
          <w:p w14:paraId="559AFC4F" w14:textId="53053E38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35CE3B44" w14:textId="0B30DDD0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5</w:t>
            </w:r>
          </w:p>
        </w:tc>
        <w:tc>
          <w:tcPr>
            <w:tcW w:w="1111" w:type="dxa"/>
            <w:vAlign w:val="center"/>
          </w:tcPr>
          <w:p w14:paraId="43C46E01" w14:textId="6CBA2484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391</w:t>
            </w:r>
          </w:p>
        </w:tc>
        <w:tc>
          <w:tcPr>
            <w:tcW w:w="2587" w:type="dxa"/>
            <w:vAlign w:val="center"/>
          </w:tcPr>
          <w:p w14:paraId="61BCEF15" w14:textId="3C17BF62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rrelated with performance</w:t>
            </w:r>
          </w:p>
        </w:tc>
      </w:tr>
      <w:tr w:rsidR="00EC6B20" w:rsidRPr="008C01B8" w14:paraId="63D66312" w14:textId="77777777" w:rsidTr="00EC6B20">
        <w:tc>
          <w:tcPr>
            <w:tcW w:w="1842" w:type="dxa"/>
          </w:tcPr>
          <w:p w14:paraId="1B4413BF" w14:textId="7DC57E83" w:rsidR="00EC6B20" w:rsidRPr="00B96E6D" w:rsidRDefault="009F04A5" w:rsidP="00CD31A7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CD31A7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Pierce&lt;/Author&gt;&lt;Year&gt;2008&lt;/Year&gt;&lt;RecNum&gt;1845&lt;/RecNum&gt;&lt;DisplayText&gt;(Pierce, Strybel, et al., 2008)&lt;/DisplayText&gt;&lt;record&gt;&lt;rec-number&gt;1845&lt;/rec-number&gt;&lt;foreign-keys&gt;&lt;key app="EN" db-id="fte529zvirww2aevxamxtp2me0d9fvz0fxvx" timestamp="1541831054"&gt;1845&lt;/key&gt;&lt;/foreign-keys&gt;&lt;ref-type name="Conference Proceedings"&gt;10&lt;/ref-type&gt;&lt;contributors&gt;&lt;authors&gt;&lt;author&gt;Pierce, Russell S&lt;/author&gt;&lt;author&gt;Strybel, Thomas Z&lt;/author&gt;&lt;author&gt;Vu, Kim-Phuong L&lt;/author&gt;&lt;/authors&gt;&lt;/contributors&gt;&lt;titles&gt;&lt;title&gt;Comparing situation awareness measurement techniques in a low fidelity air traffic control simulation&lt;/title&gt;&lt;secondary-title&gt;26th International Congress of the Aeronautical Sciences (ICAS)&lt;/secondary-title&gt;&lt;/titles&gt;&lt;pages&gt;1-8&lt;/pages&gt;&lt;dates&gt;&lt;year&gt;2008&lt;/year&gt;&lt;/dates&gt;&lt;pub-location&gt;Anchorage, AS&lt;/pub-location&gt;&lt;publisher&gt;ICAS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="00CD31A7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Pierce, Strybel, et al., 2008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1DB65032" w14:textId="4255FA23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356" w:type="dxa"/>
            <w:vAlign w:val="center"/>
          </w:tcPr>
          <w:p w14:paraId="762F3E6A" w14:textId="7769E48E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14" w:type="dxa"/>
            <w:vAlign w:val="center"/>
          </w:tcPr>
          <w:p w14:paraId="0D7A67D0" w14:textId="3472259B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42" w:type="dxa"/>
            <w:vAlign w:val="center"/>
          </w:tcPr>
          <w:p w14:paraId="2BED616B" w14:textId="1A197544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1</w:t>
            </w:r>
          </w:p>
        </w:tc>
        <w:tc>
          <w:tcPr>
            <w:tcW w:w="1025" w:type="dxa"/>
            <w:vAlign w:val="center"/>
          </w:tcPr>
          <w:p w14:paraId="4CBF0AF4" w14:textId="5DB46FE4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</w:t>
            </w:r>
          </w:p>
        </w:tc>
        <w:tc>
          <w:tcPr>
            <w:tcW w:w="1155" w:type="dxa"/>
            <w:vAlign w:val="center"/>
          </w:tcPr>
          <w:p w14:paraId="58141E9C" w14:textId="6E3574E3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16E73D10" w14:textId="13D21A5C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518</w:t>
            </w:r>
          </w:p>
        </w:tc>
        <w:tc>
          <w:tcPr>
            <w:tcW w:w="2587" w:type="dxa"/>
            <w:vAlign w:val="center"/>
          </w:tcPr>
          <w:p w14:paraId="401E41FD" w14:textId="7E49F27E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rrelated with performance</w:t>
            </w:r>
          </w:p>
        </w:tc>
      </w:tr>
      <w:tr w:rsidR="00EC6B20" w:rsidRPr="008C01B8" w14:paraId="657B83A5" w14:textId="77777777" w:rsidTr="00EC6B20">
        <w:tc>
          <w:tcPr>
            <w:tcW w:w="1842" w:type="dxa"/>
          </w:tcPr>
          <w:p w14:paraId="26B44A33" w14:textId="1BB46101" w:rsidR="00EC6B20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Prince&lt;/Author&gt;&lt;Year&gt;2007&lt;/Year&gt;&lt;RecNum&gt;1976&lt;/RecNum&gt;&lt;DisplayText&gt;(Prince, Ellis, Brannick, &amp;amp; Salas, 2007)&lt;/DisplayText&gt;&lt;record&gt;&lt;rec-number&gt;1976&lt;/rec-number&gt;&lt;foreign-keys&gt;&lt;key app="EN" db-id="fte529zvirww2aevxamxtp2me0d9fvz0fxvx" timestamp="1545431062"&gt;1976&lt;/key&gt;&lt;/foreign-keys&gt;&lt;ref-type name="Journal Article"&gt;17&lt;/ref-type&gt;&lt;contributors&gt;&lt;authors&gt;&lt;author&gt;Prince, Carolyn&lt;/author&gt;&lt;author&gt;Ellis, Erica&lt;/author&gt;&lt;author&gt;Brannick, Michael T&lt;/author&gt;&lt;author&gt;Salas, Eduardo&lt;/author&gt;&lt;/authors&gt;&lt;/contributors&gt;&lt;titles&gt;&lt;title&gt;Measurement of team situation awareness in low experience level aviators&lt;/title&gt;&lt;secondary-title&gt;The International Journal of Aviation Psychology&lt;/secondary-title&gt;&lt;/titles&gt;&lt;periodical&gt;&lt;full-title&gt;The International Journal of Aviation Psychology&lt;/full-title&gt;&lt;/periodical&gt;&lt;pages&gt;41-57&lt;/pages&gt;&lt;volume&gt;17&lt;/volume&gt;&lt;number&gt;1&lt;/number&gt;&lt;dates&gt;&lt;year&gt;2007&lt;/year&gt;&lt;/dates&gt;&lt;isbn&gt;1050-8414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Prince, Ellis, Brannick, &amp; Salas, 2007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6D8F56B3" w14:textId="7C0EC85C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viation</w:t>
            </w:r>
          </w:p>
        </w:tc>
        <w:tc>
          <w:tcPr>
            <w:tcW w:w="1356" w:type="dxa"/>
            <w:vAlign w:val="center"/>
          </w:tcPr>
          <w:p w14:paraId="2EFDF881" w14:textId="5E295FA4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603340DB" w14:textId="7446F7E8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</w:t>
            </w:r>
          </w:p>
        </w:tc>
        <w:tc>
          <w:tcPr>
            <w:tcW w:w="942" w:type="dxa"/>
            <w:vAlign w:val="center"/>
          </w:tcPr>
          <w:p w14:paraId="294C0327" w14:textId="61A17D9C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41</w:t>
            </w:r>
          </w:p>
        </w:tc>
        <w:tc>
          <w:tcPr>
            <w:tcW w:w="1025" w:type="dxa"/>
            <w:vAlign w:val="center"/>
          </w:tcPr>
          <w:p w14:paraId="6421B0BA" w14:textId="0B5CAD1B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7B85CD4C" w14:textId="7D6999B4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5721D4DE" w14:textId="573A97BC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410</w:t>
            </w:r>
          </w:p>
        </w:tc>
        <w:tc>
          <w:tcPr>
            <w:tcW w:w="2587" w:type="dxa"/>
            <w:vAlign w:val="center"/>
          </w:tcPr>
          <w:p w14:paraId="47F03705" w14:textId="7DDBDF2F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edictive of performance</w:t>
            </w:r>
          </w:p>
        </w:tc>
      </w:tr>
      <w:tr w:rsidR="00554C15" w:rsidRPr="008C01B8" w14:paraId="5106D62C" w14:textId="77777777" w:rsidTr="00EC6B20">
        <w:tc>
          <w:tcPr>
            <w:tcW w:w="1842" w:type="dxa"/>
            <w:vAlign w:val="center"/>
          </w:tcPr>
          <w:p w14:paraId="2900543D" w14:textId="17EF50DF" w:rsidR="00554C15" w:rsidRPr="00554C15" w:rsidRDefault="007206E3" w:rsidP="007206E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Puuska&lt;/Author&gt;&lt;Year&gt;2018&lt;/Year&gt;&lt;RecNum&gt;2098&lt;/RecNum&gt;&lt;DisplayText&gt;(Puuska, 2018)&lt;/DisplayText&gt;&lt;record&gt;&lt;rec-number&gt;2098&lt;/rec-number&gt;&lt;foreign-keys&gt;&lt;key app="EN" db-id="fte529zvirww2aevxamxtp2me0d9fvz0fxvx" timestamp="1556670296"&gt;2098&lt;/key&gt;&lt;/foreign-keys&gt;&lt;ref-type name="Journal Article"&gt;17&lt;/ref-type&gt;&lt;contributors&gt;&lt;authors&gt;&lt;author&gt;Puuska, S., Rummukainen, L., Timonen, J., Lääperi, L., Klemetti, M., Oksama, L., &amp;amp; Vankka, J&lt;/author&gt;&lt;/authors&gt;&lt;/contributors&gt;&lt;titles&gt;&lt;title&gt;Nationwide critical infrastructure monitoring using a common operating picture framework&lt;/title&gt;&lt;secondary-title&gt;International Journal of Critical Infrastructure Protection&lt;/secondary-title&gt;&lt;/titles&gt;&lt;periodical&gt;&lt;full-title&gt;International Journal of Critical Infrastructure Protection&lt;/full-title&gt;&lt;/periodical&gt;&lt;volume&gt;20&lt;/volume&gt;&lt;number&gt;28-47&lt;/number&gt;&lt;dates&gt;&lt;year&gt;2018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Puuska, 2018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0CAC6827" w14:textId="29A7694A" w:rsidR="00554C15" w:rsidRPr="00554C15" w:rsidRDefault="00554C15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etwork Monitoring</w:t>
            </w:r>
          </w:p>
        </w:tc>
        <w:tc>
          <w:tcPr>
            <w:tcW w:w="1356" w:type="dxa"/>
            <w:vAlign w:val="center"/>
          </w:tcPr>
          <w:p w14:paraId="4D24584A" w14:textId="167EFFB2" w:rsidR="00554C15" w:rsidRPr="00554C15" w:rsidRDefault="00554C15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065BEA99" w14:textId="212411E7" w:rsidR="00554C15" w:rsidRPr="00554C15" w:rsidRDefault="00554C15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</w:t>
            </w:r>
          </w:p>
        </w:tc>
        <w:tc>
          <w:tcPr>
            <w:tcW w:w="942" w:type="dxa"/>
            <w:vAlign w:val="center"/>
          </w:tcPr>
          <w:p w14:paraId="0F43AFA6" w14:textId="7FCF9445" w:rsidR="00554C15" w:rsidRPr="00554C15" w:rsidRDefault="00554C15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3</w:t>
            </w:r>
          </w:p>
        </w:tc>
        <w:tc>
          <w:tcPr>
            <w:tcW w:w="1025" w:type="dxa"/>
            <w:vAlign w:val="center"/>
          </w:tcPr>
          <w:p w14:paraId="32B63265" w14:textId="59781499" w:rsidR="00554C15" w:rsidRPr="00554C15" w:rsidRDefault="00554C15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12B82449" w14:textId="6EBB2365" w:rsidR="00554C15" w:rsidRPr="00554C15" w:rsidRDefault="00554C15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3D54C4F5" w14:textId="1C49D686" w:rsidR="00554C15" w:rsidRPr="00554C15" w:rsidRDefault="00554C15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6315</w:t>
            </w:r>
          </w:p>
        </w:tc>
        <w:tc>
          <w:tcPr>
            <w:tcW w:w="2587" w:type="dxa"/>
            <w:vAlign w:val="center"/>
          </w:tcPr>
          <w:p w14:paraId="7814CCEF" w14:textId="57B79DD5" w:rsidR="00554C15" w:rsidRPr="00554C15" w:rsidRDefault="00554C15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54C1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edictive of performance with new display</w:t>
            </w:r>
          </w:p>
        </w:tc>
      </w:tr>
      <w:tr w:rsidR="00EC6B20" w:rsidRPr="008C01B8" w14:paraId="5C6A903F" w14:textId="77777777" w:rsidTr="00EC6B20">
        <w:tc>
          <w:tcPr>
            <w:tcW w:w="1842" w:type="dxa"/>
            <w:vAlign w:val="center"/>
          </w:tcPr>
          <w:p w14:paraId="46D75A5F" w14:textId="7FD5FC69" w:rsidR="00EC6B20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Salmon&lt;/Author&gt;&lt;Year&gt;2009&lt;/Year&gt;&lt;RecNum&gt;1841&lt;/RecNum&gt;&lt;DisplayText&gt;(Salmon et al., 2009)&lt;/DisplayText&gt;&lt;record&gt;&lt;rec-number&gt;1841&lt;/rec-number&gt;&lt;foreign-keys&gt;&lt;key app="EN" db-id="fte529zvirww2aevxamxtp2me0d9fvz0fxvx" timestamp="1541825534"&gt;1841&lt;/key&gt;&lt;/foreign-keys&gt;&lt;ref-type name="Journal Article"&gt;17&lt;/ref-type&gt;&lt;contributors&gt;&lt;authors&gt;&lt;author&gt;Salmon, Paul M&lt;/author&gt;&lt;author&gt;Stanton, Neville A&lt;/author&gt;&lt;author&gt;Walker, Guy H&lt;/author&gt;&lt;author&gt;Jenkins, Daniel&lt;/author&gt;&lt;author&gt;Ladva, Darshna&lt;/author&gt;&lt;author&gt;Rafferty, Laura&lt;/author&gt;&lt;author&gt;Young, Mark&lt;/author&gt;&lt;/authors&gt;&lt;/contributors&gt;&lt;titles&gt;&lt;title&gt;Measuring Situation Awareness in complex systems: Comparison of measures study&lt;/title&gt;&lt;secondary-title&gt;International Journal of Industrial Ergonomics&lt;/secondary-title&gt;&lt;/titles&gt;&lt;periodical&gt;&lt;full-title&gt;International Journal of Industrial Ergonomics&lt;/full-title&gt;&lt;/periodical&gt;&lt;pages&gt;490-500&lt;/pages&gt;&lt;volume&gt;39&lt;/volume&gt;&lt;number&gt;3&lt;/number&gt;&lt;dates&gt;&lt;year&gt;2009&lt;/year&gt;&lt;/dates&gt;&lt;isbn&gt;0169-8141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Salmon et al., 2009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4EB2B9D0" w14:textId="71A56732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 planning</w:t>
            </w:r>
          </w:p>
        </w:tc>
        <w:tc>
          <w:tcPr>
            <w:tcW w:w="1356" w:type="dxa"/>
            <w:vAlign w:val="center"/>
          </w:tcPr>
          <w:p w14:paraId="398F4F75" w14:textId="7174D416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14" w:type="dxa"/>
            <w:vAlign w:val="center"/>
          </w:tcPr>
          <w:p w14:paraId="49E80EC0" w14:textId="29F931A0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42" w:type="dxa"/>
            <w:vAlign w:val="center"/>
          </w:tcPr>
          <w:p w14:paraId="668AAE05" w14:textId="57F194AD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0</w:t>
            </w:r>
          </w:p>
        </w:tc>
        <w:tc>
          <w:tcPr>
            <w:tcW w:w="1025" w:type="dxa"/>
            <w:vAlign w:val="center"/>
          </w:tcPr>
          <w:p w14:paraId="7142E096" w14:textId="69E18A9C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2DAED47A" w14:textId="0C8F73BE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271A1B12" w14:textId="7657F72B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587" w:type="dxa"/>
            <w:vAlign w:val="center"/>
          </w:tcPr>
          <w:p w14:paraId="2F8D57B5" w14:textId="27B220D6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 predictive of performance</w:t>
            </w:r>
          </w:p>
        </w:tc>
      </w:tr>
      <w:tr w:rsidR="00EC6B20" w:rsidRPr="008C01B8" w14:paraId="462E02A5" w14:textId="77777777" w:rsidTr="00EC6B20">
        <w:tc>
          <w:tcPr>
            <w:tcW w:w="1842" w:type="dxa"/>
            <w:vAlign w:val="center"/>
          </w:tcPr>
          <w:p w14:paraId="362BA7C6" w14:textId="6532F194" w:rsidR="00EC6B20" w:rsidRPr="00B96E6D" w:rsidRDefault="009F04A5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Sethumadhavan&lt;/Author&gt;&lt;Year&gt;2011&lt;/Year&gt;&lt;RecNum&gt;1935&lt;/RecNum&gt;&lt;DisplayText&gt;(Sethumadhavan, 2011)&lt;/DisplayText&gt;&lt;record&gt;&lt;rec-number&gt;1935&lt;/rec-number&gt;&lt;foreign-keys&gt;&lt;key app="EN" db-id="fte529zvirww2aevxamxtp2me0d9fvz0fxvx" timestamp="1545016550"&gt;1935&lt;/key&gt;&lt;/foreign-keys&gt;&lt;ref-type name="Conference Proceedings"&gt;10&lt;/ref-type&gt;&lt;contributors&gt;&lt;authors&gt;&lt;author&gt;Sethumadhavan, Arathi&lt;/author&gt;&lt;/authors&gt;&lt;/contributors&gt;&lt;titles&gt;&lt;title&gt;Effects of first automation failure on situation awareness and performance in an air traffic control task&lt;/title&gt;&lt;secondary-title&gt;Proceedings of the and Ergonomics Society Annual Meeting&lt;/secondary-title&gt;&lt;/titles&gt;&lt;pages&gt;350-354&lt;/pages&gt;&lt;volume&gt;55&lt;/volume&gt;&lt;number&gt;1&lt;/number&gt;&lt;dates&gt;&lt;year&gt;2011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Sethumadhavan, 2011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43D02588" w14:textId="303F36E8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356" w:type="dxa"/>
            <w:vAlign w:val="center"/>
          </w:tcPr>
          <w:p w14:paraId="233C9AA4" w14:textId="042A3D53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14" w:type="dxa"/>
            <w:vAlign w:val="center"/>
          </w:tcPr>
          <w:p w14:paraId="67053CF3" w14:textId="637F40DD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42" w:type="dxa"/>
            <w:vAlign w:val="center"/>
          </w:tcPr>
          <w:p w14:paraId="4F001908" w14:textId="23E84277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72</w:t>
            </w:r>
          </w:p>
        </w:tc>
        <w:tc>
          <w:tcPr>
            <w:tcW w:w="1025" w:type="dxa"/>
            <w:vAlign w:val="center"/>
          </w:tcPr>
          <w:p w14:paraId="51CD312E" w14:textId="204AA374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47E4936B" w14:textId="6A6D52E8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26F84451" w14:textId="7F129034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488</w:t>
            </w:r>
          </w:p>
        </w:tc>
        <w:tc>
          <w:tcPr>
            <w:tcW w:w="2587" w:type="dxa"/>
            <w:vAlign w:val="center"/>
          </w:tcPr>
          <w:p w14:paraId="1D61A61A" w14:textId="063319C0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Predictive of performance </w:t>
            </w:r>
          </w:p>
        </w:tc>
      </w:tr>
      <w:tr w:rsidR="00EC6B20" w:rsidRPr="008C01B8" w14:paraId="1BFA9FFD" w14:textId="77777777" w:rsidTr="00EC6B20">
        <w:tc>
          <w:tcPr>
            <w:tcW w:w="1842" w:type="dxa"/>
            <w:vAlign w:val="center"/>
          </w:tcPr>
          <w:p w14:paraId="04FC7E68" w14:textId="4442391D" w:rsidR="00EC6B20" w:rsidRPr="00B96E6D" w:rsidRDefault="009F04A5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Soliman&lt;/Author&gt;&lt;Year&gt;2010&lt;/Year&gt;&lt;RecNum&gt;1971&lt;/RecNum&gt;&lt;DisplayText&gt;(Soliman, 2010)&lt;/DisplayText&gt;&lt;record&gt;&lt;rec-number&gt;1971&lt;/rec-number&gt;&lt;foreign-keys&gt;&lt;key app="EN" db-id="fte529zvirww2aevxamxtp2me0d9fvz0fxvx" timestamp="1545258859"&gt;1971&lt;/key&gt;&lt;/foreign-keys&gt;&lt;ref-type name="Journal Article"&gt;17&lt;/ref-type&gt;&lt;contributors&gt;&lt;authors&gt;&lt;author&gt;Soliman, Abdrabo Moghazy&lt;/author&gt;&lt;/authors&gt;&lt;/contributors&gt;&lt;titles&gt;&lt;title&gt;Exploring the central executive in situation awareness&lt;/title&gt;&lt;secondary-title&gt;Psychological Reports&lt;/secondary-title&gt;&lt;/titles&gt;&lt;periodical&gt;&lt;full-title&gt;Psychological reports&lt;/full-title&gt;&lt;/periodical&gt;&lt;pages&gt;105-118&lt;/pages&gt;&lt;volume&gt;106&lt;/volume&gt;&lt;number&gt;1&lt;/number&gt;&lt;dates&gt;&lt;year&gt;2010&lt;/year&gt;&lt;/dates&gt;&lt;isbn&gt;0033-2941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Soliman, 2010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6589FEEC" w14:textId="5CECF88E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356" w:type="dxa"/>
            <w:vAlign w:val="center"/>
          </w:tcPr>
          <w:p w14:paraId="7A0584D7" w14:textId="0A084950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40C61588" w14:textId="7AF140D9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42" w:type="dxa"/>
            <w:vAlign w:val="center"/>
          </w:tcPr>
          <w:p w14:paraId="0A34CBC4" w14:textId="1451CD48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40</w:t>
            </w:r>
          </w:p>
        </w:tc>
        <w:tc>
          <w:tcPr>
            <w:tcW w:w="1025" w:type="dxa"/>
            <w:vAlign w:val="center"/>
          </w:tcPr>
          <w:p w14:paraId="2679CB03" w14:textId="213CEDCB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296DFD65" w14:textId="397B45C9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7B9ED438" w14:textId="4930FCF8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587" w:type="dxa"/>
            <w:vAlign w:val="center"/>
          </w:tcPr>
          <w:p w14:paraId="174061F5" w14:textId="7765A4D6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edictive of driving violations</w:t>
            </w:r>
          </w:p>
        </w:tc>
      </w:tr>
      <w:tr w:rsidR="00EC6B20" w:rsidRPr="008C01B8" w14:paraId="7F55598B" w14:textId="77777777" w:rsidTr="00EC6B20">
        <w:tc>
          <w:tcPr>
            <w:tcW w:w="1842" w:type="dxa"/>
            <w:vAlign w:val="center"/>
          </w:tcPr>
          <w:p w14:paraId="23157CF7" w14:textId="213B3CF5" w:rsidR="00EC6B20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Stanners&lt;/Author&gt;&lt;Year&gt;2005&lt;/Year&gt;&lt;RecNum&gt;1888&lt;/RecNum&gt;&lt;DisplayText&gt;(Stanners &amp;amp; French, 2005)&lt;/DisplayText&gt;&lt;record&gt;&lt;rec-number&gt;1888&lt;/rec-number&gt;&lt;foreign-keys&gt;&lt;key app="EN" db-id="fte529zvirww2aevxamxtp2me0d9fvz0fxvx" timestamp="1542514082"&gt;1888&lt;/key&gt;&lt;/foreign-keys&gt;&lt;ref-type name="Report"&gt;27&lt;/ref-type&gt;&lt;contributors&gt;&lt;authors&gt;&lt;author&gt;Stanners, Melinda&lt;/author&gt;&lt;author&gt;French, Han T&lt;/author&gt;&lt;/authors&gt;&lt;/contributors&gt;&lt;titles&gt;&lt;title&gt;An empirical study of the relationship between situation awareness and decision making&lt;/title&gt;&lt;/titles&gt;&lt;dates&gt;&lt;year&gt;2005&lt;/year&gt;&lt;/dates&gt;&lt;pub-location&gt;Australia&lt;/pub-location&gt;&lt;publisher&gt;Defence Science And Technology Organization Edinburgh (Australia) Land Operations Div&lt;/publisher&gt;&lt;isbn&gt;DSTO-TR-1687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Stanners &amp; French, 2005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0A67DE1C" w14:textId="4CE46A18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 - Operation Flashpoint</w:t>
            </w:r>
          </w:p>
        </w:tc>
        <w:tc>
          <w:tcPr>
            <w:tcW w:w="1356" w:type="dxa"/>
            <w:vAlign w:val="center"/>
          </w:tcPr>
          <w:p w14:paraId="4DC08B7F" w14:textId="71C70BB5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Game</w:t>
            </w:r>
          </w:p>
        </w:tc>
        <w:tc>
          <w:tcPr>
            <w:tcW w:w="1414" w:type="dxa"/>
            <w:vAlign w:val="center"/>
          </w:tcPr>
          <w:p w14:paraId="6EB4713C" w14:textId="7C191BA8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42" w:type="dxa"/>
            <w:vAlign w:val="center"/>
          </w:tcPr>
          <w:p w14:paraId="1B68EC6E" w14:textId="6A46F470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4</w:t>
            </w:r>
          </w:p>
        </w:tc>
        <w:tc>
          <w:tcPr>
            <w:tcW w:w="1025" w:type="dxa"/>
            <w:vAlign w:val="center"/>
          </w:tcPr>
          <w:p w14:paraId="23430584" w14:textId="3F1C68FE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5D374C5A" w14:textId="3FF4BF3A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2D7909C3" w14:textId="2B58DD94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450</w:t>
            </w:r>
          </w:p>
        </w:tc>
        <w:tc>
          <w:tcPr>
            <w:tcW w:w="2587" w:type="dxa"/>
            <w:vAlign w:val="center"/>
          </w:tcPr>
          <w:p w14:paraId="17785B5A" w14:textId="0B393183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Predictive of decision making and planning scores </w:t>
            </w:r>
          </w:p>
        </w:tc>
      </w:tr>
      <w:tr w:rsidR="00EC6B20" w:rsidRPr="008C01B8" w14:paraId="3C01B287" w14:textId="77777777" w:rsidTr="00EC6B20">
        <w:tc>
          <w:tcPr>
            <w:tcW w:w="1842" w:type="dxa"/>
          </w:tcPr>
          <w:p w14:paraId="0F053CA6" w14:textId="6AF75AB3" w:rsidR="00EC6B20" w:rsidRPr="00B96E6D" w:rsidRDefault="009F04A5" w:rsidP="002C3D99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Strybel&lt;/Author&gt;&lt;Year&gt;2008&lt;/Year&gt;&lt;RecNum&gt;1846&lt;/RecNum&gt;&lt;DisplayText&gt;(Strybel, Vu, Kraft, &amp;amp; Minakata, 2008)&lt;/DisplayText&gt;&lt;record&gt;&lt;rec-number&gt;1846&lt;/rec-number&gt;&lt;foreign-keys&gt;&lt;key app="EN" db-id="fte529zvirww2aevxamxtp2me0d9fvz0fxvx" timestamp="1541832888"&gt;1846&lt;/key&gt;&lt;/foreign-keys&gt;&lt;ref-type name="Conference Proceedings"&gt;10&lt;/ref-type&gt;&lt;contributors&gt;&lt;authors&gt;&lt;author&gt;Strybel, Thomas Z&lt;/author&gt;&lt;author&gt;Vu, Kim-Phuong L&lt;/author&gt;&lt;author&gt;Kraft, Jerome&lt;/author&gt;&lt;author&gt;Minakata, Katsumi&lt;/author&gt;&lt;/authors&gt;&lt;/contributors&gt;&lt;titles&gt;&lt;title&gt;Assessing the situation awareness of pilots engaged in self spacing&lt;/title&gt;&lt;secondary-title&gt;Human Factors and Ergonomics Society Annual Meeting&lt;/secondary-title&gt;&lt;/titles&gt;&lt;pages&gt;11-15&lt;/pages&gt;&lt;volume&gt;52&lt;/volume&gt;&lt;number&gt;1&lt;/number&gt;&lt;dates&gt;&lt;year&gt;2008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Strybel, Vu, Kraft, &amp; Minakata, 2008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56F459A3" w14:textId="52D90332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viation</w:t>
            </w:r>
          </w:p>
        </w:tc>
        <w:tc>
          <w:tcPr>
            <w:tcW w:w="1356" w:type="dxa"/>
            <w:vAlign w:val="center"/>
          </w:tcPr>
          <w:p w14:paraId="771F97EE" w14:textId="304FE27B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12147DE0" w14:textId="03B0581D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42" w:type="dxa"/>
            <w:vAlign w:val="center"/>
          </w:tcPr>
          <w:p w14:paraId="372DA9F5" w14:textId="1F30F255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3</w:t>
            </w:r>
          </w:p>
        </w:tc>
        <w:tc>
          <w:tcPr>
            <w:tcW w:w="1025" w:type="dxa"/>
            <w:vAlign w:val="center"/>
          </w:tcPr>
          <w:p w14:paraId="6DDDDC97" w14:textId="33CD5749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</w:t>
            </w:r>
          </w:p>
        </w:tc>
        <w:tc>
          <w:tcPr>
            <w:tcW w:w="1155" w:type="dxa"/>
            <w:vAlign w:val="center"/>
          </w:tcPr>
          <w:p w14:paraId="73647CB8" w14:textId="679A4C08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7111A663" w14:textId="2563B7CF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283</w:t>
            </w:r>
          </w:p>
        </w:tc>
        <w:tc>
          <w:tcPr>
            <w:tcW w:w="2587" w:type="dxa"/>
            <w:vAlign w:val="center"/>
          </w:tcPr>
          <w:p w14:paraId="4D29146F" w14:textId="22723085" w:rsidR="00EC6B20" w:rsidRPr="002F75C1" w:rsidRDefault="00964A16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Predictive of performance </w:t>
            </w: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. </w:t>
            </w:r>
            <w:r w:rsidR="00EC6B20"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 every 2 minutes</w:t>
            </w:r>
          </w:p>
        </w:tc>
      </w:tr>
      <w:tr w:rsidR="00EC6B20" w:rsidRPr="008C01B8" w14:paraId="42AFBB13" w14:textId="77777777" w:rsidTr="00EC6B20">
        <w:tc>
          <w:tcPr>
            <w:tcW w:w="1842" w:type="dxa"/>
          </w:tcPr>
          <w:p w14:paraId="666B053E" w14:textId="4989D81B" w:rsidR="00EC6B20" w:rsidRPr="00B96E6D" w:rsidRDefault="009F04A5" w:rsidP="002C3D99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Strybel&lt;/Author&gt;&lt;Year&gt;2008&lt;/Year&gt;&lt;RecNum&gt;1846&lt;/RecNum&gt;&lt;DisplayText&gt;(Strybel, et al., 2008)&lt;/DisplayText&gt;&lt;record&gt;&lt;rec-number&gt;1846&lt;/rec-number&gt;&lt;foreign-keys&gt;&lt;key app="EN" db-id="fte529zvirww2aevxamxtp2me0d9fvz0fxvx" timestamp="1541832888"&gt;1846&lt;/key&gt;&lt;/foreign-keys&gt;&lt;ref-type name="Conference Proceedings"&gt;10&lt;/ref-type&gt;&lt;contributors&gt;&lt;authors&gt;&lt;author&gt;Strybel, Thomas Z&lt;/author&gt;&lt;author&gt;Vu, Kim-Phuong L&lt;/author&gt;&lt;author&gt;Kraft, Jerome&lt;/author&gt;&lt;author&gt;Minakata, Katsumi&lt;/author&gt;&lt;/authors&gt;&lt;/contributors&gt;&lt;titles&gt;&lt;title&gt;Assessing the situation awareness of pilots engaged in self spacing&lt;/title&gt;&lt;secondary-title&gt;Human Factors and Ergonomics Society Annual Meeting&lt;/secondary-title&gt;&lt;/titles&gt;&lt;pages&gt;11-15&lt;/pages&gt;&lt;volume&gt;52&lt;/volume&gt;&lt;number&gt;1&lt;/number&gt;&lt;dates&gt;&lt;year&gt;2008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Strybel, et al., 2008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32B51954" w14:textId="6A5C76DE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viation</w:t>
            </w:r>
          </w:p>
        </w:tc>
        <w:tc>
          <w:tcPr>
            <w:tcW w:w="1356" w:type="dxa"/>
            <w:vAlign w:val="center"/>
          </w:tcPr>
          <w:p w14:paraId="68998461" w14:textId="38692EDD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64786769" w14:textId="363794A6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42" w:type="dxa"/>
            <w:vAlign w:val="center"/>
          </w:tcPr>
          <w:p w14:paraId="7A240FBE" w14:textId="0D4E7F45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3</w:t>
            </w:r>
          </w:p>
        </w:tc>
        <w:tc>
          <w:tcPr>
            <w:tcW w:w="1025" w:type="dxa"/>
            <w:vAlign w:val="center"/>
          </w:tcPr>
          <w:p w14:paraId="547CDBBE" w14:textId="1775412D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5506DB45" w14:textId="08521D4A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5</w:t>
            </w:r>
          </w:p>
        </w:tc>
        <w:tc>
          <w:tcPr>
            <w:tcW w:w="1111" w:type="dxa"/>
            <w:vAlign w:val="center"/>
          </w:tcPr>
          <w:p w14:paraId="0316B857" w14:textId="513A4D5D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265</w:t>
            </w:r>
          </w:p>
        </w:tc>
        <w:tc>
          <w:tcPr>
            <w:tcW w:w="2587" w:type="dxa"/>
            <w:vAlign w:val="center"/>
          </w:tcPr>
          <w:p w14:paraId="19AAA605" w14:textId="7879199A" w:rsidR="00EC6B20" w:rsidRPr="002F75C1" w:rsidRDefault="00964A16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Predictive of performance </w:t>
            </w: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. </w:t>
            </w:r>
            <w:r w:rsidR="00EC6B20"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 SAGAT/trial, 30 minute trials</w:t>
            </w:r>
          </w:p>
        </w:tc>
      </w:tr>
      <w:tr w:rsidR="00EC6B20" w:rsidRPr="008C01B8" w14:paraId="62A7841F" w14:textId="77777777" w:rsidTr="00EC6B20">
        <w:tc>
          <w:tcPr>
            <w:tcW w:w="1842" w:type="dxa"/>
            <w:vAlign w:val="bottom"/>
          </w:tcPr>
          <w:p w14:paraId="06B33852" w14:textId="3BEECBF7" w:rsidR="00EC6B20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Strybel&lt;/Author&gt;&lt;Year&gt;2009&lt;/Year&gt;&lt;RecNum&gt;1902&lt;/RecNum&gt;&lt;DisplayText&gt;(Strybel, Minakata, Nguyen, Pierce, &amp;amp; Vu, 2009)&lt;/DisplayText&gt;&lt;record&gt;&lt;rec-number&gt;1902&lt;/rec-number&gt;&lt;foreign-keys&gt;&lt;key app="EN" db-id="fte529zvirww2aevxamxtp2me0d9fvz0fxvx" timestamp="1542583261"&gt;1902&lt;/key&gt;&lt;/foreign-keys&gt;&lt;ref-type name="Conference Proceedings"&gt;10&lt;/ref-type&gt;&lt;contributors&gt;&lt;authors&gt;&lt;author&gt;Strybel, Thomas Z&lt;/author&gt;&lt;author&gt;Minakata, Katsumi&lt;/author&gt;&lt;author&gt;Nguyen, Jimmy&lt;/author&gt;&lt;author&gt;Pierce, Russell&lt;/author&gt;&lt;author&gt;Vu, Kim-Phuong L&lt;/author&gt;&lt;/authors&gt;&lt;/contributors&gt;&lt;titles&gt;&lt;title&gt;Optimizing online situation awareness probes in air traffic management tasks&lt;/title&gt;&lt;secondary-title&gt;Symposium on Human Interface&lt;/secondary-title&gt;&lt;/titles&gt;&lt;pages&gt;845-854&lt;/pages&gt;&lt;dates&gt;&lt;year&gt;2009&lt;/year&gt;&lt;/dates&gt;&lt;publisher&gt;Springer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Strybel, Minakata, Nguyen, Pierce, &amp; Vu, 2009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2484524F" w14:textId="7A6BAC2C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356" w:type="dxa"/>
            <w:vAlign w:val="center"/>
          </w:tcPr>
          <w:p w14:paraId="0356587D" w14:textId="0FB9134A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228D5C96" w14:textId="4A25C8BC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 and Experienced</w:t>
            </w:r>
          </w:p>
        </w:tc>
        <w:tc>
          <w:tcPr>
            <w:tcW w:w="942" w:type="dxa"/>
            <w:vAlign w:val="center"/>
          </w:tcPr>
          <w:p w14:paraId="2425A5EC" w14:textId="2692BFBF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1025" w:type="dxa"/>
            <w:vAlign w:val="center"/>
          </w:tcPr>
          <w:p w14:paraId="535B0C23" w14:textId="66D2C7FE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</w:t>
            </w:r>
          </w:p>
        </w:tc>
        <w:tc>
          <w:tcPr>
            <w:tcW w:w="1155" w:type="dxa"/>
            <w:vAlign w:val="center"/>
          </w:tcPr>
          <w:p w14:paraId="66ED8227" w14:textId="3F4F51A9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40A6F5D3" w14:textId="60FC99EF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---</w:t>
            </w:r>
          </w:p>
        </w:tc>
        <w:tc>
          <w:tcPr>
            <w:tcW w:w="2587" w:type="dxa"/>
            <w:vAlign w:val="center"/>
          </w:tcPr>
          <w:p w14:paraId="60316974" w14:textId="78EC3097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</w:t>
            </w: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ome queries not answered, presumably due to workload</w:t>
            </w:r>
          </w:p>
        </w:tc>
      </w:tr>
      <w:tr w:rsidR="00EC6B20" w:rsidRPr="008C01B8" w14:paraId="3D88F3BD" w14:textId="77777777" w:rsidTr="00EC6B20">
        <w:tc>
          <w:tcPr>
            <w:tcW w:w="1842" w:type="dxa"/>
            <w:vAlign w:val="center"/>
          </w:tcPr>
          <w:p w14:paraId="077262BF" w14:textId="6ED94C90" w:rsidR="00EC6B20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  <w:instrText xml:space="preserve"> ADDIN EN.CITE &lt;EndNote&gt;&lt;Cite&gt;&lt;Author&gt;Strybel&lt;/Author&gt;&lt;Year&gt;2013&lt;/Year&gt;&lt;RecNum&gt;1970&lt;/RecNum&gt;&lt;DisplayText&gt;(Strybel, et al., 2013)&lt;/DisplayText&gt;&lt;record&gt;&lt;rec-number&gt;1970&lt;/rec-number&gt;&lt;foreign-keys&gt;&lt;key app="EN" db-id="fte529zvirww2aevxamxtp2me0d9fvz0fxvx" timestamp="1545258131"&gt;1970&lt;/key&gt;&lt;/foreign-keys&gt;&lt;ref-type name="Journal Article"&gt;17&lt;/ref-type&gt;&lt;contributors&gt;&lt;authors&gt;&lt;author&gt;Strybel, Thomas Z&lt;/author&gt;&lt;author&gt;Vu, Kim-Phuong L&lt;/author&gt;&lt;author&gt;Battiste, Vernol&lt;/author&gt;&lt;author&gt;Johnson, Walter&lt;/author&gt;&lt;/authors&gt;&lt;/contributors&gt;&lt;titles&gt;&lt;title&gt;Measuring the impact of NextGen operating concepts for separation assurance on pilot situation awareness and workload&lt;/title&gt;&lt;secondary-title&gt;The International Journal of Aviation Psychology&lt;/secondary-title&gt;&lt;/titles&gt;&lt;periodical&gt;&lt;full-title&gt;The International Journal of Aviation Psychology&lt;/full-title&gt;&lt;/periodical&gt;&lt;pages&gt;1-26&lt;/pages&gt;&lt;volume&gt;23&lt;/volume&gt;&lt;number&gt;1&lt;/number&gt;&lt;dates&gt;&lt;year&gt;2013&lt;/year&gt;&lt;/dates&gt;&lt;isbn&gt;1050-8414&lt;/isbn&gt;&lt;urls&gt;&lt;/urls&gt;&lt;/record&gt;&lt;/Cite&gt;&lt;/EndNote&gt;</w:instrTex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noProof/>
                <w:color w:val="000000" w:themeColor="text1"/>
                <w:sz w:val="20"/>
                <w:szCs w:val="20"/>
              </w:rPr>
              <w:t>(Strybel, et al., 2013)</w: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4A42E24C" w14:textId="75DDDDF5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viation</w:t>
            </w:r>
          </w:p>
        </w:tc>
        <w:tc>
          <w:tcPr>
            <w:tcW w:w="1356" w:type="dxa"/>
            <w:vAlign w:val="center"/>
          </w:tcPr>
          <w:p w14:paraId="02F05E32" w14:textId="5B990034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5A5A5CCF" w14:textId="17A9C301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42" w:type="dxa"/>
            <w:vAlign w:val="center"/>
          </w:tcPr>
          <w:p w14:paraId="57A75754" w14:textId="66AAB75B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1025" w:type="dxa"/>
            <w:vAlign w:val="center"/>
          </w:tcPr>
          <w:p w14:paraId="49CE1219" w14:textId="3E490E87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</w:t>
            </w:r>
          </w:p>
        </w:tc>
        <w:tc>
          <w:tcPr>
            <w:tcW w:w="1155" w:type="dxa"/>
            <w:vAlign w:val="center"/>
          </w:tcPr>
          <w:p w14:paraId="01992818" w14:textId="13BF1D2C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6BA3E07B" w14:textId="25CEE971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323</w:t>
            </w:r>
          </w:p>
        </w:tc>
        <w:tc>
          <w:tcPr>
            <w:tcW w:w="2587" w:type="dxa"/>
            <w:vAlign w:val="center"/>
          </w:tcPr>
          <w:p w14:paraId="08E7BEA2" w14:textId="0DDE6055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 predictive of performance (conflict resolution time)</w:t>
            </w:r>
          </w:p>
        </w:tc>
      </w:tr>
      <w:tr w:rsidR="00EC6B20" w:rsidRPr="008C01B8" w14:paraId="35AE5E58" w14:textId="77777777" w:rsidTr="00EC6B20">
        <w:tc>
          <w:tcPr>
            <w:tcW w:w="1842" w:type="dxa"/>
            <w:vAlign w:val="center"/>
          </w:tcPr>
          <w:p w14:paraId="2C9E1076" w14:textId="48DBC2A4" w:rsidR="00EC6B20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Sulistayawati&lt;/Author&gt;&lt;Year&gt;2011&lt;/Year&gt;&lt;RecNum&gt;1371&lt;/RecNum&gt;&lt;DisplayText&gt;(Sulistayawati, Wickens, &amp;amp; Chui, 2011)&lt;/DisplayText&gt;&lt;record&gt;&lt;rec-number&gt;1371&lt;/rec-number&gt;&lt;foreign-keys&gt;&lt;key app="EN" db-id="fte529zvirww2aevxamxtp2me0d9fvz0fxvx" timestamp="1367446833"&gt;1371&lt;/key&gt;&lt;/foreign-keys&gt;&lt;ref-type name="Journal Article"&gt;17&lt;/ref-type&gt;&lt;contributors&gt;&lt;authors&gt;&lt;author&gt;Sulistayawati, K.&lt;/author&gt;&lt;author&gt;Wickens, C.D.&lt;/author&gt;&lt;author&gt;Chui, Y. P.&lt;/author&gt;&lt;/authors&gt;&lt;/contributors&gt;&lt;titles&gt;&lt;title&gt;Prediction in situation awareness: Confidence bias and underlying cognitive abilities&lt;/title&gt;&lt;secondary-title&gt;International Journal of Aviation Psychology&lt;/secondary-title&gt;&lt;/titles&gt;&lt;periodical&gt;&lt;full-title&gt;International Journal of Aviation Psychology&lt;/full-title&gt;&lt;abbr-1&gt;International Journal of Aviation Psychology&lt;/abbr-1&gt;&lt;/periodical&gt;&lt;pages&gt;153-174&lt;/pages&gt;&lt;volume&gt;21&lt;/volume&gt;&lt;number&gt;2&lt;/number&gt;&lt;keywords&gt;&lt;keyword&gt;Sa&lt;/keyword&gt;&lt;keyword&gt;prediction&lt;/keyword&gt;&lt;keyword&gt;confidence, uncertainty, tactile, auditory&lt;/keyword&gt;&lt;/keywords&gt;&lt;dates&gt;&lt;year&gt;2011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Sulistayawati, Wickens, &amp; Chui, 2011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46EA55B5" w14:textId="69ED4AAD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 Aviation</w:t>
            </w:r>
          </w:p>
        </w:tc>
        <w:tc>
          <w:tcPr>
            <w:tcW w:w="1356" w:type="dxa"/>
            <w:vAlign w:val="center"/>
          </w:tcPr>
          <w:p w14:paraId="26E6EE9A" w14:textId="4F56CC5A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Game</w:t>
            </w:r>
          </w:p>
        </w:tc>
        <w:tc>
          <w:tcPr>
            <w:tcW w:w="1414" w:type="dxa"/>
            <w:vAlign w:val="center"/>
          </w:tcPr>
          <w:p w14:paraId="045C485D" w14:textId="4FEA7C0D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42" w:type="dxa"/>
            <w:vAlign w:val="center"/>
          </w:tcPr>
          <w:p w14:paraId="6350D706" w14:textId="71A5D304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1025" w:type="dxa"/>
            <w:vAlign w:val="center"/>
          </w:tcPr>
          <w:p w14:paraId="2F55E6B5" w14:textId="019D278F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0D808C51" w14:textId="05034A08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1793BBBF" w14:textId="6A3BC768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690</w:t>
            </w:r>
          </w:p>
        </w:tc>
        <w:tc>
          <w:tcPr>
            <w:tcW w:w="2587" w:type="dxa"/>
            <w:vAlign w:val="center"/>
          </w:tcPr>
          <w:p w14:paraId="19964A55" w14:textId="125DD674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 and overconfidence predicted 57% of variance in performance</w:t>
            </w:r>
          </w:p>
        </w:tc>
      </w:tr>
      <w:tr w:rsidR="00EC6B20" w:rsidRPr="008C01B8" w14:paraId="1EB2A7BE" w14:textId="77777777" w:rsidTr="00EC6B20">
        <w:tc>
          <w:tcPr>
            <w:tcW w:w="1842" w:type="dxa"/>
            <w:vAlign w:val="center"/>
          </w:tcPr>
          <w:p w14:paraId="177EC125" w14:textId="1F636FE9" w:rsidR="00EC6B20" w:rsidRPr="00B96E6D" w:rsidRDefault="009F04A5" w:rsidP="00E710A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  <w:instrText xml:space="preserve"> ADDIN EN.CITE &lt;EndNote&gt;&lt;Cite&gt;&lt;Author&gt;Zhang&lt;/Author&gt;&lt;Year&gt;2010&lt;/Year&gt;&lt;RecNum&gt;1417&lt;/RecNum&gt;&lt;DisplayText&gt;(Zhang, et al., 2010)&lt;/DisplayText&gt;&lt;record&gt;&lt;rec-number&gt;1417&lt;/rec-number&gt;&lt;foreign-keys&gt;&lt;key app="EN" db-id="fte529zvirww2aevxamxtp2me0d9fvz0fxvx" timestamp="1386098766"&gt;1417&lt;/key&gt;&lt;/foreign-keys&gt;&lt;ref-type name="Journal Article"&gt;17&lt;/ref-type&gt;&lt;contributors&gt;&lt;authors&gt;&lt;author&gt;Zhang, T.&lt;/author&gt;&lt;author&gt;Kaber, D.&lt;/author&gt;&lt;author&gt;Hsiang, S.&lt;/author&gt;&lt;/authors&gt;&lt;/contributors&gt;&lt;titles&gt;&lt;title&gt;Characterization of mental models in a virtual reality-based multitasking scenario using measures of situation awareness&lt;/title&gt;&lt;secondary-title&gt;Theoretical Issues in Ergonomics Science&lt;/secondary-title&gt;&lt;/titles&gt;&lt;periodical&gt;&lt;full-title&gt;Theoretical Issues in Ergonomics Science&lt;/full-title&gt;&lt;/periodical&gt;&lt;pages&gt;99-118&lt;/pages&gt;&lt;volume&gt;11&lt;/volume&gt;&lt;number&gt;1-2&lt;/number&gt;&lt;keywords&gt;&lt;keyword&gt;mental models&lt;/keyword&gt;&lt;keyword&gt;SA&lt;/keyword&gt;&lt;/keywords&gt;&lt;dates&gt;&lt;year&gt;2010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noProof/>
                <w:color w:val="000000" w:themeColor="text1"/>
                <w:sz w:val="20"/>
                <w:szCs w:val="20"/>
              </w:rPr>
              <w:t>(Zhang, et al., 2010)</w: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8" w:type="dxa"/>
            <w:vAlign w:val="center"/>
          </w:tcPr>
          <w:p w14:paraId="74C463EE" w14:textId="4C1FA070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ecurity patrol</w:t>
            </w:r>
          </w:p>
        </w:tc>
        <w:tc>
          <w:tcPr>
            <w:tcW w:w="1356" w:type="dxa"/>
            <w:vAlign w:val="center"/>
          </w:tcPr>
          <w:p w14:paraId="2D3AAA35" w14:textId="745AB81C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3EA079C3" w14:textId="5755F8B1" w:rsidR="00EC6B20" w:rsidRPr="002F75C1" w:rsidRDefault="00EC6B20" w:rsidP="00EC6B20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42" w:type="dxa"/>
            <w:vAlign w:val="center"/>
          </w:tcPr>
          <w:p w14:paraId="2D6C04C2" w14:textId="18327525" w:rsidR="00EC6B20" w:rsidRPr="002F75C1" w:rsidRDefault="00EC6B20" w:rsidP="00EC6B20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1025" w:type="dxa"/>
            <w:vAlign w:val="center"/>
          </w:tcPr>
          <w:p w14:paraId="23FF54EE" w14:textId="62C4D3EC" w:rsidR="00EC6B20" w:rsidRPr="002F75C1" w:rsidRDefault="00EC6B20" w:rsidP="00EC6B20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155" w:type="dxa"/>
            <w:vAlign w:val="center"/>
          </w:tcPr>
          <w:p w14:paraId="1569E8C2" w14:textId="3402E984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111" w:type="dxa"/>
            <w:vAlign w:val="center"/>
          </w:tcPr>
          <w:p w14:paraId="1B131A18" w14:textId="6EC52C31" w:rsidR="00EC6B20" w:rsidRPr="002F75C1" w:rsidRDefault="00EC6B20" w:rsidP="00EC6B20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0.407</w:t>
            </w:r>
          </w:p>
        </w:tc>
        <w:tc>
          <w:tcPr>
            <w:tcW w:w="2587" w:type="dxa"/>
            <w:vAlign w:val="center"/>
          </w:tcPr>
          <w:p w14:paraId="46DCC65D" w14:textId="1D3D3955" w:rsidR="00EC6B20" w:rsidRPr="002F75C1" w:rsidRDefault="00EC6B20" w:rsidP="00EC6B20">
            <w:pPr>
              <w:ind w:right="316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 predictive of performance</w:t>
            </w:r>
          </w:p>
        </w:tc>
      </w:tr>
    </w:tbl>
    <w:p w14:paraId="72BD1A74" w14:textId="77777777" w:rsidR="00554C15" w:rsidRDefault="00554C15" w:rsidP="0084118E">
      <w:pPr>
        <w:ind w:firstLine="0"/>
        <w:jc w:val="center"/>
        <w:rPr>
          <w:b/>
        </w:rPr>
      </w:pPr>
    </w:p>
    <w:p w14:paraId="0E331E8D" w14:textId="77777777" w:rsidR="00554C15" w:rsidRDefault="00554C15">
      <w:pPr>
        <w:spacing w:before="0"/>
        <w:ind w:firstLine="0"/>
        <w:rPr>
          <w:b/>
        </w:rPr>
      </w:pPr>
      <w:r>
        <w:rPr>
          <w:b/>
        </w:rPr>
        <w:br w:type="page"/>
      </w:r>
    </w:p>
    <w:p w14:paraId="7A8FB983" w14:textId="013041E2" w:rsidR="0084118E" w:rsidRDefault="0084118E" w:rsidP="006A581F">
      <w:pPr>
        <w:pStyle w:val="Heading1"/>
      </w:pPr>
      <w:r w:rsidRPr="0084118E">
        <w:t xml:space="preserve">Appendix </w:t>
      </w:r>
      <w:r>
        <w:t>D</w:t>
      </w:r>
      <w:r w:rsidRPr="0084118E">
        <w:t>:  Intrusiveness of SA Metrics</w:t>
      </w:r>
    </w:p>
    <w:p w14:paraId="5A6911C5" w14:textId="26A38CED" w:rsidR="0084118E" w:rsidRPr="0019443E" w:rsidRDefault="0084118E" w:rsidP="0084118E">
      <w:pPr>
        <w:pStyle w:val="Caption"/>
      </w:pPr>
    </w:p>
    <w:tbl>
      <w:tblPr>
        <w:tblStyle w:val="TableGrid"/>
        <w:tblW w:w="10604" w:type="dxa"/>
        <w:tblInd w:w="1278" w:type="dxa"/>
        <w:tblLook w:val="04A0" w:firstRow="1" w:lastRow="0" w:firstColumn="1" w:lastColumn="0" w:noHBand="0" w:noVBand="1"/>
      </w:tblPr>
      <w:tblGrid>
        <w:gridCol w:w="2070"/>
        <w:gridCol w:w="1083"/>
        <w:gridCol w:w="1443"/>
        <w:gridCol w:w="1301"/>
        <w:gridCol w:w="1237"/>
        <w:gridCol w:w="1260"/>
        <w:gridCol w:w="2210"/>
      </w:tblGrid>
      <w:tr w:rsidR="0084118E" w14:paraId="358F24F9" w14:textId="77777777" w:rsidTr="00DE010B">
        <w:tc>
          <w:tcPr>
            <w:tcW w:w="2070" w:type="dxa"/>
          </w:tcPr>
          <w:p w14:paraId="0BDB9D1E" w14:textId="77777777" w:rsidR="0084118E" w:rsidRPr="008C01B8" w:rsidRDefault="0084118E" w:rsidP="0084118E">
            <w:pPr>
              <w:ind w:firstLine="0"/>
              <w:jc w:val="center"/>
              <w:rPr>
                <w:b/>
                <w:sz w:val="20"/>
              </w:rPr>
            </w:pPr>
            <w:r w:rsidRPr="008C01B8">
              <w:rPr>
                <w:b/>
                <w:sz w:val="20"/>
              </w:rPr>
              <w:t>Study</w:t>
            </w:r>
          </w:p>
        </w:tc>
        <w:tc>
          <w:tcPr>
            <w:tcW w:w="1083" w:type="dxa"/>
          </w:tcPr>
          <w:p w14:paraId="0327469E" w14:textId="77777777" w:rsidR="0084118E" w:rsidRPr="008C01B8" w:rsidRDefault="0084118E" w:rsidP="0084118E">
            <w:pPr>
              <w:ind w:firstLine="0"/>
              <w:jc w:val="center"/>
              <w:rPr>
                <w:b/>
                <w:sz w:val="20"/>
              </w:rPr>
            </w:pPr>
            <w:r w:rsidRPr="008C01B8">
              <w:rPr>
                <w:b/>
                <w:sz w:val="20"/>
              </w:rPr>
              <w:t>Domain</w:t>
            </w:r>
          </w:p>
        </w:tc>
        <w:tc>
          <w:tcPr>
            <w:tcW w:w="1443" w:type="dxa"/>
          </w:tcPr>
          <w:p w14:paraId="14CCD027" w14:textId="77777777" w:rsidR="0084118E" w:rsidRPr="008C01B8" w:rsidRDefault="0084118E" w:rsidP="0084118E">
            <w:pPr>
              <w:ind w:firstLine="0"/>
              <w:jc w:val="center"/>
              <w:rPr>
                <w:b/>
                <w:sz w:val="20"/>
              </w:rPr>
            </w:pPr>
            <w:r w:rsidRPr="008C01B8">
              <w:rPr>
                <w:b/>
                <w:sz w:val="20"/>
              </w:rPr>
              <w:t>Environment</w:t>
            </w:r>
          </w:p>
        </w:tc>
        <w:tc>
          <w:tcPr>
            <w:tcW w:w="1301" w:type="dxa"/>
          </w:tcPr>
          <w:p w14:paraId="105A16DB" w14:textId="77777777" w:rsidR="0084118E" w:rsidRPr="008C01B8" w:rsidRDefault="0084118E" w:rsidP="0084118E">
            <w:pPr>
              <w:ind w:firstLine="0"/>
              <w:jc w:val="center"/>
              <w:rPr>
                <w:b/>
                <w:sz w:val="20"/>
              </w:rPr>
            </w:pPr>
            <w:r w:rsidRPr="008C01B8">
              <w:rPr>
                <w:b/>
                <w:sz w:val="20"/>
              </w:rPr>
              <w:t>Subjects</w:t>
            </w:r>
          </w:p>
        </w:tc>
        <w:tc>
          <w:tcPr>
            <w:tcW w:w="1237" w:type="dxa"/>
          </w:tcPr>
          <w:p w14:paraId="6B2B79E4" w14:textId="77777777" w:rsidR="0084118E" w:rsidRPr="008C01B8" w:rsidRDefault="0084118E" w:rsidP="0084118E">
            <w:pPr>
              <w:tabs>
                <w:tab w:val="left" w:pos="5940"/>
              </w:tabs>
              <w:ind w:firstLine="0"/>
              <w:jc w:val="center"/>
              <w:rPr>
                <w:b/>
                <w:sz w:val="20"/>
              </w:rPr>
            </w:pPr>
            <w:r w:rsidRPr="008C01B8">
              <w:rPr>
                <w:b/>
                <w:sz w:val="20"/>
              </w:rPr>
              <w:t>SAGAT</w:t>
            </w:r>
          </w:p>
          <w:p w14:paraId="7DF011B7" w14:textId="77777777" w:rsidR="0084118E" w:rsidRPr="008C01B8" w:rsidRDefault="0084118E" w:rsidP="0084118E">
            <w:pPr>
              <w:tabs>
                <w:tab w:val="left" w:pos="5940"/>
              </w:tabs>
              <w:ind w:firstLine="0"/>
              <w:jc w:val="center"/>
              <w:rPr>
                <w:b/>
                <w:sz w:val="20"/>
              </w:rPr>
            </w:pPr>
          </w:p>
        </w:tc>
        <w:tc>
          <w:tcPr>
            <w:tcW w:w="1260" w:type="dxa"/>
          </w:tcPr>
          <w:p w14:paraId="7DE49D47" w14:textId="77777777" w:rsidR="0084118E" w:rsidRPr="008C01B8" w:rsidRDefault="0084118E" w:rsidP="0084118E">
            <w:pPr>
              <w:tabs>
                <w:tab w:val="left" w:pos="5940"/>
              </w:tabs>
              <w:ind w:firstLine="0"/>
              <w:jc w:val="center"/>
              <w:rPr>
                <w:b/>
                <w:sz w:val="20"/>
              </w:rPr>
            </w:pPr>
            <w:r w:rsidRPr="008C01B8">
              <w:rPr>
                <w:b/>
                <w:sz w:val="20"/>
              </w:rPr>
              <w:t>SPAM</w:t>
            </w:r>
          </w:p>
        </w:tc>
        <w:tc>
          <w:tcPr>
            <w:tcW w:w="2210" w:type="dxa"/>
          </w:tcPr>
          <w:p w14:paraId="46729A1D" w14:textId="77777777" w:rsidR="0084118E" w:rsidRPr="008C01B8" w:rsidRDefault="0084118E" w:rsidP="0084118E">
            <w:pPr>
              <w:tabs>
                <w:tab w:val="left" w:pos="1991"/>
                <w:tab w:val="left" w:pos="2081"/>
              </w:tabs>
              <w:ind w:right="72" w:firstLine="0"/>
              <w:jc w:val="center"/>
              <w:rPr>
                <w:b/>
                <w:sz w:val="20"/>
              </w:rPr>
            </w:pPr>
            <w:r w:rsidRPr="008C01B8">
              <w:rPr>
                <w:b/>
                <w:sz w:val="20"/>
              </w:rPr>
              <w:t>Notes</w:t>
            </w:r>
          </w:p>
        </w:tc>
      </w:tr>
      <w:tr w:rsidR="00CE6D58" w14:paraId="6C0BB320" w14:textId="77777777" w:rsidTr="00DE010B">
        <w:trPr>
          <w:trHeight w:val="530"/>
        </w:trPr>
        <w:tc>
          <w:tcPr>
            <w:tcW w:w="2070" w:type="dxa"/>
          </w:tcPr>
          <w:p w14:paraId="4F8A4783" w14:textId="75D84E29" w:rsidR="00CE6D58" w:rsidRPr="00CD31A7" w:rsidRDefault="00CD31A7" w:rsidP="00CD31A7">
            <w:pPr>
              <w:ind w:firstLine="0"/>
              <w:rPr>
                <w:rFonts w:cs="Times New Roman"/>
                <w:b/>
                <w:sz w:val="20"/>
              </w:rPr>
            </w:pP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begin"/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instrText xml:space="preserve"> ADDIN EN.CITE &lt;EndNote&gt;&lt;Cite&gt;&lt;Author&gt;Durso&lt;/Author&gt;&lt;Year&gt;1998&lt;/Year&gt;&lt;RecNum&gt;746&lt;/RecNum&gt;&lt;DisplayText&gt;(Durso, et al., 1998)&lt;/DisplayText&gt;&lt;record&gt;&lt;rec-number&gt;746&lt;/rec-number&gt;&lt;foreign-keys&gt;&lt;key app="EN" db-id="fte529zvirww2aevxamxtp2me0d9fvz0fxvx" timestamp="0"&gt;746&lt;/key&gt;&lt;/foreign-keys&gt;&lt;ref-type name="Journal Article"&gt;17&lt;/ref-type&gt;&lt;contributors&gt;&lt;authors&gt;&lt;author&gt;Durso, F. T.&lt;/author&gt;&lt;author&gt;Hackworth, C. A.&lt;/author&gt;&lt;author&gt;Truitt, T. R.&lt;/author&gt;&lt;author&gt;Crutchfield, J.&lt;/author&gt;&lt;author&gt;Nikolic, D.&lt;/author&gt;&lt;author&gt;Manning, C. A.&lt;/author&gt;&lt;/authors&gt;&lt;/contributors&gt;&lt;titles&gt;&lt;title&gt;Situation awareness as a predictor of performance for en route air traffic controllers&lt;/title&gt;&lt;secondary-title&gt;Air Traffic Control Quarterly&lt;/secondary-title&gt;&lt;/titles&gt;&lt;pages&gt;1-20&lt;/pages&gt;&lt;volume&gt;6&lt;/volume&gt;&lt;number&gt;1&lt;/number&gt;&lt;keywords&gt;&lt;keyword&gt;SA&lt;/keyword&gt;&lt;keyword&gt;ATC&lt;/keyword&gt;&lt;keyword&gt;measurement&lt;/keyword&gt;&lt;/keywords&gt;&lt;dates&gt;&lt;year&gt;1998&lt;/year&gt;&lt;/dates&gt;&lt;urls&gt;&lt;/urls&gt;&lt;/record&gt;&lt;/Cite&gt;&lt;/EndNote&gt;</w:instrTex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separate"/>
            </w:r>
            <w:r w:rsidRPr="00CD31A7"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4"/>
              </w:rPr>
              <w:t>(Durso, et al., 1998)</w: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end"/>
            </w:r>
          </w:p>
        </w:tc>
        <w:tc>
          <w:tcPr>
            <w:tcW w:w="1083" w:type="dxa"/>
          </w:tcPr>
          <w:p w14:paraId="06E64B61" w14:textId="77777777" w:rsidR="00CE6D58" w:rsidRPr="008C01B8" w:rsidRDefault="00CE6D58" w:rsidP="0084118E">
            <w:pPr>
              <w:ind w:firstLine="0"/>
              <w:rPr>
                <w:rFonts w:cs="Times New Roman"/>
                <w:sz w:val="20"/>
              </w:rPr>
            </w:pPr>
            <w:r w:rsidRPr="008C01B8">
              <w:rPr>
                <w:rFonts w:eastAsia="Times New Roman" w:cs="Times New Roman"/>
                <w:color w:val="000000"/>
                <w:sz w:val="20"/>
                <w:szCs w:val="24"/>
              </w:rPr>
              <w:t>ATC</w:t>
            </w:r>
          </w:p>
        </w:tc>
        <w:tc>
          <w:tcPr>
            <w:tcW w:w="1443" w:type="dxa"/>
          </w:tcPr>
          <w:p w14:paraId="4BE67319" w14:textId="77777777" w:rsidR="00CE6D58" w:rsidRPr="008C01B8" w:rsidRDefault="00CE6D58" w:rsidP="0084118E">
            <w:pPr>
              <w:ind w:firstLine="0"/>
              <w:rPr>
                <w:rFonts w:cs="Times New Roman"/>
                <w:sz w:val="20"/>
              </w:rPr>
            </w:pPr>
            <w:r w:rsidRPr="008C01B8">
              <w:rPr>
                <w:rFonts w:eastAsia="Times New Roman" w:cs="Times New Roman"/>
                <w:color w:val="000000"/>
                <w:sz w:val="20"/>
                <w:szCs w:val="24"/>
              </w:rPr>
              <w:t>Microworld</w:t>
            </w:r>
          </w:p>
        </w:tc>
        <w:tc>
          <w:tcPr>
            <w:tcW w:w="1301" w:type="dxa"/>
          </w:tcPr>
          <w:p w14:paraId="62DA5C06" w14:textId="77777777" w:rsidR="00CE6D58" w:rsidRPr="008C01B8" w:rsidRDefault="00CE6D58" w:rsidP="0084118E">
            <w:pPr>
              <w:ind w:firstLine="0"/>
              <w:rPr>
                <w:rFonts w:cs="Times New Roman"/>
                <w:sz w:val="20"/>
              </w:rPr>
            </w:pPr>
            <w:r w:rsidRPr="008C01B8">
              <w:rPr>
                <w:rFonts w:eastAsia="Times New Roman" w:cs="Times New Roman"/>
                <w:color w:val="000000"/>
                <w:sz w:val="20"/>
                <w:szCs w:val="24"/>
              </w:rPr>
              <w:t>Students</w:t>
            </w:r>
          </w:p>
        </w:tc>
        <w:tc>
          <w:tcPr>
            <w:tcW w:w="1237" w:type="dxa"/>
          </w:tcPr>
          <w:p w14:paraId="6E093921" w14:textId="77777777" w:rsidR="00CE6D58" w:rsidRPr="008C01B8" w:rsidRDefault="00CE6D58" w:rsidP="0084118E">
            <w:pPr>
              <w:tabs>
                <w:tab w:val="left" w:pos="5940"/>
              </w:tabs>
              <w:ind w:firstLine="0"/>
              <w:rPr>
                <w:rFonts w:cs="Times New Roman"/>
                <w:sz w:val="20"/>
              </w:rPr>
            </w:pPr>
            <w:r w:rsidRPr="008C01B8">
              <w:rPr>
                <w:rFonts w:cs="Times New Roman"/>
                <w:sz w:val="20"/>
              </w:rPr>
              <w:t>No effect on performance</w:t>
            </w:r>
          </w:p>
        </w:tc>
        <w:tc>
          <w:tcPr>
            <w:tcW w:w="1260" w:type="dxa"/>
          </w:tcPr>
          <w:p w14:paraId="72E196DA" w14:textId="77777777" w:rsidR="00CE6D58" w:rsidRPr="008C01B8" w:rsidRDefault="00CE6D58" w:rsidP="0084118E">
            <w:pPr>
              <w:tabs>
                <w:tab w:val="left" w:pos="5940"/>
              </w:tabs>
              <w:ind w:firstLine="0"/>
              <w:rPr>
                <w:rFonts w:cs="Times New Roman"/>
                <w:sz w:val="20"/>
              </w:rPr>
            </w:pPr>
            <w:r w:rsidRPr="008C01B8">
              <w:rPr>
                <w:rFonts w:cs="Times New Roman"/>
                <w:sz w:val="20"/>
              </w:rPr>
              <w:t>No effect on performance</w:t>
            </w:r>
          </w:p>
        </w:tc>
        <w:tc>
          <w:tcPr>
            <w:tcW w:w="2210" w:type="dxa"/>
          </w:tcPr>
          <w:p w14:paraId="536530BD" w14:textId="77777777" w:rsidR="00CE6D58" w:rsidRPr="008C01B8" w:rsidRDefault="00CE6D58" w:rsidP="0084118E">
            <w:pPr>
              <w:spacing w:before="0"/>
              <w:ind w:firstLine="0"/>
              <w:rPr>
                <w:rFonts w:eastAsia="Times New Roman" w:cs="Times New Roman"/>
                <w:color w:val="000000"/>
                <w:sz w:val="20"/>
                <w:szCs w:val="24"/>
                <w:lang w:eastAsia="en-US"/>
              </w:rPr>
            </w:pPr>
            <w:r w:rsidRPr="008C01B8">
              <w:rPr>
                <w:rFonts w:eastAsia="Times New Roman" w:cs="Times New Roman"/>
                <w:color w:val="000000"/>
                <w:sz w:val="20"/>
                <w:szCs w:val="24"/>
                <w:lang w:eastAsia="en-US"/>
              </w:rPr>
              <w:t>Only 1 SAGAT question/stop</w:t>
            </w:r>
          </w:p>
        </w:tc>
      </w:tr>
      <w:tr w:rsidR="00CE6D58" w14:paraId="537B47DE" w14:textId="77777777" w:rsidTr="00DE010B">
        <w:tc>
          <w:tcPr>
            <w:tcW w:w="2070" w:type="dxa"/>
          </w:tcPr>
          <w:p w14:paraId="17E3C51E" w14:textId="0F6BAF87" w:rsidR="00CE6D58" w:rsidRPr="00CD31A7" w:rsidRDefault="00CD31A7" w:rsidP="00CD31A7">
            <w:pPr>
              <w:ind w:firstLine="0"/>
              <w:rPr>
                <w:rFonts w:cs="Times New Roman"/>
                <w:b/>
                <w:sz w:val="20"/>
              </w:rPr>
            </w:pP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begin"/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instrText xml:space="preserve"> ADDIN EN.CITE &lt;EndNote&gt;&lt;Cite&gt;&lt;Author&gt;Durso&lt;/Author&gt;&lt;Year&gt;2006&lt;/Year&gt;&lt;RecNum&gt;1415&lt;/RecNum&gt;&lt;DisplayText&gt;(Durso, et al., 2006)&lt;/DisplayText&gt;&lt;record&gt;&lt;rec-number&gt;1415&lt;/rec-number&gt;&lt;foreign-keys&gt;&lt;key app="EN" db-id="fte529zvirww2aevxamxtp2me0d9fvz0fxvx" timestamp="1385568309"&gt;1415&lt;/key&gt;&lt;/foreign-keys&gt;&lt;ref-type name="Journal Article"&gt;17&lt;/ref-type&gt;&lt;contributors&gt;&lt;authors&gt;&lt;author&gt;Durso, F. T.&lt;/author&gt;&lt;author&gt;Bleckley, M. K.&lt;/author&gt;&lt;author&gt;Dattel, A. R.&lt;/author&gt;&lt;/authors&gt;&lt;/contributors&gt;&lt;titles&gt;&lt;title&gt;Does situation awareness add to the validity of cognitive tests?&lt;/title&gt;&lt;secondary-title&gt;Human Factors&lt;/secondary-title&gt;&lt;/titles&gt;&lt;periodical&gt;&lt;full-title&gt;Human Factors&lt;/full-title&gt;&lt;/periodical&gt;&lt;pages&gt;721-733&lt;/pages&gt;&lt;volume&gt;48&lt;/volume&gt;&lt;number&gt;4&lt;/number&gt;&lt;keywords&gt;&lt;keyword&gt;SA&lt;/keyword&gt;&lt;keyword&gt;individual differences&lt;/keyword&gt;&lt;/keywords&gt;&lt;dates&gt;&lt;year&gt;2006&lt;/year&gt;&lt;/dates&gt;&lt;urls&gt;&lt;/urls&gt;&lt;/record&gt;&lt;/Cite&gt;&lt;/EndNote&gt;</w:instrTex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separate"/>
            </w:r>
            <w:r w:rsidRPr="00CD31A7"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4"/>
              </w:rPr>
              <w:t>(Durso, et al., 2006)</w: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end"/>
            </w:r>
          </w:p>
        </w:tc>
        <w:tc>
          <w:tcPr>
            <w:tcW w:w="1083" w:type="dxa"/>
          </w:tcPr>
          <w:p w14:paraId="180DD85B" w14:textId="77777777" w:rsidR="00CE6D58" w:rsidRPr="008C01B8" w:rsidRDefault="00CE6D58" w:rsidP="0084118E">
            <w:pPr>
              <w:ind w:firstLine="0"/>
              <w:rPr>
                <w:rFonts w:cs="Times New Roman"/>
                <w:sz w:val="20"/>
              </w:rPr>
            </w:pPr>
            <w:r w:rsidRPr="008C01B8">
              <w:rPr>
                <w:rFonts w:eastAsia="Times New Roman" w:cs="Times New Roman"/>
                <w:color w:val="000000"/>
                <w:sz w:val="20"/>
                <w:szCs w:val="24"/>
              </w:rPr>
              <w:t>ATC</w:t>
            </w:r>
          </w:p>
        </w:tc>
        <w:tc>
          <w:tcPr>
            <w:tcW w:w="1443" w:type="dxa"/>
          </w:tcPr>
          <w:p w14:paraId="6631E755" w14:textId="77777777" w:rsidR="00CE6D58" w:rsidRPr="008C01B8" w:rsidRDefault="00CE6D58" w:rsidP="0084118E">
            <w:pPr>
              <w:ind w:firstLine="0"/>
              <w:rPr>
                <w:rFonts w:cs="Times New Roman"/>
                <w:sz w:val="20"/>
              </w:rPr>
            </w:pPr>
            <w:r w:rsidRPr="008C01B8">
              <w:rPr>
                <w:rFonts w:eastAsia="Times New Roman" w:cs="Times New Roman"/>
                <w:color w:val="000000"/>
                <w:sz w:val="20"/>
                <w:szCs w:val="24"/>
              </w:rPr>
              <w:t>Microworld</w:t>
            </w:r>
          </w:p>
        </w:tc>
        <w:tc>
          <w:tcPr>
            <w:tcW w:w="1301" w:type="dxa"/>
          </w:tcPr>
          <w:p w14:paraId="2384A4A3" w14:textId="77777777" w:rsidR="00CE6D58" w:rsidRPr="008C01B8" w:rsidRDefault="00CE6D58" w:rsidP="0084118E">
            <w:pPr>
              <w:ind w:firstLine="0"/>
              <w:rPr>
                <w:rFonts w:cs="Times New Roman"/>
                <w:sz w:val="20"/>
              </w:rPr>
            </w:pPr>
            <w:r w:rsidRPr="008C01B8">
              <w:rPr>
                <w:rFonts w:eastAsia="Times New Roman" w:cs="Times New Roman"/>
                <w:color w:val="000000"/>
                <w:sz w:val="20"/>
                <w:szCs w:val="24"/>
              </w:rPr>
              <w:t>Students</w:t>
            </w:r>
          </w:p>
        </w:tc>
        <w:tc>
          <w:tcPr>
            <w:tcW w:w="1237" w:type="dxa"/>
          </w:tcPr>
          <w:p w14:paraId="32ACC540" w14:textId="77777777" w:rsidR="00CE6D58" w:rsidRPr="008C01B8" w:rsidRDefault="00CE6D58" w:rsidP="0084118E">
            <w:pPr>
              <w:tabs>
                <w:tab w:val="left" w:pos="5940"/>
              </w:tabs>
              <w:ind w:firstLine="0"/>
              <w:rPr>
                <w:rFonts w:cs="Times New Roman"/>
                <w:sz w:val="20"/>
              </w:rPr>
            </w:pPr>
            <w:r w:rsidRPr="008C01B8">
              <w:rPr>
                <w:rFonts w:cs="Times New Roman"/>
                <w:sz w:val="20"/>
              </w:rPr>
              <w:t>No effect on performance or workload</w:t>
            </w:r>
          </w:p>
        </w:tc>
        <w:tc>
          <w:tcPr>
            <w:tcW w:w="1260" w:type="dxa"/>
          </w:tcPr>
          <w:p w14:paraId="2917FF65" w14:textId="77777777" w:rsidR="00CE6D58" w:rsidRPr="008C01B8" w:rsidRDefault="00CE6D58" w:rsidP="0084118E">
            <w:pPr>
              <w:tabs>
                <w:tab w:val="left" w:pos="5940"/>
              </w:tabs>
              <w:ind w:right="16" w:firstLine="0"/>
              <w:rPr>
                <w:rFonts w:cs="Times New Roman"/>
                <w:sz w:val="20"/>
              </w:rPr>
            </w:pPr>
            <w:r w:rsidRPr="008C01B8">
              <w:rPr>
                <w:rFonts w:cs="Times New Roman"/>
                <w:sz w:val="20"/>
              </w:rPr>
              <w:t>No effect on performance or workload</w:t>
            </w:r>
          </w:p>
        </w:tc>
        <w:tc>
          <w:tcPr>
            <w:tcW w:w="2210" w:type="dxa"/>
          </w:tcPr>
          <w:p w14:paraId="18AD82B0" w14:textId="116C3D26" w:rsidR="00CE6D58" w:rsidRPr="008C01B8" w:rsidRDefault="00964A16" w:rsidP="00964A16">
            <w:pPr>
              <w:ind w:right="316" w:firstLine="0"/>
              <w:rPr>
                <w:rFonts w:cs="Times New Roman"/>
                <w:sz w:val="20"/>
              </w:rPr>
            </w:pPr>
            <w:r w:rsidRPr="008C01B8">
              <w:rPr>
                <w:rFonts w:eastAsia="Times New Roman" w:cs="Times New Roman"/>
                <w:color w:val="000000"/>
                <w:sz w:val="20"/>
                <w:szCs w:val="24"/>
                <w:lang w:eastAsia="en-US"/>
              </w:rPr>
              <w:t>Only 1 SAGAT question/stop</w:t>
            </w:r>
          </w:p>
        </w:tc>
      </w:tr>
      <w:tr w:rsidR="00CE6D58" w14:paraId="2CE7770D" w14:textId="77777777" w:rsidTr="00DE010B">
        <w:tc>
          <w:tcPr>
            <w:tcW w:w="2070" w:type="dxa"/>
          </w:tcPr>
          <w:p w14:paraId="3B80F6C0" w14:textId="7DF24C2E" w:rsidR="00CE6D58" w:rsidRPr="00CD31A7" w:rsidRDefault="00CD31A7" w:rsidP="009E5FDB">
            <w:pPr>
              <w:ind w:firstLine="0"/>
              <w:rPr>
                <w:rFonts w:cs="Times New Roman"/>
                <w:b/>
                <w:sz w:val="20"/>
              </w:rPr>
            </w:pP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instrText xml:space="preserve"> ADDIN EN.CITE &lt;EndNote&gt;&lt;Cite&gt;&lt;Author&gt;Bacon&lt;/Author&gt;&lt;Year&gt;2013&lt;/Year&gt;&lt;RecNum&gt;1990&lt;/RecNum&gt;&lt;DisplayText&gt;(Bacon &amp;amp; Strybel, 2013)&lt;/DisplayText&gt;&lt;record&gt;&lt;rec-number&gt;1990&lt;/rec-number&gt;&lt;foreign-keys&gt;&lt;key app="EN" db-id="fte529zvirww2aevxamxtp2me0d9fvz0fxvx" timestamp="1546291353"&gt;1990&lt;/key&gt;&lt;/foreign-keys&gt;&lt;ref-type name="Journal Article"&gt;17&lt;/ref-type&gt;&lt;contributors&gt;&lt;authors&gt;&lt;author&gt;Bacon, L Paige&lt;/author&gt;&lt;author&gt;Strybel, Thomas Z&lt;/author&gt;&lt;/authors&gt;&lt;/contributors&gt;&lt;titles&gt;&lt;title&gt;Assessment of the validity and intrusiveness of online-probe questions for situation awareness in a simulated air-traffic-management task with student air-traffic controllers&lt;/title&gt;&lt;secondary-title&gt;Safety Science&lt;/secondary-title&gt;&lt;/titles&gt;&lt;periodical&gt;&lt;full-title&gt;Safety science&lt;/full-title&gt;&lt;/periodical&gt;&lt;pages&gt;89-95&lt;/pages&gt;&lt;volume&gt;56&lt;/volume&gt;&lt;dates&gt;&lt;year&gt;2013&lt;/year&gt;&lt;/dates&gt;&lt;isbn&gt;0925-7535&lt;/isbn&gt;&lt;urls&gt;&lt;/urls&gt;&lt;/record&gt;&lt;/Cite&gt;&lt;/EndNote&gt;</w:instrTex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separate"/>
            </w:r>
            <w:r w:rsidRPr="00CD31A7"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4"/>
              </w:rPr>
              <w:t>(Bacon &amp; Strybel, 2013)</w: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end"/>
            </w:r>
          </w:p>
        </w:tc>
        <w:tc>
          <w:tcPr>
            <w:tcW w:w="1083" w:type="dxa"/>
          </w:tcPr>
          <w:p w14:paraId="5D86FB31" w14:textId="77777777" w:rsidR="00CE6D58" w:rsidRPr="008C01B8" w:rsidRDefault="00CE6D58" w:rsidP="0084118E">
            <w:pPr>
              <w:ind w:firstLine="0"/>
              <w:rPr>
                <w:rFonts w:cs="Times New Roman"/>
                <w:sz w:val="20"/>
              </w:rPr>
            </w:pPr>
            <w:r w:rsidRPr="008C01B8">
              <w:rPr>
                <w:rFonts w:eastAsia="Times New Roman" w:cs="Times New Roman"/>
                <w:color w:val="000000"/>
                <w:sz w:val="20"/>
                <w:szCs w:val="24"/>
              </w:rPr>
              <w:t>ATC</w:t>
            </w:r>
          </w:p>
        </w:tc>
        <w:tc>
          <w:tcPr>
            <w:tcW w:w="1443" w:type="dxa"/>
          </w:tcPr>
          <w:p w14:paraId="1E5F5FAB" w14:textId="77777777" w:rsidR="00CE6D58" w:rsidRPr="008C01B8" w:rsidRDefault="00CE6D58" w:rsidP="0084118E">
            <w:pPr>
              <w:ind w:firstLine="0"/>
              <w:rPr>
                <w:rFonts w:cs="Times New Roman"/>
                <w:sz w:val="20"/>
              </w:rPr>
            </w:pPr>
            <w:r w:rsidRPr="008C01B8">
              <w:rPr>
                <w:rFonts w:eastAsia="Times New Roman" w:cs="Times New Roman"/>
                <w:color w:val="000000"/>
                <w:sz w:val="20"/>
                <w:szCs w:val="24"/>
              </w:rPr>
              <w:t>Simulation</w:t>
            </w:r>
          </w:p>
        </w:tc>
        <w:tc>
          <w:tcPr>
            <w:tcW w:w="1301" w:type="dxa"/>
          </w:tcPr>
          <w:p w14:paraId="4BE5E6EE" w14:textId="77777777" w:rsidR="00CE6D58" w:rsidRPr="008C01B8" w:rsidRDefault="00CE6D58" w:rsidP="0084118E">
            <w:pPr>
              <w:ind w:firstLine="0"/>
              <w:rPr>
                <w:rFonts w:cs="Times New Roman"/>
                <w:sz w:val="20"/>
              </w:rPr>
            </w:pPr>
            <w:r w:rsidRPr="008C01B8">
              <w:rPr>
                <w:rFonts w:eastAsia="Times New Roman" w:cs="Times New Roman"/>
                <w:color w:val="000000"/>
                <w:sz w:val="20"/>
                <w:szCs w:val="24"/>
              </w:rPr>
              <w:t>Novice</w:t>
            </w:r>
          </w:p>
        </w:tc>
        <w:tc>
          <w:tcPr>
            <w:tcW w:w="1237" w:type="dxa"/>
          </w:tcPr>
          <w:p w14:paraId="4DD9210F" w14:textId="77777777" w:rsidR="00CE6D58" w:rsidRPr="008C01B8" w:rsidRDefault="00CE6D58" w:rsidP="0084118E">
            <w:pPr>
              <w:tabs>
                <w:tab w:val="left" w:pos="5940"/>
              </w:tabs>
              <w:ind w:firstLine="0"/>
              <w:jc w:val="center"/>
              <w:rPr>
                <w:rFonts w:cs="Times New Roman"/>
                <w:sz w:val="20"/>
              </w:rPr>
            </w:pPr>
            <w:r w:rsidRPr="008C01B8">
              <w:rPr>
                <w:rFonts w:cs="Times New Roman"/>
                <w:sz w:val="20"/>
              </w:rPr>
              <w:t>----</w:t>
            </w:r>
          </w:p>
        </w:tc>
        <w:tc>
          <w:tcPr>
            <w:tcW w:w="1260" w:type="dxa"/>
          </w:tcPr>
          <w:p w14:paraId="1DD62C2B" w14:textId="77777777" w:rsidR="00CE6D58" w:rsidRPr="008C01B8" w:rsidRDefault="00CE6D58" w:rsidP="0084118E">
            <w:pPr>
              <w:tabs>
                <w:tab w:val="left" w:pos="5940"/>
              </w:tabs>
              <w:ind w:right="22" w:firstLine="0"/>
              <w:rPr>
                <w:rFonts w:cs="Times New Roman"/>
                <w:sz w:val="20"/>
              </w:rPr>
            </w:pPr>
            <w:r w:rsidRPr="008C01B8">
              <w:rPr>
                <w:rFonts w:cs="Times New Roman"/>
                <w:sz w:val="20"/>
              </w:rPr>
              <w:t>No effect on performance or workload</w:t>
            </w:r>
          </w:p>
        </w:tc>
        <w:tc>
          <w:tcPr>
            <w:tcW w:w="2210" w:type="dxa"/>
          </w:tcPr>
          <w:p w14:paraId="3C6940CB" w14:textId="77777777" w:rsidR="00CE6D58" w:rsidRPr="008C01B8" w:rsidRDefault="00CE6D58" w:rsidP="0084118E">
            <w:pPr>
              <w:spacing w:before="0"/>
              <w:ind w:firstLine="0"/>
              <w:rPr>
                <w:rFonts w:eastAsia="Times New Roman" w:cs="Times New Roman"/>
                <w:color w:val="000000"/>
                <w:sz w:val="20"/>
                <w:szCs w:val="24"/>
                <w:lang w:eastAsia="en-US"/>
              </w:rPr>
            </w:pPr>
            <w:r w:rsidRPr="008C01B8">
              <w:rPr>
                <w:rFonts w:eastAsia="Times New Roman" w:cs="Times New Roman"/>
                <w:color w:val="000000"/>
                <w:sz w:val="20"/>
                <w:szCs w:val="24"/>
                <w:lang w:eastAsia="en-US"/>
              </w:rPr>
              <w:t xml:space="preserve">Trend towards faster </w:t>
            </w:r>
            <w:r>
              <w:rPr>
                <w:rFonts w:eastAsia="Times New Roman" w:cs="Times New Roman"/>
                <w:color w:val="000000"/>
                <w:sz w:val="20"/>
                <w:szCs w:val="24"/>
                <w:lang w:eastAsia="en-US"/>
              </w:rPr>
              <w:t>RT</w:t>
            </w:r>
            <w:r w:rsidRPr="008C01B8">
              <w:rPr>
                <w:rFonts w:eastAsia="Times New Roman" w:cs="Times New Roman"/>
                <w:color w:val="000000"/>
                <w:sz w:val="20"/>
                <w:szCs w:val="24"/>
                <w:lang w:eastAsia="en-US"/>
              </w:rPr>
              <w:t xml:space="preserve"> on conflicts of probed aircraft</w:t>
            </w:r>
          </w:p>
        </w:tc>
      </w:tr>
      <w:tr w:rsidR="00CE6D58" w14:paraId="291F12DB" w14:textId="77777777" w:rsidTr="00DE010B">
        <w:tc>
          <w:tcPr>
            <w:tcW w:w="2070" w:type="dxa"/>
          </w:tcPr>
          <w:p w14:paraId="46CEF641" w14:textId="682D9F5D" w:rsidR="00CE6D58" w:rsidRPr="00CD31A7" w:rsidRDefault="00CD31A7" w:rsidP="00CD31A7">
            <w:pPr>
              <w:ind w:firstLine="0"/>
              <w:rPr>
                <w:rFonts w:cs="Times New Roman"/>
                <w:b/>
                <w:sz w:val="20"/>
              </w:rPr>
            </w:pP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begin"/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instrText xml:space="preserve"> ADDIN EN.CITE &lt;EndNote&gt;&lt;Cite&gt;&lt;Author&gt;Endsley&lt;/Author&gt;&lt;Year&gt;1995&lt;/Year&gt;&lt;RecNum&gt;560&lt;/RecNum&gt;&lt;DisplayText&gt;(Endsley, 1995)&lt;/DisplayText&gt;&lt;record&gt;&lt;rec-number&gt;560&lt;/rec-number&gt;&lt;foreign-keys&gt;&lt;key app="EN" db-id="fte529zvirww2aevxamxtp2me0d9fvz0fxvx" timestamp="0"&gt;560&lt;/key&gt;&lt;/foreign-keys&gt;&lt;ref-type name="Journal Article"&gt;17&lt;/ref-type&gt;&lt;contributors&gt;&lt;authors&gt;&lt;author&gt;Endsley, M. R.&lt;/author&gt;&lt;/authors&gt;&lt;/contributors&gt;&lt;titles&gt;&lt;title&gt;Measurement of situation awareness in dynamic systems&lt;/title&gt;&lt;secondary-title&gt;Human Factors&lt;/secondary-title&gt;&lt;/titles&gt;&lt;periodical&gt;&lt;full-title&gt;Human Factors&lt;/full-title&gt;&lt;/periodical&gt;&lt;pages&gt;65-84&lt;/pages&gt;&lt;volume&gt;37&lt;/volume&gt;&lt;number&gt;1&lt;/number&gt;&lt;dates&gt;&lt;year&gt;1995&lt;/year&gt;&lt;/dates&gt;&lt;urls&gt;&lt;/urls&gt;&lt;/record&gt;&lt;/Cite&gt;&lt;/EndNote&gt;</w:instrTex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separate"/>
            </w:r>
            <w:r w:rsidRPr="00CD31A7"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4"/>
              </w:rPr>
              <w:t>(Endsley, 1995)</w: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end"/>
            </w:r>
          </w:p>
        </w:tc>
        <w:tc>
          <w:tcPr>
            <w:tcW w:w="1083" w:type="dxa"/>
          </w:tcPr>
          <w:p w14:paraId="0CC9EEDD" w14:textId="77777777" w:rsidR="00CE6D58" w:rsidRPr="008C01B8" w:rsidRDefault="00CE6D58" w:rsidP="0084118E">
            <w:pPr>
              <w:ind w:firstLine="0"/>
              <w:rPr>
                <w:rFonts w:cs="Times New Roman"/>
                <w:sz w:val="20"/>
              </w:rPr>
            </w:pPr>
            <w:r w:rsidRPr="008C01B8">
              <w:rPr>
                <w:rFonts w:eastAsia="Times New Roman" w:cs="Times New Roman"/>
                <w:color w:val="000000"/>
                <w:sz w:val="20"/>
                <w:szCs w:val="24"/>
              </w:rPr>
              <w:t>Aviation</w:t>
            </w:r>
          </w:p>
        </w:tc>
        <w:tc>
          <w:tcPr>
            <w:tcW w:w="1443" w:type="dxa"/>
          </w:tcPr>
          <w:p w14:paraId="39DD4032" w14:textId="77777777" w:rsidR="00CE6D58" w:rsidRPr="008C01B8" w:rsidRDefault="00CE6D58" w:rsidP="0084118E">
            <w:pPr>
              <w:ind w:firstLine="0"/>
              <w:rPr>
                <w:rFonts w:cs="Times New Roman"/>
                <w:sz w:val="20"/>
              </w:rPr>
            </w:pPr>
            <w:r w:rsidRPr="008C01B8">
              <w:rPr>
                <w:rFonts w:eastAsia="Times New Roman" w:cs="Times New Roman"/>
                <w:color w:val="000000"/>
                <w:sz w:val="20"/>
                <w:szCs w:val="24"/>
              </w:rPr>
              <w:t>Simulation</w:t>
            </w:r>
          </w:p>
        </w:tc>
        <w:tc>
          <w:tcPr>
            <w:tcW w:w="1301" w:type="dxa"/>
          </w:tcPr>
          <w:p w14:paraId="77F48292" w14:textId="77777777" w:rsidR="00CE6D58" w:rsidRPr="008C01B8" w:rsidRDefault="00CE6D58" w:rsidP="0084118E">
            <w:pPr>
              <w:ind w:firstLine="0"/>
              <w:rPr>
                <w:rFonts w:cs="Times New Roman"/>
                <w:sz w:val="20"/>
              </w:rPr>
            </w:pPr>
            <w:r w:rsidRPr="008C01B8">
              <w:rPr>
                <w:rFonts w:eastAsia="Times New Roman" w:cs="Times New Roman"/>
                <w:color w:val="000000"/>
                <w:sz w:val="20"/>
                <w:szCs w:val="24"/>
              </w:rPr>
              <w:t>Experienced</w:t>
            </w:r>
          </w:p>
        </w:tc>
        <w:tc>
          <w:tcPr>
            <w:tcW w:w="1237" w:type="dxa"/>
          </w:tcPr>
          <w:p w14:paraId="7A421505" w14:textId="77777777" w:rsidR="00CE6D58" w:rsidRPr="008C01B8" w:rsidRDefault="00CE6D58" w:rsidP="0084118E">
            <w:pPr>
              <w:tabs>
                <w:tab w:val="left" w:pos="5940"/>
              </w:tabs>
              <w:ind w:firstLine="0"/>
              <w:rPr>
                <w:rFonts w:cs="Times New Roman"/>
                <w:sz w:val="20"/>
              </w:rPr>
            </w:pPr>
            <w:r w:rsidRPr="008C01B8">
              <w:rPr>
                <w:rFonts w:cs="Times New Roman"/>
                <w:sz w:val="20"/>
              </w:rPr>
              <w:t xml:space="preserve">No effect on performance </w:t>
            </w:r>
          </w:p>
        </w:tc>
        <w:tc>
          <w:tcPr>
            <w:tcW w:w="1260" w:type="dxa"/>
          </w:tcPr>
          <w:p w14:paraId="542D55EE" w14:textId="77777777" w:rsidR="00CE6D58" w:rsidRPr="008C01B8" w:rsidRDefault="00CE6D58" w:rsidP="0084118E">
            <w:pPr>
              <w:tabs>
                <w:tab w:val="left" w:pos="5940"/>
              </w:tabs>
              <w:ind w:right="22" w:firstLine="0"/>
              <w:jc w:val="center"/>
              <w:rPr>
                <w:rFonts w:cs="Times New Roman"/>
                <w:sz w:val="20"/>
              </w:rPr>
            </w:pPr>
            <w:r w:rsidRPr="008C01B8">
              <w:rPr>
                <w:rFonts w:cs="Times New Roman"/>
                <w:sz w:val="20"/>
              </w:rPr>
              <w:t>---</w:t>
            </w:r>
          </w:p>
        </w:tc>
        <w:tc>
          <w:tcPr>
            <w:tcW w:w="2210" w:type="dxa"/>
          </w:tcPr>
          <w:p w14:paraId="6A4661B3" w14:textId="77777777" w:rsidR="00CE6D58" w:rsidRPr="008C01B8" w:rsidRDefault="00CE6D58" w:rsidP="0084118E">
            <w:pPr>
              <w:ind w:firstLine="0"/>
              <w:rPr>
                <w:rFonts w:cs="Times New Roman"/>
                <w:sz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4"/>
              </w:rPr>
              <w:t xml:space="preserve">0, </w:t>
            </w:r>
            <w:r w:rsidRPr="008C01B8">
              <w:rPr>
                <w:rFonts w:eastAsia="Times New Roman" w:cs="Times New Roman"/>
                <w:color w:val="000000"/>
                <w:sz w:val="20"/>
                <w:szCs w:val="24"/>
              </w:rPr>
              <w:t xml:space="preserve">1, 2 or 3 stops of 30, 60 or 120 seconds </w:t>
            </w:r>
          </w:p>
        </w:tc>
      </w:tr>
      <w:tr w:rsidR="00CE6D58" w14:paraId="069175BB" w14:textId="77777777" w:rsidTr="00DE010B">
        <w:tc>
          <w:tcPr>
            <w:tcW w:w="2070" w:type="dxa"/>
          </w:tcPr>
          <w:p w14:paraId="28231495" w14:textId="4A799F5B" w:rsidR="00CE6D58" w:rsidRPr="00CD31A7" w:rsidRDefault="00CD31A7" w:rsidP="00CD31A7">
            <w:pPr>
              <w:ind w:firstLine="0"/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</w:pP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begin"/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instrText xml:space="preserve"> ADDIN EN.CITE &lt;EndNote&gt;&lt;Cite&gt;&lt;Author&gt;Endsley&lt;/Author&gt;&lt;Year&gt;2000&lt;/Year&gt;&lt;RecNum&gt;839&lt;/RecNum&gt;&lt;DisplayText&gt;(Endsley, 2000)&lt;/DisplayText&gt;&lt;record&gt;&lt;rec-number&gt;839&lt;/rec-number&gt;&lt;foreign-keys&gt;&lt;key app="EN" db-id="fte529zvirww2aevxamxtp2me0d9fvz0fxvx" timestamp="0"&gt;839&lt;/key&gt;&lt;/foreign-keys&gt;&lt;ref-type name="Book Section"&gt;5&lt;/ref-type&gt;&lt;contributors&gt;&lt;authors&gt;&lt;author&gt;Endsley, M. R.&lt;/author&gt;&lt;/authors&gt;&lt;secondary-authors&gt;&lt;author&gt;Endsley, M. R.&lt;/author&gt;&lt;author&gt;Garland, D. J.&lt;/author&gt;&lt;/secondary-authors&gt;&lt;/contributors&gt;&lt;titles&gt;&lt;title&gt;Direct measurement of situation awareness: Validity and use of SAGAT&lt;/title&gt;&lt;secondary-title&gt;Situation awareness analysis and measurement&lt;/secondary-title&gt;&lt;/titles&gt;&lt;pages&gt;147-174&lt;/pages&gt;&lt;dates&gt;&lt;year&gt;2000&lt;/year&gt;&lt;/dates&gt;&lt;pub-location&gt;Mahwah, NJ&lt;/pub-location&gt;&lt;publisher&gt;LEA&lt;/publisher&gt;&lt;urls&gt;&lt;/urls&gt;&lt;/record&gt;&lt;/Cite&gt;&lt;/EndNote&gt;</w:instrTex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separate"/>
            </w:r>
            <w:r w:rsidRPr="00CD31A7"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4"/>
              </w:rPr>
              <w:t>(Endsley, 2000)</w: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end"/>
            </w:r>
          </w:p>
        </w:tc>
        <w:tc>
          <w:tcPr>
            <w:tcW w:w="1083" w:type="dxa"/>
          </w:tcPr>
          <w:p w14:paraId="64D9545F" w14:textId="77777777" w:rsidR="00CE6D58" w:rsidRPr="008C01B8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  <w:szCs w:val="24"/>
              </w:rPr>
            </w:pPr>
            <w:r w:rsidRPr="008C01B8">
              <w:rPr>
                <w:rFonts w:eastAsia="Times New Roman" w:cs="Times New Roman"/>
                <w:color w:val="000000"/>
                <w:sz w:val="20"/>
                <w:szCs w:val="24"/>
              </w:rPr>
              <w:t>Aviation</w:t>
            </w:r>
          </w:p>
        </w:tc>
        <w:tc>
          <w:tcPr>
            <w:tcW w:w="1443" w:type="dxa"/>
          </w:tcPr>
          <w:p w14:paraId="00869BDA" w14:textId="77777777" w:rsidR="00CE6D58" w:rsidRPr="008C01B8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  <w:szCs w:val="24"/>
              </w:rPr>
            </w:pPr>
            <w:r w:rsidRPr="008C01B8">
              <w:rPr>
                <w:rFonts w:eastAsia="Times New Roman" w:cs="Times New Roman"/>
                <w:color w:val="000000"/>
                <w:sz w:val="20"/>
                <w:szCs w:val="24"/>
              </w:rPr>
              <w:t>Simulation</w:t>
            </w:r>
          </w:p>
        </w:tc>
        <w:tc>
          <w:tcPr>
            <w:tcW w:w="1301" w:type="dxa"/>
          </w:tcPr>
          <w:p w14:paraId="4715BDC8" w14:textId="77777777" w:rsidR="00CE6D58" w:rsidRPr="008C01B8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  <w:szCs w:val="24"/>
              </w:rPr>
            </w:pPr>
            <w:r w:rsidRPr="008C01B8">
              <w:rPr>
                <w:rFonts w:eastAsia="Times New Roman" w:cs="Times New Roman"/>
                <w:color w:val="000000"/>
                <w:sz w:val="20"/>
                <w:szCs w:val="24"/>
              </w:rPr>
              <w:t>Experienced</w:t>
            </w:r>
          </w:p>
        </w:tc>
        <w:tc>
          <w:tcPr>
            <w:tcW w:w="1237" w:type="dxa"/>
          </w:tcPr>
          <w:p w14:paraId="281E755B" w14:textId="77777777" w:rsidR="00CE6D58" w:rsidRPr="008C01B8" w:rsidRDefault="00CE6D58" w:rsidP="0084118E">
            <w:pPr>
              <w:tabs>
                <w:tab w:val="left" w:pos="5940"/>
              </w:tabs>
              <w:ind w:firstLine="0"/>
              <w:rPr>
                <w:rFonts w:cs="Times New Roman"/>
                <w:sz w:val="20"/>
              </w:rPr>
            </w:pPr>
            <w:r w:rsidRPr="008C01B8">
              <w:rPr>
                <w:rFonts w:cs="Times New Roman"/>
                <w:sz w:val="20"/>
              </w:rPr>
              <w:t xml:space="preserve">No effect on performance </w:t>
            </w:r>
          </w:p>
        </w:tc>
        <w:tc>
          <w:tcPr>
            <w:tcW w:w="1260" w:type="dxa"/>
          </w:tcPr>
          <w:p w14:paraId="3388DEE1" w14:textId="77777777" w:rsidR="00CE6D58" w:rsidRPr="008C01B8" w:rsidRDefault="00CE6D58" w:rsidP="0084118E">
            <w:pPr>
              <w:tabs>
                <w:tab w:val="left" w:pos="5940"/>
              </w:tabs>
              <w:ind w:right="22" w:firstLine="0"/>
              <w:jc w:val="center"/>
              <w:rPr>
                <w:rFonts w:cs="Times New Roman"/>
                <w:sz w:val="20"/>
              </w:rPr>
            </w:pPr>
            <w:r w:rsidRPr="008C01B8">
              <w:rPr>
                <w:rFonts w:cs="Times New Roman"/>
                <w:sz w:val="20"/>
              </w:rPr>
              <w:t>---</w:t>
            </w:r>
          </w:p>
        </w:tc>
        <w:tc>
          <w:tcPr>
            <w:tcW w:w="2210" w:type="dxa"/>
          </w:tcPr>
          <w:p w14:paraId="24DB27C5" w14:textId="77777777" w:rsidR="00CE6D58" w:rsidRPr="008C01B8" w:rsidRDefault="00CE6D58" w:rsidP="0084118E">
            <w:pPr>
              <w:ind w:firstLine="0"/>
              <w:rPr>
                <w:rFonts w:cs="Times New Roman"/>
                <w:sz w:val="20"/>
              </w:rPr>
            </w:pPr>
            <w:r w:rsidRPr="008C01B8">
              <w:rPr>
                <w:rFonts w:eastAsia="Times New Roman" w:cs="Times New Roman"/>
                <w:color w:val="000000"/>
                <w:sz w:val="20"/>
                <w:szCs w:val="24"/>
              </w:rPr>
              <w:t xml:space="preserve">Performance not effected by SAGAT stop or by possibility of SAGAT stop </w:t>
            </w:r>
          </w:p>
        </w:tc>
      </w:tr>
      <w:tr w:rsidR="00CE6D58" w14:paraId="4E5ACFA1" w14:textId="77777777" w:rsidTr="00DE010B">
        <w:tc>
          <w:tcPr>
            <w:tcW w:w="2070" w:type="dxa"/>
          </w:tcPr>
          <w:p w14:paraId="155E2D26" w14:textId="5B5C1E16" w:rsidR="00CE6D58" w:rsidRPr="00CD31A7" w:rsidRDefault="00CD31A7" w:rsidP="00CD31A7">
            <w:pPr>
              <w:ind w:firstLine="0"/>
              <w:rPr>
                <w:rFonts w:eastAsia="Times New Roman" w:cs="Times New Roman"/>
                <w:b/>
                <w:bCs/>
                <w:color w:val="000000"/>
                <w:sz w:val="20"/>
              </w:rPr>
            </w:pP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Hogg&lt;/Author&gt;&lt;Year&gt;1995&lt;/Year&gt;&lt;RecNum&gt;1921&lt;/RecNum&gt;&lt;DisplayText&gt;(Hogg, et al., 1995)&lt;/DisplayText&gt;&lt;record&gt;&lt;rec-number&gt;1921&lt;/rec-number&gt;&lt;foreign-keys&gt;&lt;key app="EN" db-id="fte529zvirww2aevxamxtp2me0d9fvz0fxvx" timestamp="1542652027"&gt;1921&lt;/key&gt;&lt;/foreign-keys&gt;&lt;ref-type name="Journal Article"&gt;17&lt;/ref-type&gt;&lt;contributors&gt;&lt;authors&gt;&lt;author&gt;Hogg, David N&lt;/author&gt;&lt;author&gt;Folles</w:instrText>
            </w:r>
            <w:r w:rsidRPr="00CD31A7">
              <w:rPr>
                <w:rFonts w:ascii="Menlo Regular" w:eastAsia="Times New Roman" w:hAnsi="Menlo Regular" w:cs="Menlo Regular"/>
                <w:b/>
                <w:bCs/>
                <w:color w:val="000000"/>
                <w:sz w:val="20"/>
              </w:rPr>
              <w:instrText>⊘</w:instrTex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instrText>, Knut&lt;/author&gt;&lt;author&gt;Strand-Volden, Frode&lt;/author&gt;&lt;author&gt;Torralba, Belén&lt;/author&gt;&lt;/authors&gt;&lt;/contributors&gt;&lt;titles&gt;&lt;title&gt;Development of a situation awareness measure to evaluate advanced alarm systems in nuclear power plant control rooms&lt;/title&gt;&lt;secondary-title&gt;Ergonomics&lt;/secondary-title&gt;&lt;/titles&gt;&lt;periodical&gt;&lt;full-title&gt;Ergonomics&lt;/full-title&gt;&lt;/periodical&gt;&lt;pages&gt;2394-2413&lt;/pages&gt;&lt;volume&gt;38&lt;/volume&gt;&lt;number&gt;11&lt;/number&gt;&lt;dates&gt;&lt;year&gt;1995&lt;/year&gt;&lt;/dates&gt;&lt;isbn&gt;0014-0139&lt;/isbn&gt;&lt;urls&gt;&lt;/urls&gt;&lt;/record&gt;&lt;/Cite&gt;&lt;/EndNote&gt;</w:instrTex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 w:rsidRPr="00CD31A7">
              <w:rPr>
                <w:rFonts w:eastAsia="Times New Roman" w:cs="Times New Roman"/>
                <w:b/>
                <w:bCs/>
                <w:noProof/>
                <w:color w:val="000000"/>
                <w:sz w:val="20"/>
              </w:rPr>
              <w:t>(Hogg, et al., 1995)</w: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83" w:type="dxa"/>
          </w:tcPr>
          <w:p w14:paraId="58F6D6B5" w14:textId="77777777" w:rsidR="00CE6D58" w:rsidRPr="003E4E65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3E4E65">
              <w:rPr>
                <w:rFonts w:eastAsia="Times New Roman" w:cs="Times New Roman"/>
                <w:color w:val="000000"/>
                <w:sz w:val="20"/>
              </w:rPr>
              <w:t>Nuclear Power</w:t>
            </w:r>
          </w:p>
        </w:tc>
        <w:tc>
          <w:tcPr>
            <w:tcW w:w="1443" w:type="dxa"/>
          </w:tcPr>
          <w:p w14:paraId="1097B7AC" w14:textId="77777777" w:rsidR="00CE6D58" w:rsidRPr="003E4E65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3E4E65">
              <w:rPr>
                <w:rFonts w:eastAsia="Times New Roman" w:cs="Times New Roman"/>
                <w:color w:val="000000"/>
                <w:sz w:val="20"/>
              </w:rPr>
              <w:t>Simulation</w:t>
            </w:r>
          </w:p>
        </w:tc>
        <w:tc>
          <w:tcPr>
            <w:tcW w:w="1301" w:type="dxa"/>
          </w:tcPr>
          <w:p w14:paraId="276DF3C3" w14:textId="77777777" w:rsidR="00CE6D58" w:rsidRPr="003E4E65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3E4E65">
              <w:rPr>
                <w:rFonts w:eastAsia="Times New Roman" w:cs="Times New Roman"/>
                <w:color w:val="000000"/>
                <w:sz w:val="20"/>
              </w:rPr>
              <w:t>Experienced</w:t>
            </w:r>
          </w:p>
        </w:tc>
        <w:tc>
          <w:tcPr>
            <w:tcW w:w="1237" w:type="dxa"/>
          </w:tcPr>
          <w:p w14:paraId="402D551C" w14:textId="77777777" w:rsidR="00CE6D58" w:rsidRPr="003E4E65" w:rsidRDefault="00CE6D58" w:rsidP="0084118E">
            <w:pPr>
              <w:tabs>
                <w:tab w:val="left" w:pos="5940"/>
              </w:tabs>
              <w:ind w:firstLine="0"/>
              <w:rPr>
                <w:rFonts w:cs="Times New Roman"/>
                <w:sz w:val="20"/>
              </w:rPr>
            </w:pPr>
            <w:r w:rsidRPr="008C01B8">
              <w:rPr>
                <w:rFonts w:cs="Times New Roman"/>
                <w:sz w:val="20"/>
              </w:rPr>
              <w:t xml:space="preserve">No effect on performance </w:t>
            </w:r>
          </w:p>
        </w:tc>
        <w:tc>
          <w:tcPr>
            <w:tcW w:w="1260" w:type="dxa"/>
          </w:tcPr>
          <w:p w14:paraId="2626E1C6" w14:textId="77777777" w:rsidR="00CE6D58" w:rsidRPr="003E4E65" w:rsidRDefault="00CE6D58" w:rsidP="0084118E">
            <w:pPr>
              <w:tabs>
                <w:tab w:val="left" w:pos="5940"/>
              </w:tabs>
              <w:ind w:right="22" w:firstLine="0"/>
              <w:jc w:val="center"/>
              <w:rPr>
                <w:rFonts w:cs="Times New Roman"/>
                <w:sz w:val="20"/>
              </w:rPr>
            </w:pPr>
            <w:r w:rsidRPr="008C01B8">
              <w:rPr>
                <w:rFonts w:cs="Times New Roman"/>
                <w:sz w:val="20"/>
              </w:rPr>
              <w:t>---</w:t>
            </w:r>
          </w:p>
        </w:tc>
        <w:tc>
          <w:tcPr>
            <w:tcW w:w="2210" w:type="dxa"/>
          </w:tcPr>
          <w:p w14:paraId="3CB03129" w14:textId="77777777" w:rsidR="00CE6D58" w:rsidRPr="003E4E65" w:rsidRDefault="00CE6D58" w:rsidP="0084118E">
            <w:pPr>
              <w:ind w:right="316" w:firstLine="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(SACRI) Subjective performance</w:t>
            </w:r>
          </w:p>
        </w:tc>
      </w:tr>
      <w:tr w:rsidR="00CE6D58" w14:paraId="38D5E6CC" w14:textId="77777777" w:rsidTr="00DE010B">
        <w:tc>
          <w:tcPr>
            <w:tcW w:w="2070" w:type="dxa"/>
          </w:tcPr>
          <w:p w14:paraId="0CDC363F" w14:textId="15B1B0FE" w:rsidR="00CE6D58" w:rsidRPr="00CD31A7" w:rsidRDefault="00CD31A7" w:rsidP="00CD31A7">
            <w:pPr>
              <w:ind w:firstLine="0"/>
              <w:rPr>
                <w:rFonts w:eastAsia="Times New Roman" w:cs="Times New Roman"/>
                <w:b/>
                <w:bCs/>
                <w:color w:val="000000"/>
                <w:sz w:val="20"/>
              </w:rPr>
            </w:pP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Keeler&lt;/Author&gt;&lt;Year&gt;2015&lt;/Year&gt;&lt;RecNum&gt;2048&lt;/RecNum&gt;&lt;DisplayText&gt;(Keeler et al., 2015)&lt;/DisplayText&gt;&lt;record&gt;&lt;rec-number&gt;2048&lt;/rec-number&gt;&lt;foreign-keys&gt;&lt;key app="EN" db-id="fte529zvirww2aevxamxtp2me0d9fvz0fxvx" timestamp="1556056031"&gt;2048&lt;/key&gt;&lt;/foreign-keys&gt;&lt;ref-type name="Journal Article"&gt;17&lt;/ref-type&gt;&lt;contributors&gt;&lt;authors&gt;&lt;author&gt;Keeler, Jillian&lt;/author&gt;&lt;author&gt;Battiste, Henri&lt;/author&gt;&lt;author&gt;Hallett, Elyse C&lt;/author&gt;&lt;author&gt;Roberts, Zach&lt;/author&gt;&lt;author&gt;Winter, Alice&lt;/author&gt;&lt;author&gt;Sanchez, Karen&lt;/author&gt;&lt;author&gt;Strybel, Thomas Z&lt;/author&gt;&lt;author&gt;Vu, Kim-Phuong L&lt;/author&gt;&lt;/authors&gt;&lt;/contributors&gt;&lt;titles&gt;&lt;title&gt;May I interrupt? The effect of SPAM probe questions on air traffic controller performance&lt;/title&gt;&lt;secondary-title&gt;Procedia Manufacturing&lt;/secondary-title&gt;&lt;/titles&gt;&lt;periodical&gt;&lt;full-title&gt;Procedia Manufacturing&lt;/full-title&gt;&lt;/periodical&gt;&lt;pages&gt;2998-3004&lt;/pages&gt;&lt;volume&gt;3&lt;/volume&gt;&lt;dates&gt;&lt;year&gt;2015&lt;/year&gt;&lt;/dates&gt;&lt;isbn&gt;2351-9789&lt;/isbn&gt;&lt;urls&gt;&lt;/urls&gt;&lt;/record&gt;&lt;/Cite&gt;&lt;/EndNote&gt;</w:instrTex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 w:rsidRPr="00CD31A7">
              <w:rPr>
                <w:rFonts w:eastAsia="Times New Roman" w:cs="Times New Roman"/>
                <w:b/>
                <w:bCs/>
                <w:noProof/>
                <w:color w:val="000000"/>
                <w:sz w:val="20"/>
              </w:rPr>
              <w:t>(Keeler et al., 2015)</w: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83" w:type="dxa"/>
          </w:tcPr>
          <w:p w14:paraId="7719D1CB" w14:textId="77777777" w:rsidR="00CE6D58" w:rsidRPr="0009591D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>
              <w:rPr>
                <w:rFonts w:eastAsia="Times New Roman" w:cs="Times New Roman"/>
                <w:color w:val="000000"/>
                <w:sz w:val="20"/>
              </w:rPr>
              <w:t>ATC</w:t>
            </w:r>
          </w:p>
        </w:tc>
        <w:tc>
          <w:tcPr>
            <w:tcW w:w="1443" w:type="dxa"/>
          </w:tcPr>
          <w:p w14:paraId="349260D1" w14:textId="77777777" w:rsidR="00CE6D58" w:rsidRPr="0009591D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3E4E65">
              <w:rPr>
                <w:rFonts w:eastAsia="Times New Roman" w:cs="Times New Roman"/>
                <w:color w:val="000000"/>
                <w:sz w:val="20"/>
              </w:rPr>
              <w:t>Simulation</w:t>
            </w:r>
          </w:p>
        </w:tc>
        <w:tc>
          <w:tcPr>
            <w:tcW w:w="1301" w:type="dxa"/>
          </w:tcPr>
          <w:p w14:paraId="6E99065E" w14:textId="77777777" w:rsidR="00CE6D58" w:rsidRPr="0009591D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141291">
              <w:rPr>
                <w:rFonts w:eastAsia="Times New Roman" w:cs="Times New Roman"/>
                <w:color w:val="000000"/>
                <w:sz w:val="20"/>
              </w:rPr>
              <w:t>Novice</w:t>
            </w:r>
          </w:p>
        </w:tc>
        <w:tc>
          <w:tcPr>
            <w:tcW w:w="1237" w:type="dxa"/>
          </w:tcPr>
          <w:p w14:paraId="7F96392F" w14:textId="77777777" w:rsidR="00CE6D58" w:rsidRDefault="00CE6D58" w:rsidP="0084118E">
            <w:pPr>
              <w:tabs>
                <w:tab w:val="left" w:pos="5940"/>
              </w:tabs>
              <w:ind w:firstLine="0"/>
              <w:rPr>
                <w:rFonts w:cs="Times New Roman"/>
                <w:sz w:val="20"/>
              </w:rPr>
            </w:pPr>
          </w:p>
        </w:tc>
        <w:tc>
          <w:tcPr>
            <w:tcW w:w="1260" w:type="dxa"/>
          </w:tcPr>
          <w:p w14:paraId="411CB5C9" w14:textId="77777777" w:rsidR="00CE6D58" w:rsidRPr="008C01B8" w:rsidRDefault="00CE6D58" w:rsidP="0084118E">
            <w:pPr>
              <w:tabs>
                <w:tab w:val="left" w:pos="5940"/>
              </w:tabs>
              <w:ind w:right="22" w:firstLine="0"/>
              <w:rPr>
                <w:rFonts w:cs="Times New Roman"/>
                <w:sz w:val="20"/>
              </w:rPr>
            </w:pPr>
            <w:r w:rsidRPr="008C01B8">
              <w:rPr>
                <w:rFonts w:cs="Times New Roman"/>
                <w:sz w:val="20"/>
              </w:rPr>
              <w:t xml:space="preserve">No effect on performance </w:t>
            </w:r>
          </w:p>
        </w:tc>
        <w:tc>
          <w:tcPr>
            <w:tcW w:w="2210" w:type="dxa"/>
          </w:tcPr>
          <w:p w14:paraId="0576C7A6" w14:textId="77777777" w:rsidR="00CE6D58" w:rsidRPr="00171532" w:rsidRDefault="00CE6D58" w:rsidP="0084118E">
            <w:pPr>
              <w:spacing w:before="0"/>
              <w:ind w:firstLine="0"/>
              <w:rPr>
                <w:rFonts w:eastAsia="Times New Roman" w:cs="Times New Roman"/>
                <w:color w:val="000000"/>
                <w:sz w:val="20"/>
                <w:lang w:eastAsia="en-US"/>
              </w:rPr>
            </w:pPr>
            <w:r>
              <w:rPr>
                <w:rFonts w:eastAsia="Times New Roman" w:cs="Times New Roman"/>
                <w:color w:val="000000"/>
                <w:sz w:val="20"/>
                <w:lang w:eastAsia="en-US"/>
              </w:rPr>
              <w:t>Computer version of SPAM</w:t>
            </w:r>
          </w:p>
        </w:tc>
      </w:tr>
      <w:tr w:rsidR="00554C15" w14:paraId="12E5993D" w14:textId="77777777" w:rsidTr="00554C15">
        <w:tc>
          <w:tcPr>
            <w:tcW w:w="2070" w:type="dxa"/>
            <w:vAlign w:val="center"/>
          </w:tcPr>
          <w:p w14:paraId="2304FC3D" w14:textId="08A85E26" w:rsidR="00554C15" w:rsidRPr="005F638E" w:rsidRDefault="007206E3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color w:val="000000" w:themeColor="text1"/>
                <w:sz w:val="20"/>
              </w:rPr>
              <w:instrText xml:space="preserve"> ADDIN EN.CITE &lt;EndNote&gt;&lt;Cite&gt;&lt;Author&gt;Kraemer&lt;/Author&gt;&lt;Year&gt;2015&lt;/Year&gt;&lt;RecNum&gt;2082&lt;/RecNum&gt;&lt;DisplayText&gt;(Kraemer, 2015)&lt;/DisplayText&gt;&lt;record&gt;&lt;rec-number&gt;2082&lt;/rec-number&gt;&lt;foreign-keys&gt;&lt;key app="EN" db-id="fte529zvirww2aevxamxtp2me0d9fvz0fxvx" timestamp="1556657404"&gt;2082&lt;/key&gt;&lt;/foreign-keys&gt;&lt;ref-type name="Journal Article"&gt;17&lt;/ref-type&gt;&lt;contributors&gt;&lt;authors&gt;&lt;author&gt;Kraemer, J., &amp;amp; Süß, H. M. &lt;/author&gt;&lt;/authors&gt;&lt;/contributors&gt;&lt;titles&gt;&lt;title&gt;Real time validation of online situation awareness questionnaires in simulated approach air traffic control&lt;/title&gt;&lt;secondary-title&gt;Procedia Manufacturing&lt;/secondary-title&gt;&lt;/titles&gt;&lt;periodical&gt;&lt;full-title&gt;Procedia Manufacturing&lt;/full-title&gt;&lt;/periodical&gt;&lt;pages&gt;3152-3159&lt;/pages&gt;&lt;volume&gt;3&lt;/volume&gt;&lt;dates&gt;&lt;year&gt;2015&lt;/year&gt;&lt;/dates&gt;&lt;urls&gt;&lt;/urls&gt;&lt;/record&gt;&lt;/Cite&gt;&lt;/EndNote&gt;</w:instrText>
            </w:r>
            <w:r>
              <w:rPr>
                <w:rFonts w:eastAsia="Times New Roman" w:cs="Times New Roman"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 w:themeColor="text1"/>
                <w:sz w:val="20"/>
                <w:szCs w:val="20"/>
              </w:rPr>
              <w:t>(Kraemer, 2015)</w:t>
            </w:r>
            <w:r>
              <w:rPr>
                <w:rFonts w:eastAsia="Times New Roman" w:cs="Times New Roman"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083" w:type="dxa"/>
            <w:vAlign w:val="center"/>
          </w:tcPr>
          <w:p w14:paraId="114D7AF1" w14:textId="6E8C02E7" w:rsidR="00554C15" w:rsidRPr="005F638E" w:rsidRDefault="00554C15" w:rsidP="0084118E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F638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443" w:type="dxa"/>
            <w:vAlign w:val="center"/>
          </w:tcPr>
          <w:p w14:paraId="6472392A" w14:textId="0C583C8D" w:rsidR="00554C15" w:rsidRPr="005F638E" w:rsidRDefault="00554C15" w:rsidP="0084118E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F638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301" w:type="dxa"/>
            <w:vAlign w:val="center"/>
          </w:tcPr>
          <w:p w14:paraId="0D07FF01" w14:textId="30179E9A" w:rsidR="00554C15" w:rsidRPr="005F638E" w:rsidRDefault="00554C15" w:rsidP="0084118E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F638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1237" w:type="dxa"/>
          </w:tcPr>
          <w:p w14:paraId="06CE7307" w14:textId="152C4853" w:rsidR="00554C15" w:rsidRDefault="00554C15" w:rsidP="0084118E">
            <w:pPr>
              <w:tabs>
                <w:tab w:val="left" w:pos="5940"/>
              </w:tabs>
              <w:ind w:firstLine="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Improved performance</w:t>
            </w:r>
          </w:p>
        </w:tc>
        <w:tc>
          <w:tcPr>
            <w:tcW w:w="1260" w:type="dxa"/>
          </w:tcPr>
          <w:p w14:paraId="391F86B8" w14:textId="5EDF4B7A" w:rsidR="00554C15" w:rsidRPr="008C01B8" w:rsidRDefault="00554C15" w:rsidP="0084118E">
            <w:pPr>
              <w:tabs>
                <w:tab w:val="left" w:pos="5940"/>
              </w:tabs>
              <w:ind w:right="22" w:firstLine="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No effect on performance</w:t>
            </w:r>
          </w:p>
        </w:tc>
        <w:tc>
          <w:tcPr>
            <w:tcW w:w="2210" w:type="dxa"/>
          </w:tcPr>
          <w:p w14:paraId="09801D02" w14:textId="7EB9DD56" w:rsidR="00554C15" w:rsidRPr="00171532" w:rsidRDefault="005F638E" w:rsidP="0084118E">
            <w:pPr>
              <w:spacing w:before="0"/>
              <w:ind w:firstLine="0"/>
              <w:rPr>
                <w:rFonts w:eastAsia="Times New Roman" w:cs="Times New Roman"/>
                <w:color w:val="000000"/>
                <w:sz w:val="20"/>
                <w:lang w:eastAsia="en-US"/>
              </w:rPr>
            </w:pPr>
            <w:r>
              <w:rPr>
                <w:rFonts w:eastAsia="Times New Roman" w:cs="Times New Roman"/>
                <w:color w:val="000000"/>
                <w:sz w:val="20"/>
                <w:lang w:eastAsia="en-US"/>
              </w:rPr>
              <w:t>Confounded with order effect (learning)</w:t>
            </w:r>
          </w:p>
        </w:tc>
      </w:tr>
      <w:tr w:rsidR="00CE6D58" w14:paraId="32ABA79D" w14:textId="77777777" w:rsidTr="00DE010B">
        <w:tc>
          <w:tcPr>
            <w:tcW w:w="2070" w:type="dxa"/>
          </w:tcPr>
          <w:p w14:paraId="0104027F" w14:textId="29B35508" w:rsidR="00CE6D58" w:rsidRPr="00CD31A7" w:rsidRDefault="00CD31A7" w:rsidP="00CD31A7">
            <w:pPr>
              <w:ind w:firstLine="0"/>
              <w:rPr>
                <w:rFonts w:eastAsia="Times New Roman" w:cs="Times New Roman"/>
                <w:b/>
                <w:bCs/>
                <w:color w:val="000000"/>
                <w:sz w:val="20"/>
              </w:rPr>
            </w:pP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Loft&lt;/Author&gt;&lt;Year&gt;2015&lt;/Year&gt;&lt;RecNum&gt;1439&lt;/RecNum&gt;&lt;DisplayText&gt;(Loft, et al., 2015)&lt;/DisplayText&gt;&lt;record&gt;&lt;rec-number&gt;1439&lt;/rec-number&gt;&lt;foreign-keys&gt;&lt;key app="EN" db-id="fte529zvirww2aevxamxtp2me0d9fvz0fxvx" timestamp="1405459365"&gt;1439&lt;/key&gt;&lt;/foreign-keys&gt;&lt;ref-type name="Journal Article"&gt;17&lt;/ref-type&gt;&lt;contributors&gt;&lt;authors&gt;&lt;author&gt;Loft, S.&lt;/author&gt;&lt;author&gt;Bowden, V.&lt;/author&gt;&lt;author&gt;Braithwaite, J.&lt;/author&gt;&lt;author&gt;Morrell, D. B.&lt;/author&gt;&lt;author&gt;Huf, S.&lt;/author&gt;&lt;author&gt;Durso, F. T.&lt;/author&gt;&lt;/authors&gt;&lt;/contributors&gt;&lt;titles&gt;&lt;title&gt;Situation awareness measures for simulated submarine track management&lt;/title&gt;&lt;secondary-title&gt;Human Factors&lt;/secondary-title&gt;&lt;/titles&gt;&lt;periodical&gt;&lt;full-title&gt;Human Factors&lt;/full-title&gt;&lt;/periodical&gt;&lt;pages&gt;298-310&lt;/pages&gt;&lt;volume&gt;57&lt;/volume&gt;&lt;number&gt;2&lt;/number&gt;&lt;dates&gt;&lt;year&gt;2015&lt;/year&gt;&lt;/dates&gt;&lt;urls&gt;&lt;/urls&gt;&lt;/record&gt;&lt;/Cite&gt;&lt;/EndNote&gt;</w:instrTex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 w:rsidRPr="00CD31A7">
              <w:rPr>
                <w:rFonts w:eastAsia="Times New Roman" w:cs="Times New Roman"/>
                <w:b/>
                <w:bCs/>
                <w:noProof/>
                <w:color w:val="000000"/>
                <w:sz w:val="20"/>
              </w:rPr>
              <w:t>(Loft, et al., 2015)</w: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83" w:type="dxa"/>
          </w:tcPr>
          <w:p w14:paraId="11E06236" w14:textId="77777777" w:rsidR="00CE6D58" w:rsidRPr="0009591D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09591D">
              <w:rPr>
                <w:rFonts w:eastAsia="Times New Roman" w:cs="Times New Roman"/>
                <w:color w:val="000000"/>
                <w:sz w:val="20"/>
              </w:rPr>
              <w:t>Submarine</w:t>
            </w:r>
          </w:p>
        </w:tc>
        <w:tc>
          <w:tcPr>
            <w:tcW w:w="1443" w:type="dxa"/>
          </w:tcPr>
          <w:p w14:paraId="68245B34" w14:textId="77777777" w:rsidR="00CE6D58" w:rsidRPr="0009591D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09591D">
              <w:rPr>
                <w:rFonts w:eastAsia="Times New Roman" w:cs="Times New Roman"/>
                <w:color w:val="000000"/>
                <w:sz w:val="20"/>
              </w:rPr>
              <w:t>Microworld</w:t>
            </w:r>
          </w:p>
        </w:tc>
        <w:tc>
          <w:tcPr>
            <w:tcW w:w="1301" w:type="dxa"/>
          </w:tcPr>
          <w:p w14:paraId="55CBB7F6" w14:textId="77777777" w:rsidR="00CE6D58" w:rsidRPr="0009591D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09591D">
              <w:rPr>
                <w:rFonts w:eastAsia="Times New Roman" w:cs="Times New Roman"/>
                <w:color w:val="000000"/>
                <w:sz w:val="20"/>
              </w:rPr>
              <w:t>Students</w:t>
            </w:r>
          </w:p>
        </w:tc>
        <w:tc>
          <w:tcPr>
            <w:tcW w:w="1237" w:type="dxa"/>
          </w:tcPr>
          <w:p w14:paraId="035D4744" w14:textId="77777777" w:rsidR="00CE6D58" w:rsidRPr="003E4E65" w:rsidRDefault="00CE6D58" w:rsidP="0084118E">
            <w:pPr>
              <w:tabs>
                <w:tab w:val="left" w:pos="5940"/>
              </w:tabs>
              <w:ind w:firstLine="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Small effect on workload</w:t>
            </w:r>
          </w:p>
        </w:tc>
        <w:tc>
          <w:tcPr>
            <w:tcW w:w="1260" w:type="dxa"/>
          </w:tcPr>
          <w:p w14:paraId="2C83A896" w14:textId="77777777" w:rsidR="00CE6D58" w:rsidRPr="003E4E65" w:rsidRDefault="00CE6D58" w:rsidP="0084118E">
            <w:pPr>
              <w:tabs>
                <w:tab w:val="left" w:pos="5940"/>
              </w:tabs>
              <w:ind w:right="22" w:firstLine="0"/>
              <w:rPr>
                <w:rFonts w:cs="Times New Roman"/>
                <w:sz w:val="20"/>
              </w:rPr>
            </w:pPr>
            <w:r w:rsidRPr="008C01B8">
              <w:rPr>
                <w:rFonts w:cs="Times New Roman"/>
                <w:sz w:val="20"/>
              </w:rPr>
              <w:t>No effect on performance or workload</w:t>
            </w:r>
          </w:p>
        </w:tc>
        <w:tc>
          <w:tcPr>
            <w:tcW w:w="2210" w:type="dxa"/>
          </w:tcPr>
          <w:p w14:paraId="51E754C3" w14:textId="77777777" w:rsidR="00CE6D58" w:rsidRPr="00171532" w:rsidRDefault="00CE6D58" w:rsidP="0084118E">
            <w:pPr>
              <w:spacing w:before="0"/>
              <w:ind w:firstLine="0"/>
              <w:rPr>
                <w:rFonts w:eastAsia="Times New Roman" w:cs="Times New Roman"/>
                <w:color w:val="000000"/>
                <w:sz w:val="20"/>
                <w:lang w:eastAsia="en-US"/>
              </w:rPr>
            </w:pPr>
            <w:r w:rsidRPr="00171532">
              <w:rPr>
                <w:rFonts w:eastAsia="Times New Roman" w:cs="Times New Roman"/>
                <w:color w:val="000000"/>
                <w:sz w:val="20"/>
                <w:lang w:eastAsia="en-US"/>
              </w:rPr>
              <w:t>More queries with SAGAT</w:t>
            </w:r>
            <w:r>
              <w:rPr>
                <w:rFonts w:eastAsia="Times New Roman" w:cs="Times New Roman"/>
                <w:color w:val="000000"/>
                <w:sz w:val="20"/>
                <w:lang w:eastAsia="en-US"/>
              </w:rPr>
              <w:t xml:space="preserve"> </w:t>
            </w:r>
            <w:r w:rsidRPr="00171532">
              <w:rPr>
                <w:rFonts w:cs="Times New Roman"/>
                <w:sz w:val="20"/>
              </w:rPr>
              <w:t>(2% increase in workload)</w:t>
            </w:r>
          </w:p>
        </w:tc>
      </w:tr>
      <w:tr w:rsidR="00CE6D58" w14:paraId="589F5070" w14:textId="77777777" w:rsidTr="00DE010B">
        <w:tc>
          <w:tcPr>
            <w:tcW w:w="2070" w:type="dxa"/>
          </w:tcPr>
          <w:p w14:paraId="7E4A05A7" w14:textId="16049FD5" w:rsidR="00CE6D58" w:rsidRPr="00CD31A7" w:rsidRDefault="00CD31A7" w:rsidP="00CD31A7">
            <w:pPr>
              <w:ind w:firstLine="0"/>
              <w:rPr>
                <w:rFonts w:eastAsia="Times New Roman" w:cs="Times New Roman"/>
                <w:b/>
                <w:bCs/>
                <w:color w:val="000000"/>
                <w:sz w:val="20"/>
              </w:rPr>
            </w:pP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Loft&lt;/Author&gt;&lt;Year&gt;2016&lt;/Year&gt;&lt;RecNum&gt;1910&lt;/RecNum&gt;&lt;DisplayText&gt;(Loft, et al., 2016)&lt;/DisplayText&gt;&lt;record&gt;&lt;rec-number&gt;1910&lt;/rec-number&gt;&lt;foreign-keys&gt;&lt;key app="EN" db-id="fte529zvirww2aevxamxtp2me0d9fvz0fxvx" timestamp="1542592719"&gt;1910&lt;/key&gt;&lt;/foreign-keys&gt;&lt;ref-type name="Journal Article"&gt;17&lt;/ref-type&gt;&lt;contributors&gt;&lt;authors&gt;&lt;author&gt;Loft, Shayne&lt;/author&gt;&lt;author&gt;Morrell, Daniel B&lt;/author&gt;&lt;author&gt;Ponton, Kate&lt;/author&gt;&lt;author&gt;Braithwaite, Janelle&lt;/author&gt;&lt;author&gt;Bowden, Vanessa&lt;/author&gt;&lt;author&gt;Huf, Samuel&lt;/author&gt;&lt;/authors&gt;&lt;/contributors&gt;&lt;titles&gt;&lt;title&gt;The impact of uncertain contact location on situation awareness and performance in simulated submarine track management&lt;/title&gt;&lt;secondary-title&gt;Human factors&lt;/secondary-title&gt;&lt;/titles&gt;&lt;periodical&gt;&lt;full-title&gt;Human Factors&lt;/full-title&gt;&lt;/periodical&gt;&lt;pages&gt;1052-1068&lt;/pages&gt;&lt;volume&gt;58&lt;/volume&gt;&lt;number&gt;7&lt;/number&gt;&lt;dates&gt;&lt;year&gt;2016&lt;/year&gt;&lt;/dates&gt;&lt;isbn&gt;0018-7208&lt;/isbn&gt;&lt;urls&gt;&lt;/urls&gt;&lt;/record&gt;&lt;/Cite&gt;&lt;/EndNote&gt;</w:instrTex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 w:rsidRPr="00CD31A7">
              <w:rPr>
                <w:rFonts w:eastAsia="Times New Roman" w:cs="Times New Roman"/>
                <w:b/>
                <w:bCs/>
                <w:noProof/>
                <w:color w:val="000000"/>
                <w:sz w:val="20"/>
              </w:rPr>
              <w:t>(Loft, et al., 2016)</w: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83" w:type="dxa"/>
          </w:tcPr>
          <w:p w14:paraId="78C7CCC7" w14:textId="77777777" w:rsidR="00CE6D58" w:rsidRPr="0009591D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09591D">
              <w:rPr>
                <w:rFonts w:eastAsia="Times New Roman" w:cs="Times New Roman"/>
                <w:color w:val="000000"/>
                <w:sz w:val="20"/>
              </w:rPr>
              <w:t>Submarine</w:t>
            </w:r>
          </w:p>
        </w:tc>
        <w:tc>
          <w:tcPr>
            <w:tcW w:w="1443" w:type="dxa"/>
          </w:tcPr>
          <w:p w14:paraId="2407EAE7" w14:textId="77777777" w:rsidR="00CE6D58" w:rsidRPr="0009591D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09591D">
              <w:rPr>
                <w:rFonts w:eastAsia="Times New Roman" w:cs="Times New Roman"/>
                <w:color w:val="000000"/>
                <w:sz w:val="20"/>
              </w:rPr>
              <w:t>Microworld</w:t>
            </w:r>
          </w:p>
        </w:tc>
        <w:tc>
          <w:tcPr>
            <w:tcW w:w="1301" w:type="dxa"/>
          </w:tcPr>
          <w:p w14:paraId="5ECB5617" w14:textId="77777777" w:rsidR="00CE6D58" w:rsidRPr="0009591D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>
              <w:rPr>
                <w:rFonts w:eastAsia="Times New Roman" w:cs="Times New Roman"/>
                <w:color w:val="000000"/>
                <w:sz w:val="20"/>
              </w:rPr>
              <w:t xml:space="preserve">Experienced &amp; </w:t>
            </w:r>
            <w:r w:rsidRPr="0009591D">
              <w:rPr>
                <w:rFonts w:eastAsia="Times New Roman" w:cs="Times New Roman"/>
                <w:color w:val="000000"/>
                <w:sz w:val="20"/>
              </w:rPr>
              <w:t>Students</w:t>
            </w:r>
          </w:p>
        </w:tc>
        <w:tc>
          <w:tcPr>
            <w:tcW w:w="1237" w:type="dxa"/>
          </w:tcPr>
          <w:p w14:paraId="39B296B5" w14:textId="77777777" w:rsidR="00CE6D58" w:rsidRPr="003E4E65" w:rsidRDefault="00CE6D58" w:rsidP="0084118E">
            <w:pPr>
              <w:tabs>
                <w:tab w:val="left" w:pos="5940"/>
              </w:tabs>
              <w:ind w:firstLine="0"/>
              <w:jc w:val="center"/>
              <w:rPr>
                <w:rFonts w:cs="Times New Roman"/>
                <w:sz w:val="20"/>
              </w:rPr>
            </w:pPr>
            <w:r w:rsidRPr="008C01B8">
              <w:rPr>
                <w:rFonts w:cs="Times New Roman"/>
                <w:sz w:val="20"/>
              </w:rPr>
              <w:t>---</w:t>
            </w:r>
          </w:p>
        </w:tc>
        <w:tc>
          <w:tcPr>
            <w:tcW w:w="1260" w:type="dxa"/>
          </w:tcPr>
          <w:p w14:paraId="134C7C3E" w14:textId="77777777" w:rsidR="00CE6D58" w:rsidRPr="003E4E65" w:rsidRDefault="00CE6D58" w:rsidP="0084118E">
            <w:pPr>
              <w:tabs>
                <w:tab w:val="left" w:pos="5940"/>
              </w:tabs>
              <w:ind w:right="22" w:firstLine="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Negative effect on performance</w:t>
            </w:r>
          </w:p>
        </w:tc>
        <w:tc>
          <w:tcPr>
            <w:tcW w:w="2210" w:type="dxa"/>
          </w:tcPr>
          <w:p w14:paraId="78470BDF" w14:textId="77777777" w:rsidR="00CE6D58" w:rsidRPr="00D376D8" w:rsidRDefault="00CE6D58" w:rsidP="0084118E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4"/>
                <w:lang w:eastAsia="en-US"/>
              </w:rPr>
            </w:pPr>
            <w:r w:rsidRPr="00D376D8">
              <w:rPr>
                <w:rFonts w:eastAsia="Times New Roman" w:cs="Times New Roman"/>
                <w:color w:val="000000" w:themeColor="text1"/>
                <w:sz w:val="20"/>
                <w:szCs w:val="24"/>
                <w:lang w:eastAsia="en-US"/>
              </w:rPr>
              <w:t>Experts took almost 20 seconds to accept SPAM queries</w:t>
            </w:r>
            <w:r>
              <w:rPr>
                <w:rFonts w:eastAsia="Times New Roman" w:cs="Times New Roman"/>
                <w:color w:val="000000" w:themeColor="text1"/>
                <w:sz w:val="20"/>
                <w:szCs w:val="24"/>
                <w:lang w:eastAsia="en-US"/>
              </w:rPr>
              <w:t xml:space="preserve"> – longer when SA lower and uncertainty higher</w:t>
            </w:r>
          </w:p>
        </w:tc>
      </w:tr>
      <w:tr w:rsidR="00CE6D58" w14:paraId="6111614C" w14:textId="77777777" w:rsidTr="00DE010B">
        <w:tc>
          <w:tcPr>
            <w:tcW w:w="2070" w:type="dxa"/>
          </w:tcPr>
          <w:p w14:paraId="72DDBE36" w14:textId="5CF2C38E" w:rsidR="00CE6D58" w:rsidRPr="00CD31A7" w:rsidRDefault="00CD31A7" w:rsidP="002C3D99">
            <w:pPr>
              <w:ind w:firstLine="0"/>
              <w:rPr>
                <w:rFonts w:eastAsia="Times New Roman" w:cs="Times New Roman"/>
                <w:b/>
                <w:bCs/>
                <w:color w:val="000000"/>
                <w:sz w:val="20"/>
              </w:rPr>
            </w:pP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instrText xml:space="preserve"> ADDIN EN.CITE &lt;EndNote&gt;&lt;Cite&gt;&lt;Author&gt;Morgan&lt;/Author&gt;&lt;Year&gt;2012&lt;/Year&gt;&lt;RecNum&gt;1440&lt;/RecNum&gt;&lt;DisplayText&gt;(Morgan, Chiappe, Kraut, Strybel, &amp;amp; Vu, 2012)&lt;/DisplayText&gt;&lt;record&gt;&lt;rec-number&gt;1440&lt;/rec-number&gt;&lt;foreign-keys&gt;&lt;key app="EN" db-id="fte529zvirww2aevxamxtp2me0d9fvz0fxvx" timestamp="1405459977"&gt;1440&lt;/key&gt;&lt;/foreign-keys&gt;&lt;ref-type name="Journal Article"&gt;17&lt;/ref-type&gt;&lt;contributors&gt;&lt;authors&gt;&lt;author&gt;Morgan, C. A.&lt;/author&gt;&lt;author&gt;Chiappe, D. L.&lt;/author&gt;&lt;author&gt;Kraut, J.&lt;/author&gt;&lt;author&gt;Strybel, T. Z.&lt;/author&gt;&lt;author&gt;Vu, K. P. L.&lt;/author&gt;&lt;/authors&gt;&lt;/contributors&gt;&lt;titles&gt;&lt;title&gt;An investigation into the potential sources of interference in SA probe techniques&lt;/title&gt;&lt;secondary-title&gt;Advances in human aspects of aviation&lt;/secondary-title&gt;&lt;/titles&gt;&lt;periodical&gt;&lt;full-title&gt;Advances in human aspects of aviation&lt;/full-title&gt;&lt;/periodical&gt;&lt;pages&gt;623-631&lt;/pages&gt;&lt;dates&gt;&lt;year&gt;2012&lt;/year&gt;&lt;/dates&gt;&lt;urls&gt;&lt;/urls&gt;&lt;/record&gt;&lt;/Cite&gt;&lt;/EndNote&gt;</w:instrTex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separate"/>
            </w:r>
            <w:r w:rsidRPr="00CD31A7"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4"/>
              </w:rPr>
              <w:t>(Morgan, Chiappe, Kraut, Strybel, &amp; Vu, 2012)</w: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end"/>
            </w:r>
          </w:p>
        </w:tc>
        <w:tc>
          <w:tcPr>
            <w:tcW w:w="1083" w:type="dxa"/>
          </w:tcPr>
          <w:p w14:paraId="3FD7228A" w14:textId="77777777" w:rsidR="00CE6D58" w:rsidRPr="00D73EC1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D73EC1">
              <w:rPr>
                <w:rFonts w:eastAsia="Times New Roman" w:cs="Times New Roman"/>
                <w:color w:val="000000"/>
                <w:sz w:val="20"/>
                <w:szCs w:val="24"/>
              </w:rPr>
              <w:t>ATC</w:t>
            </w:r>
          </w:p>
        </w:tc>
        <w:tc>
          <w:tcPr>
            <w:tcW w:w="1443" w:type="dxa"/>
          </w:tcPr>
          <w:p w14:paraId="3B54EAF7" w14:textId="77777777" w:rsidR="00CE6D58" w:rsidRPr="00D73EC1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D73EC1">
              <w:rPr>
                <w:rFonts w:eastAsia="Times New Roman" w:cs="Times New Roman"/>
                <w:color w:val="000000"/>
                <w:sz w:val="20"/>
                <w:szCs w:val="24"/>
              </w:rPr>
              <w:t>Microworld</w:t>
            </w:r>
          </w:p>
        </w:tc>
        <w:tc>
          <w:tcPr>
            <w:tcW w:w="1301" w:type="dxa"/>
          </w:tcPr>
          <w:p w14:paraId="43C6CF9C" w14:textId="77777777" w:rsidR="00CE6D58" w:rsidRPr="00D73EC1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D73EC1">
              <w:rPr>
                <w:rFonts w:eastAsia="Times New Roman" w:cs="Times New Roman"/>
                <w:color w:val="000000"/>
                <w:sz w:val="20"/>
                <w:szCs w:val="24"/>
              </w:rPr>
              <w:t>Novice</w:t>
            </w:r>
            <w:r>
              <w:rPr>
                <w:rFonts w:eastAsia="Times New Roman" w:cs="Times New Roman"/>
                <w:color w:val="000000"/>
                <w:sz w:val="20"/>
                <w:szCs w:val="24"/>
              </w:rPr>
              <w:t>s</w:t>
            </w:r>
          </w:p>
        </w:tc>
        <w:tc>
          <w:tcPr>
            <w:tcW w:w="1237" w:type="dxa"/>
          </w:tcPr>
          <w:p w14:paraId="3D177142" w14:textId="77777777" w:rsidR="00CE6D58" w:rsidRPr="003E4E65" w:rsidRDefault="00CE6D58" w:rsidP="0084118E">
            <w:pPr>
              <w:tabs>
                <w:tab w:val="left" w:pos="5940"/>
              </w:tabs>
              <w:ind w:firstLine="0"/>
              <w:rPr>
                <w:rFonts w:cs="Times New Roman"/>
                <w:sz w:val="20"/>
              </w:rPr>
            </w:pPr>
            <w:r w:rsidRPr="00665617">
              <w:rPr>
                <w:rFonts w:cs="Times New Roman"/>
                <w:sz w:val="20"/>
              </w:rPr>
              <w:t xml:space="preserve">No effect on </w:t>
            </w:r>
            <w:r>
              <w:rPr>
                <w:rFonts w:cs="Times New Roman"/>
                <w:sz w:val="20"/>
              </w:rPr>
              <w:t>workload</w:t>
            </w:r>
            <w:r w:rsidRPr="00665617">
              <w:rPr>
                <w:rFonts w:cs="Times New Roman"/>
                <w:sz w:val="20"/>
              </w:rPr>
              <w:t xml:space="preserve"> </w:t>
            </w:r>
          </w:p>
        </w:tc>
        <w:tc>
          <w:tcPr>
            <w:tcW w:w="1260" w:type="dxa"/>
          </w:tcPr>
          <w:p w14:paraId="4760C5CC" w14:textId="77777777" w:rsidR="00CE6D58" w:rsidRPr="003E4E65" w:rsidRDefault="00CE6D58" w:rsidP="0084118E">
            <w:pPr>
              <w:tabs>
                <w:tab w:val="left" w:pos="5940"/>
              </w:tabs>
              <w:ind w:right="22" w:firstLine="0"/>
              <w:rPr>
                <w:rFonts w:cs="Times New Roman"/>
                <w:sz w:val="20"/>
              </w:rPr>
            </w:pPr>
            <w:r w:rsidRPr="00665617">
              <w:rPr>
                <w:rFonts w:cs="Times New Roman"/>
                <w:sz w:val="20"/>
              </w:rPr>
              <w:t xml:space="preserve">No effect on </w:t>
            </w:r>
            <w:r>
              <w:rPr>
                <w:rFonts w:cs="Times New Roman"/>
                <w:sz w:val="20"/>
              </w:rPr>
              <w:t>workload</w:t>
            </w:r>
          </w:p>
        </w:tc>
        <w:tc>
          <w:tcPr>
            <w:tcW w:w="2210" w:type="dxa"/>
          </w:tcPr>
          <w:p w14:paraId="6690EE43" w14:textId="77777777" w:rsidR="00CE6D58" w:rsidRPr="003E4E65" w:rsidRDefault="00CE6D58" w:rsidP="0084118E">
            <w:pPr>
              <w:ind w:right="316" w:firstLine="0"/>
              <w:jc w:val="right"/>
              <w:rPr>
                <w:rFonts w:cs="Times New Roman"/>
                <w:sz w:val="20"/>
              </w:rPr>
            </w:pPr>
          </w:p>
        </w:tc>
      </w:tr>
      <w:tr w:rsidR="00CE6D58" w14:paraId="0CB6239D" w14:textId="77777777" w:rsidTr="00DE010B">
        <w:tc>
          <w:tcPr>
            <w:tcW w:w="2070" w:type="dxa"/>
          </w:tcPr>
          <w:p w14:paraId="72CE7C18" w14:textId="0E4355E8" w:rsidR="00CE6D58" w:rsidRPr="00CD31A7" w:rsidRDefault="00CD31A7" w:rsidP="00CD31A7">
            <w:pPr>
              <w:ind w:firstLine="0"/>
              <w:rPr>
                <w:rFonts w:eastAsia="Times New Roman" w:cs="Times New Roman"/>
                <w:b/>
                <w:bCs/>
                <w:color w:val="000000"/>
                <w:sz w:val="20"/>
              </w:rPr>
            </w:pP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begin"/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instrText xml:space="preserve"> ADDIN EN.CITE &lt;EndNote&gt;&lt;Cite&gt;&lt;Author&gt;Pierce&lt;/Author&gt;&lt;Year&gt;2012&lt;/Year&gt;&lt;RecNum&gt;1437&lt;/RecNum&gt;&lt;DisplayText&gt;(Pierce, 2012)&lt;/DisplayText&gt;&lt;record&gt;&lt;rec-number&gt;1437&lt;/rec-number&gt;&lt;foreign-keys&gt;&lt;key app="EN" db-id="fte529zvirww2aevxamxtp2me0d9fvz0fxvx" timestamp="1405456302"&gt;1437&lt;/key&gt;&lt;/foreign-keys&gt;&lt;ref-type name="Journal Article"&gt;17&lt;/ref-type&gt;&lt;contributors&gt;&lt;authors&gt;&lt;author&gt;Pierce, R. S.&lt;/author&gt;&lt;/authors&gt;&lt;/contributors&gt;&lt;titles&gt;&lt;title&gt;The effect of SPAM administration during a dynamic simulation&lt;/title&gt;&lt;secondary-title&gt;Human Factors&lt;/secondary-title&gt;&lt;/titles&gt;&lt;periodical&gt;&lt;full-title&gt;Human Factors&lt;/full-title&gt;&lt;/periodical&gt;&lt;pages&gt;838-848&lt;/pages&gt;&lt;volume&gt;54&lt;/volume&gt;&lt;number&gt;5&lt;/number&gt;&lt;dates&gt;&lt;year&gt;2012&lt;/year&gt;&lt;/dates&gt;&lt;urls&gt;&lt;/urls&gt;&lt;/record&gt;&lt;/Cite&gt;&lt;/EndNote&gt;</w:instrTex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separate"/>
            </w:r>
            <w:r w:rsidRPr="00CD31A7"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4"/>
              </w:rPr>
              <w:t>(Pierce, 2012)</w: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end"/>
            </w:r>
          </w:p>
        </w:tc>
        <w:tc>
          <w:tcPr>
            <w:tcW w:w="1083" w:type="dxa"/>
          </w:tcPr>
          <w:p w14:paraId="767B9C9A" w14:textId="77777777" w:rsidR="00CE6D58" w:rsidRPr="00E5122F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E5122F">
              <w:rPr>
                <w:rFonts w:eastAsia="Times New Roman" w:cs="Times New Roman"/>
                <w:color w:val="000000"/>
                <w:sz w:val="20"/>
                <w:szCs w:val="24"/>
              </w:rPr>
              <w:t>ATC</w:t>
            </w:r>
          </w:p>
        </w:tc>
        <w:tc>
          <w:tcPr>
            <w:tcW w:w="1443" w:type="dxa"/>
          </w:tcPr>
          <w:p w14:paraId="7F33B1C2" w14:textId="77777777" w:rsidR="00CE6D58" w:rsidRPr="00E5122F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E5122F">
              <w:rPr>
                <w:rFonts w:eastAsia="Times New Roman" w:cs="Times New Roman"/>
                <w:color w:val="000000"/>
                <w:sz w:val="20"/>
                <w:szCs w:val="24"/>
              </w:rPr>
              <w:t>Microworld</w:t>
            </w:r>
          </w:p>
        </w:tc>
        <w:tc>
          <w:tcPr>
            <w:tcW w:w="1301" w:type="dxa"/>
          </w:tcPr>
          <w:p w14:paraId="7D375C61" w14:textId="77777777" w:rsidR="00CE6D58" w:rsidRPr="00E5122F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E5122F">
              <w:rPr>
                <w:rFonts w:eastAsia="Times New Roman" w:cs="Times New Roman"/>
                <w:color w:val="000000"/>
                <w:sz w:val="20"/>
                <w:szCs w:val="24"/>
              </w:rPr>
              <w:t>Students</w:t>
            </w:r>
          </w:p>
        </w:tc>
        <w:tc>
          <w:tcPr>
            <w:tcW w:w="1237" w:type="dxa"/>
          </w:tcPr>
          <w:p w14:paraId="4FDFEDA6" w14:textId="77777777" w:rsidR="00CE6D58" w:rsidRPr="003E4E65" w:rsidRDefault="00CE6D58" w:rsidP="0084118E">
            <w:pPr>
              <w:tabs>
                <w:tab w:val="left" w:pos="5940"/>
              </w:tabs>
              <w:ind w:firstLine="0"/>
              <w:jc w:val="center"/>
              <w:rPr>
                <w:rFonts w:cs="Times New Roman"/>
                <w:sz w:val="20"/>
              </w:rPr>
            </w:pPr>
            <w:r w:rsidRPr="008C01B8">
              <w:rPr>
                <w:rFonts w:cs="Times New Roman"/>
                <w:sz w:val="20"/>
              </w:rPr>
              <w:t>---</w:t>
            </w:r>
          </w:p>
        </w:tc>
        <w:tc>
          <w:tcPr>
            <w:tcW w:w="1260" w:type="dxa"/>
          </w:tcPr>
          <w:p w14:paraId="5CACCF3F" w14:textId="77777777" w:rsidR="00CE6D58" w:rsidRPr="003E4E65" w:rsidRDefault="00CE6D58" w:rsidP="0084118E">
            <w:pPr>
              <w:tabs>
                <w:tab w:val="left" w:pos="5940"/>
              </w:tabs>
              <w:ind w:right="22" w:firstLine="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Negative effect on performance &amp; workload</w:t>
            </w:r>
          </w:p>
        </w:tc>
        <w:tc>
          <w:tcPr>
            <w:tcW w:w="2210" w:type="dxa"/>
          </w:tcPr>
          <w:p w14:paraId="6C978AD6" w14:textId="77777777" w:rsidR="00CE6D58" w:rsidRPr="003E4E65" w:rsidRDefault="00CE6D58" w:rsidP="0084118E">
            <w:pPr>
              <w:ind w:right="316" w:firstLine="0"/>
              <w:jc w:val="right"/>
              <w:rPr>
                <w:rFonts w:cs="Times New Roman"/>
                <w:sz w:val="20"/>
              </w:rPr>
            </w:pPr>
          </w:p>
        </w:tc>
      </w:tr>
      <w:tr w:rsidR="00CE6D58" w14:paraId="118B9C9F" w14:textId="77777777" w:rsidTr="00DE010B">
        <w:tc>
          <w:tcPr>
            <w:tcW w:w="2070" w:type="dxa"/>
          </w:tcPr>
          <w:p w14:paraId="4280F8DB" w14:textId="1EF0E914" w:rsidR="00CE6D58" w:rsidRPr="00CD31A7" w:rsidRDefault="00CD31A7" w:rsidP="009E5FDB">
            <w:pPr>
              <w:ind w:firstLine="0"/>
              <w:rPr>
                <w:rFonts w:eastAsia="Times New Roman" w:cs="Times New Roman"/>
                <w:b/>
                <w:bCs/>
                <w:color w:val="000000"/>
                <w:sz w:val="20"/>
              </w:rPr>
            </w:pP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instrText xml:space="preserve"> ADDIN EN.CITE &lt;EndNote&gt;&lt;Cite&gt;&lt;Author&gt;Pierce&lt;/Author&gt;&lt;Year&gt;2008&lt;/Year&gt;&lt;RecNum&gt;1906&lt;/RecNum&gt;&lt;DisplayText&gt;(Pierce, Vu, Nguyen, &amp;amp; Strybel, 2008)&lt;/DisplayText&gt;&lt;record&gt;&lt;rec-number&gt;1906&lt;/rec-number&gt;&lt;foreign-keys&gt;&lt;key app="EN" db-id="fte529zvirww2aevxamxtp2me0d9fvz0fxvx" timestamp="1542586856"&gt;1906&lt;/key&gt;&lt;/foreign-keys&gt;&lt;ref-type name="Conference Proceedings"&gt;10&lt;/ref-type&gt;&lt;contributors&gt;&lt;authors&gt;&lt;author&gt;Pierce, Russell S&lt;/author&gt;&lt;author&gt;Vu, Kim-Phuong L&lt;/author&gt;&lt;author&gt;Nguyen, Jimmy&lt;/author&gt;&lt;author&gt;Strybel, Thomas Z&lt;/author&gt;&lt;/authors&gt;&lt;/contributors&gt;&lt;titles&gt;&lt;title&gt;The relationship between SPAM, workload, and task performance on a simulated ATC task&lt;/title&gt;&lt;secondary-title&gt;Human Factors and Ergonomics Society Annual Meeting&lt;/secondary-title&gt;&lt;/titles&gt;&lt;pages&gt;34-38&lt;/pages&gt;&lt;volume&gt;52&lt;/volume&gt;&lt;number&gt;1&lt;/number&gt;&lt;dates&gt;&lt;year&gt;2008&lt;/year&gt;&lt;/dates&gt;&lt;pub-location&gt;Los Angeles, CA&lt;/pub-location&gt;&lt;publisher&gt;Sage&lt;/publisher&gt;&lt;isbn&gt;1541-9312&lt;/isbn&gt;&lt;urls&gt;&lt;/urls&gt;&lt;/record&gt;&lt;/Cite&gt;&lt;/EndNote&gt;</w:instrTex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separate"/>
            </w:r>
            <w:r w:rsidRPr="00CD31A7"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4"/>
              </w:rPr>
              <w:t>(Pierce, Vu, Nguyen, &amp; Strybel, 2008)</w: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end"/>
            </w:r>
          </w:p>
        </w:tc>
        <w:tc>
          <w:tcPr>
            <w:tcW w:w="1083" w:type="dxa"/>
          </w:tcPr>
          <w:p w14:paraId="68D7B396" w14:textId="77777777" w:rsidR="00CE6D58" w:rsidRPr="00E5122F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E5122F">
              <w:rPr>
                <w:rFonts w:eastAsia="Times New Roman" w:cs="Times New Roman"/>
                <w:color w:val="000000"/>
                <w:sz w:val="20"/>
                <w:szCs w:val="24"/>
              </w:rPr>
              <w:t>ATC</w:t>
            </w:r>
          </w:p>
        </w:tc>
        <w:tc>
          <w:tcPr>
            <w:tcW w:w="1443" w:type="dxa"/>
          </w:tcPr>
          <w:p w14:paraId="36116D04" w14:textId="77777777" w:rsidR="00CE6D58" w:rsidRPr="00E5122F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E5122F">
              <w:rPr>
                <w:rFonts w:eastAsia="Times New Roman" w:cs="Times New Roman"/>
                <w:color w:val="000000"/>
                <w:sz w:val="20"/>
                <w:szCs w:val="24"/>
              </w:rPr>
              <w:t>Microworld</w:t>
            </w:r>
          </w:p>
        </w:tc>
        <w:tc>
          <w:tcPr>
            <w:tcW w:w="1301" w:type="dxa"/>
          </w:tcPr>
          <w:p w14:paraId="558FFF07" w14:textId="77777777" w:rsidR="00CE6D58" w:rsidRPr="00E5122F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E5122F">
              <w:rPr>
                <w:rFonts w:eastAsia="Times New Roman" w:cs="Times New Roman"/>
                <w:color w:val="000000"/>
                <w:sz w:val="20"/>
                <w:szCs w:val="24"/>
              </w:rPr>
              <w:t>Students</w:t>
            </w:r>
          </w:p>
        </w:tc>
        <w:tc>
          <w:tcPr>
            <w:tcW w:w="1237" w:type="dxa"/>
          </w:tcPr>
          <w:p w14:paraId="1037A1D0" w14:textId="77777777" w:rsidR="00CE6D58" w:rsidRPr="003E4E65" w:rsidRDefault="00CE6D58" w:rsidP="0084118E">
            <w:pPr>
              <w:tabs>
                <w:tab w:val="left" w:pos="5940"/>
              </w:tabs>
              <w:ind w:firstLine="0"/>
              <w:jc w:val="center"/>
              <w:rPr>
                <w:rFonts w:cs="Times New Roman"/>
                <w:sz w:val="20"/>
              </w:rPr>
            </w:pPr>
            <w:r w:rsidRPr="008C01B8">
              <w:rPr>
                <w:rFonts w:cs="Times New Roman"/>
                <w:sz w:val="20"/>
              </w:rPr>
              <w:t>---</w:t>
            </w:r>
          </w:p>
        </w:tc>
        <w:tc>
          <w:tcPr>
            <w:tcW w:w="1260" w:type="dxa"/>
          </w:tcPr>
          <w:p w14:paraId="41475C1D" w14:textId="77777777" w:rsidR="00CE6D58" w:rsidRPr="003E4E65" w:rsidRDefault="00CE6D58" w:rsidP="0084118E">
            <w:pPr>
              <w:tabs>
                <w:tab w:val="left" w:pos="5940"/>
              </w:tabs>
              <w:ind w:right="22" w:firstLine="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Negative effect on performance </w:t>
            </w:r>
          </w:p>
        </w:tc>
        <w:tc>
          <w:tcPr>
            <w:tcW w:w="2210" w:type="dxa"/>
          </w:tcPr>
          <w:p w14:paraId="69A59D2C" w14:textId="77777777" w:rsidR="00CE6D58" w:rsidRPr="003E4E65" w:rsidRDefault="00CE6D58" w:rsidP="0084118E">
            <w:pPr>
              <w:ind w:right="316" w:firstLine="0"/>
              <w:jc w:val="right"/>
              <w:rPr>
                <w:rFonts w:cs="Times New Roman"/>
                <w:sz w:val="20"/>
              </w:rPr>
            </w:pPr>
          </w:p>
        </w:tc>
      </w:tr>
      <w:tr w:rsidR="00CE6D58" w14:paraId="5268E205" w14:textId="77777777" w:rsidTr="00DE010B">
        <w:tc>
          <w:tcPr>
            <w:tcW w:w="2070" w:type="dxa"/>
          </w:tcPr>
          <w:p w14:paraId="34042800" w14:textId="5D3B66E1" w:rsidR="00CE6D58" w:rsidRPr="00CD31A7" w:rsidRDefault="00CD31A7" w:rsidP="00CD31A7">
            <w:pPr>
              <w:ind w:firstLine="0"/>
              <w:rPr>
                <w:rFonts w:eastAsia="Times New Roman" w:cs="Times New Roman"/>
                <w:b/>
                <w:bCs/>
                <w:color w:val="000000"/>
                <w:sz w:val="20"/>
              </w:rPr>
            </w:pP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begin"/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instrText xml:space="preserve"> ADDIN EN.CITE &lt;EndNote&gt;&lt;Cite&gt;&lt;Author&gt;Pierce&lt;/Author&gt;&lt;Year&gt;2008&lt;/Year&gt;&lt;RecNum&gt;1845&lt;/RecNum&gt;&lt;DisplayText&gt;(Pierce, Strybel, et al., 2008)&lt;/DisplayText&gt;&lt;record&gt;&lt;rec-number&gt;1845&lt;/rec-number&gt;&lt;foreign-keys&gt;&lt;key app="EN" db-id="fte529zvirww2aevxamxtp2me0d9fvz0fxvx" timestamp="1541831054"&gt;1845&lt;/key&gt;&lt;/foreign-keys&gt;&lt;ref-type name="Conference Proceedings"&gt;10&lt;/ref-type&gt;&lt;contributors&gt;&lt;authors&gt;&lt;author&gt;Pierce, Russell S&lt;/author&gt;&lt;author&gt;Strybel, Thomas Z&lt;/author&gt;&lt;author&gt;Vu, Kim-Phuong L&lt;/author&gt;&lt;/authors&gt;&lt;/contributors&gt;&lt;titles&gt;&lt;title&gt;Comparing situation awareness measurement techniques in a low fidelity air traffic control simulation&lt;/title&gt;&lt;secondary-title&gt;26th International Congress of the Aeronautical Sciences (ICAS)&lt;/secondary-title&gt;&lt;/titles&gt;&lt;pages&gt;1-8&lt;/pages&gt;&lt;dates&gt;&lt;year&gt;2008&lt;/year&gt;&lt;/dates&gt;&lt;pub-location&gt;Anchorage, AS&lt;/pub-location&gt;&lt;publisher&gt;ICAS&lt;/publisher&gt;&lt;urls&gt;&lt;/urls&gt;&lt;/record&gt;&lt;/Cite&gt;&lt;/EndNote&gt;</w:instrTex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separate"/>
            </w:r>
            <w:r w:rsidRPr="00CD31A7"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4"/>
              </w:rPr>
              <w:t>(Pierce, Strybel, et al., 2008)</w: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  <w:szCs w:val="24"/>
              </w:rPr>
              <w:fldChar w:fldCharType="end"/>
            </w:r>
          </w:p>
        </w:tc>
        <w:tc>
          <w:tcPr>
            <w:tcW w:w="1083" w:type="dxa"/>
          </w:tcPr>
          <w:p w14:paraId="1E7F503C" w14:textId="77777777" w:rsidR="00CE6D58" w:rsidRPr="00E5122F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E5122F">
              <w:rPr>
                <w:rFonts w:eastAsia="Times New Roman" w:cs="Times New Roman"/>
                <w:color w:val="000000"/>
                <w:sz w:val="20"/>
                <w:szCs w:val="24"/>
              </w:rPr>
              <w:t>ATC</w:t>
            </w:r>
          </w:p>
        </w:tc>
        <w:tc>
          <w:tcPr>
            <w:tcW w:w="1443" w:type="dxa"/>
          </w:tcPr>
          <w:p w14:paraId="1535C52C" w14:textId="77777777" w:rsidR="00CE6D58" w:rsidRPr="00E5122F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E5122F">
              <w:rPr>
                <w:rFonts w:eastAsia="Times New Roman" w:cs="Times New Roman"/>
                <w:color w:val="000000"/>
                <w:sz w:val="20"/>
                <w:szCs w:val="24"/>
              </w:rPr>
              <w:t>Microworld</w:t>
            </w:r>
          </w:p>
        </w:tc>
        <w:tc>
          <w:tcPr>
            <w:tcW w:w="1301" w:type="dxa"/>
          </w:tcPr>
          <w:p w14:paraId="4AD9E560" w14:textId="77777777" w:rsidR="00CE6D58" w:rsidRPr="00E5122F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E5122F">
              <w:rPr>
                <w:rFonts w:eastAsia="Times New Roman" w:cs="Times New Roman"/>
                <w:color w:val="000000"/>
                <w:sz w:val="20"/>
                <w:szCs w:val="24"/>
              </w:rPr>
              <w:t>Students</w:t>
            </w:r>
          </w:p>
        </w:tc>
        <w:tc>
          <w:tcPr>
            <w:tcW w:w="1237" w:type="dxa"/>
          </w:tcPr>
          <w:p w14:paraId="24417D27" w14:textId="77777777" w:rsidR="00CE6D58" w:rsidRPr="003E4E65" w:rsidRDefault="00CE6D58" w:rsidP="0084118E">
            <w:pPr>
              <w:tabs>
                <w:tab w:val="left" w:pos="5940"/>
              </w:tabs>
              <w:ind w:firstLine="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No effect on performance </w:t>
            </w:r>
          </w:p>
        </w:tc>
        <w:tc>
          <w:tcPr>
            <w:tcW w:w="1260" w:type="dxa"/>
          </w:tcPr>
          <w:p w14:paraId="7F6AFC82" w14:textId="77777777" w:rsidR="00CE6D58" w:rsidRPr="003E4E65" w:rsidRDefault="00CE6D58" w:rsidP="0084118E">
            <w:pPr>
              <w:tabs>
                <w:tab w:val="left" w:pos="5940"/>
              </w:tabs>
              <w:ind w:right="22" w:firstLine="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Negative effect on performance</w:t>
            </w:r>
          </w:p>
        </w:tc>
        <w:tc>
          <w:tcPr>
            <w:tcW w:w="2210" w:type="dxa"/>
          </w:tcPr>
          <w:p w14:paraId="46660209" w14:textId="77777777" w:rsidR="00CE6D58" w:rsidRPr="003E4E65" w:rsidRDefault="00CE6D58" w:rsidP="0084118E">
            <w:pPr>
              <w:ind w:right="316" w:firstLine="0"/>
              <w:jc w:val="right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SAGAT end of trial </w:t>
            </w:r>
          </w:p>
        </w:tc>
      </w:tr>
      <w:tr w:rsidR="00CE6D58" w14:paraId="071EA8F5" w14:textId="77777777" w:rsidTr="00DE010B">
        <w:tc>
          <w:tcPr>
            <w:tcW w:w="2070" w:type="dxa"/>
          </w:tcPr>
          <w:p w14:paraId="1CB3AFFD" w14:textId="744580E5" w:rsidR="00CE6D58" w:rsidRPr="00CD31A7" w:rsidRDefault="00CD31A7" w:rsidP="00CD31A7">
            <w:pPr>
              <w:ind w:firstLine="0"/>
              <w:rPr>
                <w:rFonts w:eastAsia="Times New Roman" w:cs="Times New Roman"/>
                <w:b/>
                <w:bCs/>
                <w:color w:val="000000"/>
                <w:sz w:val="20"/>
              </w:rPr>
            </w:pP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Shelton&lt;/Author&gt;&lt;Year&gt;2013&lt;/Year&gt;&lt;RecNum&gt;1904&lt;/RecNum&gt;&lt;DisplayText&gt;(Shelton, Kinston, Molyneux, &amp;amp; Ambrose, 2013)&lt;/DisplayText&gt;&lt;record&gt;&lt;rec-number&gt;1904&lt;/rec-number&gt;&lt;foreign-keys&gt;&lt;key app="EN" db-id="fte529zvirww2aevxamxtp2me0d9fvz0fxvx" timestamp="1542585378"&gt;1904&lt;/key&gt;&lt;/foreign-keys&gt;&lt;ref-type name="Journal Article"&gt;17&lt;/ref-type&gt;&lt;contributors&gt;&lt;authors&gt;&lt;author&gt;Shelton, Clifford Leigh&lt;/author&gt;&lt;author&gt;Kinston, Ruth&lt;/author&gt;&lt;author&gt;Molyneux, Adrian John&lt;/author&gt;&lt;author&gt;Ambrose, Lucy Jane&lt;/author&gt;&lt;/authors&gt;&lt;/contributors&gt;&lt;titles&gt;&lt;title&gt;Real-time situation awareness assessment in critical illness management: adapting the situation present assessment method to clinical simulation&lt;/title&gt;&lt;secondary-title&gt;BMJ Qual Saf&lt;/secondary-title&gt;&lt;/titles&gt;&lt;periodical&gt;&lt;full-title&gt;BMJ Qual Saf&lt;/full-title&gt;&lt;/periodical&gt;&lt;pages&gt;163-167&lt;/pages&gt;&lt;volume&gt;22&lt;/volume&gt;&lt;number&gt;2&lt;/number&gt;&lt;dates&gt;&lt;year&gt;2013&lt;/year&gt;&lt;/dates&gt;&lt;isbn&gt;2044-5415&lt;/isbn&gt;&lt;urls&gt;&lt;/urls&gt;&lt;/record&gt;&lt;/Cite&gt;&lt;/EndNote&gt;</w:instrTex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 w:rsidRPr="00CD31A7">
              <w:rPr>
                <w:rFonts w:eastAsia="Times New Roman" w:cs="Times New Roman"/>
                <w:b/>
                <w:bCs/>
                <w:noProof/>
                <w:color w:val="000000"/>
                <w:sz w:val="20"/>
              </w:rPr>
              <w:t>(Shelton, Kinston, Molyneux, &amp; Ambrose, 2013)</w: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83" w:type="dxa"/>
          </w:tcPr>
          <w:p w14:paraId="34732C0B" w14:textId="77777777" w:rsidR="00CE6D58" w:rsidRPr="00141291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>
              <w:rPr>
                <w:rFonts w:eastAsia="Times New Roman" w:cs="Times New Roman"/>
                <w:color w:val="000000"/>
                <w:sz w:val="20"/>
              </w:rPr>
              <w:t>Health</w:t>
            </w:r>
            <w:r w:rsidRPr="00141291">
              <w:rPr>
                <w:rFonts w:eastAsia="Times New Roman" w:cs="Times New Roman"/>
                <w:color w:val="000000"/>
                <w:sz w:val="20"/>
              </w:rPr>
              <w:t xml:space="preserve"> Care</w:t>
            </w:r>
          </w:p>
        </w:tc>
        <w:tc>
          <w:tcPr>
            <w:tcW w:w="1443" w:type="dxa"/>
          </w:tcPr>
          <w:p w14:paraId="416D5F23" w14:textId="77777777" w:rsidR="00CE6D58" w:rsidRPr="00141291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141291">
              <w:rPr>
                <w:rFonts w:eastAsia="Times New Roman" w:cs="Times New Roman"/>
                <w:color w:val="000000"/>
                <w:sz w:val="20"/>
              </w:rPr>
              <w:t>Simulation</w:t>
            </w:r>
          </w:p>
        </w:tc>
        <w:tc>
          <w:tcPr>
            <w:tcW w:w="1301" w:type="dxa"/>
          </w:tcPr>
          <w:p w14:paraId="1BE7A3F3" w14:textId="77777777" w:rsidR="00CE6D58" w:rsidRPr="00141291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141291">
              <w:rPr>
                <w:rFonts w:eastAsia="Times New Roman" w:cs="Times New Roman"/>
                <w:color w:val="000000"/>
                <w:sz w:val="20"/>
              </w:rPr>
              <w:t>Novice</w:t>
            </w:r>
          </w:p>
        </w:tc>
        <w:tc>
          <w:tcPr>
            <w:tcW w:w="1237" w:type="dxa"/>
          </w:tcPr>
          <w:p w14:paraId="208959C7" w14:textId="77777777" w:rsidR="00CE6D58" w:rsidRPr="003E4E65" w:rsidRDefault="00CE6D58" w:rsidP="0084118E">
            <w:pPr>
              <w:tabs>
                <w:tab w:val="left" w:pos="5940"/>
              </w:tabs>
              <w:ind w:firstLine="0"/>
              <w:jc w:val="center"/>
              <w:rPr>
                <w:rFonts w:cs="Times New Roman"/>
                <w:sz w:val="20"/>
              </w:rPr>
            </w:pPr>
            <w:r w:rsidRPr="008C01B8">
              <w:rPr>
                <w:rFonts w:cs="Times New Roman"/>
                <w:sz w:val="20"/>
              </w:rPr>
              <w:t>---</w:t>
            </w:r>
          </w:p>
        </w:tc>
        <w:tc>
          <w:tcPr>
            <w:tcW w:w="1260" w:type="dxa"/>
          </w:tcPr>
          <w:p w14:paraId="5045D91F" w14:textId="77777777" w:rsidR="00CE6D58" w:rsidRPr="003E4E65" w:rsidRDefault="00CE6D58" w:rsidP="0084118E">
            <w:pPr>
              <w:tabs>
                <w:tab w:val="left" w:pos="5940"/>
              </w:tabs>
              <w:ind w:right="22" w:firstLine="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Negative effect on discussion</w:t>
            </w:r>
          </w:p>
        </w:tc>
        <w:tc>
          <w:tcPr>
            <w:tcW w:w="2210" w:type="dxa"/>
          </w:tcPr>
          <w:p w14:paraId="22A74C16" w14:textId="77777777" w:rsidR="00CE6D58" w:rsidRPr="003E4E65" w:rsidRDefault="00CE6D58" w:rsidP="0084118E">
            <w:pPr>
              <w:ind w:right="316" w:firstLine="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Verbal queries viewed as intrusive, confused with dialog</w:t>
            </w:r>
          </w:p>
        </w:tc>
      </w:tr>
      <w:tr w:rsidR="00CE6D58" w14:paraId="74D36E72" w14:textId="77777777" w:rsidTr="00DE010B">
        <w:tc>
          <w:tcPr>
            <w:tcW w:w="2070" w:type="dxa"/>
          </w:tcPr>
          <w:p w14:paraId="3E4484FD" w14:textId="6B7B05FF" w:rsidR="00CE6D58" w:rsidRPr="00CD31A7" w:rsidRDefault="00CD31A7" w:rsidP="00CD31A7">
            <w:pPr>
              <w:ind w:firstLine="0"/>
              <w:rPr>
                <w:rFonts w:eastAsia="Times New Roman" w:cs="Times New Roman"/>
                <w:b/>
                <w:bCs/>
                <w:color w:val="000000"/>
                <w:sz w:val="20"/>
              </w:rPr>
            </w:pP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Silva&lt;/Author&gt;&lt;Year&gt;2013&lt;/Year&gt;&lt;RecNum&gt;2047&lt;/RecNum&gt;&lt;DisplayText&gt;(Silva et al., 2013)&lt;/DisplayText&gt;&lt;record&gt;&lt;rec-number&gt;2047&lt;/rec-number&gt;&lt;foreign-keys&gt;&lt;key app="EN" db-id="fte529zvirww2aevxamxtp2me0d9fvz0fxvx" timestamp="1556055428"&gt;2047&lt;/key&gt;&lt;/foreign-keys&gt;&lt;ref-type name="Conference Proceedings"&gt;10&lt;/ref-type&gt;&lt;contributors&gt;&lt;authors&gt;&lt;author&gt;Silva, Hector I&lt;/author&gt;&lt;author&gt;Ziccardi, Jason&lt;/author&gt;&lt;author&gt;Grigoleit, Tristan&lt;/author&gt;&lt;author&gt;Battiste, Vernol&lt;/author&gt;&lt;author&gt;Strybel, Thomas Z&lt;/author&gt;&lt;author&gt;Vu, Kim-Phuong L&lt;/author&gt;&lt;/authors&gt;&lt;/contributors&gt;&lt;titles&gt;&lt;title&gt;Are the intrusive effects of spam probes present when operators differ by skill level and training?&lt;/title&gt;&lt;secondary-title&gt;International Conference on Human Interface and the Management of Information&lt;/secondary-title&gt;&lt;/titles&gt;&lt;pages&gt;269-275&lt;/pages&gt;&lt;dates&gt;&lt;year&gt;2013&lt;/year&gt;&lt;/dates&gt;&lt;publisher&gt;Springer&lt;/publisher&gt;&lt;urls&gt;&lt;/urls&gt;&lt;/record&gt;&lt;/Cite&gt;&lt;/EndNote&gt;</w:instrTex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 w:rsidRPr="00CD31A7">
              <w:rPr>
                <w:rFonts w:eastAsia="Times New Roman" w:cs="Times New Roman"/>
                <w:b/>
                <w:bCs/>
                <w:noProof/>
                <w:color w:val="000000"/>
                <w:sz w:val="20"/>
              </w:rPr>
              <w:t>(Silva et al., 2013)</w: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83" w:type="dxa"/>
          </w:tcPr>
          <w:p w14:paraId="65AEAA69" w14:textId="77777777" w:rsidR="00CE6D58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>
              <w:rPr>
                <w:rFonts w:eastAsia="Times New Roman" w:cs="Times New Roman"/>
                <w:color w:val="000000"/>
                <w:sz w:val="20"/>
              </w:rPr>
              <w:t>ATC</w:t>
            </w:r>
          </w:p>
        </w:tc>
        <w:tc>
          <w:tcPr>
            <w:tcW w:w="1443" w:type="dxa"/>
          </w:tcPr>
          <w:p w14:paraId="78CC6970" w14:textId="77777777" w:rsidR="00CE6D58" w:rsidRPr="00141291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>
              <w:rPr>
                <w:rFonts w:eastAsia="Times New Roman" w:cs="Times New Roman"/>
                <w:color w:val="000000"/>
                <w:sz w:val="20"/>
              </w:rPr>
              <w:t>Simulation</w:t>
            </w:r>
          </w:p>
        </w:tc>
        <w:tc>
          <w:tcPr>
            <w:tcW w:w="1301" w:type="dxa"/>
          </w:tcPr>
          <w:p w14:paraId="54F5F216" w14:textId="77777777" w:rsidR="00CE6D58" w:rsidRPr="00141291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>
              <w:rPr>
                <w:rFonts w:eastAsia="Times New Roman" w:cs="Times New Roman"/>
                <w:color w:val="000000"/>
                <w:sz w:val="20"/>
              </w:rPr>
              <w:t>Novice</w:t>
            </w:r>
          </w:p>
        </w:tc>
        <w:tc>
          <w:tcPr>
            <w:tcW w:w="1237" w:type="dxa"/>
          </w:tcPr>
          <w:p w14:paraId="7A550E54" w14:textId="77777777" w:rsidR="00CE6D58" w:rsidRPr="008C01B8" w:rsidRDefault="00CE6D58" w:rsidP="0084118E">
            <w:pPr>
              <w:tabs>
                <w:tab w:val="left" w:pos="5940"/>
              </w:tabs>
              <w:ind w:firstLine="0"/>
              <w:jc w:val="center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---</w:t>
            </w:r>
          </w:p>
        </w:tc>
        <w:tc>
          <w:tcPr>
            <w:tcW w:w="1260" w:type="dxa"/>
          </w:tcPr>
          <w:p w14:paraId="2C13B2A4" w14:textId="77777777" w:rsidR="00CE6D58" w:rsidRDefault="00CE6D58" w:rsidP="0084118E">
            <w:pPr>
              <w:tabs>
                <w:tab w:val="left" w:pos="5940"/>
              </w:tabs>
              <w:ind w:right="22" w:firstLine="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No effect on performance</w:t>
            </w:r>
          </w:p>
        </w:tc>
        <w:tc>
          <w:tcPr>
            <w:tcW w:w="2210" w:type="dxa"/>
          </w:tcPr>
          <w:p w14:paraId="0AB8F674" w14:textId="77777777" w:rsidR="00CE6D58" w:rsidRDefault="00CE6D58" w:rsidP="0084118E">
            <w:pPr>
              <w:ind w:right="316" w:firstLine="0"/>
              <w:rPr>
                <w:rFonts w:cs="Times New Roman"/>
                <w:sz w:val="20"/>
              </w:rPr>
            </w:pPr>
            <w:r>
              <w:rPr>
                <w:rFonts w:eastAsia="Times New Roman" w:cs="Times New Roman"/>
                <w:color w:val="000000"/>
                <w:sz w:val="20"/>
                <w:lang w:eastAsia="en-US"/>
              </w:rPr>
              <w:t>Computer version of SPAM</w:t>
            </w:r>
          </w:p>
        </w:tc>
      </w:tr>
      <w:tr w:rsidR="00CE6D58" w14:paraId="56F89D8B" w14:textId="77777777" w:rsidTr="00DE010B">
        <w:tc>
          <w:tcPr>
            <w:tcW w:w="2070" w:type="dxa"/>
          </w:tcPr>
          <w:p w14:paraId="6E40EEFE" w14:textId="0C6B9B1B" w:rsidR="00CE6D58" w:rsidRPr="00CD31A7" w:rsidRDefault="00CD31A7" w:rsidP="009E5FDB">
            <w:pPr>
              <w:ind w:firstLine="0"/>
              <w:rPr>
                <w:rFonts w:eastAsia="Times New Roman" w:cs="Times New Roman"/>
                <w:b/>
                <w:bCs/>
                <w:color w:val="000000"/>
                <w:sz w:val="20"/>
              </w:rPr>
            </w:pP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Snow&lt;/Author&gt;&lt;Year&gt;1999&lt;/Year&gt;&lt;RecNum&gt;1840&lt;/RecNum&gt;&lt;DisplayText&gt;(Snow &amp;amp; Reising, 1999)&lt;/DisplayText&gt;&lt;record&gt;&lt;rec-number&gt;1840&lt;/rec-number&gt;&lt;foreign-keys&gt;&lt;key app="EN" db-id="fte529zvirww2aevxamxtp2me0d9fvz0fxvx" timestamp="1541822794"&gt;1840&lt;/key&gt;&lt;/foreign-keys&gt;&lt;ref-type name="Report"&gt;27&lt;/ref-type&gt;&lt;contributors&gt;&lt;authors&gt;&lt;author&gt;Snow, Michael P&lt;/author&gt;&lt;author&gt;Reising, John M&lt;/author&gt;&lt;/authors&gt;&lt;/contributors&gt;&lt;titles&gt;&lt;title&gt;Effect of pathway-in-the-sky and synthetic terrain imagery on situation awareness in a simulated low-level ingress scenario&lt;/title&gt;&lt;/titles&gt;&lt;dates&gt;&lt;year&gt;1999&lt;/year&gt;&lt;/dates&gt;&lt;pub-location&gt;Wright-Patterson AFB, OH&lt;/pub-location&gt;&lt;publisher&gt;Air Force Research Lab Crew System Interface Division&lt;/publisher&gt;&lt;urls&gt;&lt;/urls&gt;&lt;/record&gt;&lt;/Cite&gt;&lt;/EndNote&gt;</w:instrTex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 w:rsidRPr="00CD31A7">
              <w:rPr>
                <w:rFonts w:eastAsia="Times New Roman" w:cs="Times New Roman"/>
                <w:b/>
                <w:bCs/>
                <w:noProof/>
                <w:color w:val="000000"/>
                <w:sz w:val="20"/>
              </w:rPr>
              <w:t>(Snow &amp; Reising, 1999)</w: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83" w:type="dxa"/>
          </w:tcPr>
          <w:p w14:paraId="4C1D6F8C" w14:textId="77777777" w:rsidR="00CE6D58" w:rsidRPr="00141291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141291">
              <w:rPr>
                <w:rFonts w:eastAsia="Times New Roman" w:cs="Times New Roman"/>
                <w:color w:val="000000"/>
                <w:sz w:val="20"/>
              </w:rPr>
              <w:t>Aviation</w:t>
            </w:r>
          </w:p>
        </w:tc>
        <w:tc>
          <w:tcPr>
            <w:tcW w:w="1443" w:type="dxa"/>
          </w:tcPr>
          <w:p w14:paraId="204D2FA5" w14:textId="77777777" w:rsidR="00CE6D58" w:rsidRPr="00141291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141291">
              <w:rPr>
                <w:rFonts w:eastAsia="Times New Roman" w:cs="Times New Roman"/>
                <w:color w:val="000000"/>
                <w:sz w:val="20"/>
              </w:rPr>
              <w:t>Simulation</w:t>
            </w:r>
          </w:p>
        </w:tc>
        <w:tc>
          <w:tcPr>
            <w:tcW w:w="1301" w:type="dxa"/>
          </w:tcPr>
          <w:p w14:paraId="4C2981FD" w14:textId="77777777" w:rsidR="00CE6D58" w:rsidRPr="00141291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141291">
              <w:rPr>
                <w:rFonts w:eastAsia="Times New Roman" w:cs="Times New Roman"/>
                <w:color w:val="000000"/>
                <w:sz w:val="20"/>
              </w:rPr>
              <w:t>Experienced</w:t>
            </w:r>
          </w:p>
        </w:tc>
        <w:tc>
          <w:tcPr>
            <w:tcW w:w="1237" w:type="dxa"/>
          </w:tcPr>
          <w:p w14:paraId="6F6CB7D3" w14:textId="77777777" w:rsidR="00CE6D58" w:rsidRPr="003E4E65" w:rsidRDefault="00CE6D58" w:rsidP="0084118E">
            <w:pPr>
              <w:tabs>
                <w:tab w:val="left" w:pos="5940"/>
              </w:tabs>
              <w:ind w:firstLine="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No effect on performance</w:t>
            </w:r>
          </w:p>
        </w:tc>
        <w:tc>
          <w:tcPr>
            <w:tcW w:w="1260" w:type="dxa"/>
          </w:tcPr>
          <w:p w14:paraId="38D50F97" w14:textId="77777777" w:rsidR="00CE6D58" w:rsidRPr="003E4E65" w:rsidRDefault="00CE6D58" w:rsidP="0084118E">
            <w:pPr>
              <w:tabs>
                <w:tab w:val="left" w:pos="5940"/>
              </w:tabs>
              <w:ind w:right="22" w:firstLine="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No effect on performance</w:t>
            </w:r>
          </w:p>
        </w:tc>
        <w:tc>
          <w:tcPr>
            <w:tcW w:w="2210" w:type="dxa"/>
          </w:tcPr>
          <w:p w14:paraId="60C3EA19" w14:textId="77777777" w:rsidR="00CE6D58" w:rsidRPr="003E4E65" w:rsidRDefault="00CE6D58" w:rsidP="0084118E">
            <w:pPr>
              <w:ind w:right="316" w:firstLine="0"/>
              <w:jc w:val="right"/>
              <w:rPr>
                <w:rFonts w:cs="Times New Roman"/>
                <w:sz w:val="20"/>
              </w:rPr>
            </w:pPr>
          </w:p>
        </w:tc>
      </w:tr>
      <w:tr w:rsidR="00CE6D58" w14:paraId="353A5DA4" w14:textId="77777777" w:rsidTr="00DE010B">
        <w:tc>
          <w:tcPr>
            <w:tcW w:w="2070" w:type="dxa"/>
          </w:tcPr>
          <w:p w14:paraId="1AC0BCE2" w14:textId="5F02BF4D" w:rsidR="00CE6D58" w:rsidRPr="00CD31A7" w:rsidRDefault="00CD31A7" w:rsidP="002C3D99">
            <w:pPr>
              <w:ind w:firstLine="0"/>
              <w:rPr>
                <w:rFonts w:eastAsia="Times New Roman" w:cs="Times New Roman"/>
                <w:b/>
                <w:bCs/>
                <w:color w:val="000000"/>
                <w:sz w:val="20"/>
              </w:rPr>
            </w:pP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/>
                <w:sz w:val="20"/>
              </w:rPr>
              <w:instrText xml:space="preserve"> ADDIN EN.CITE &lt;EndNote&gt;&lt;Cite&gt;&lt;Author&gt;Strybel&lt;/Author&gt;&lt;Year&gt;2008&lt;/Year&gt;&lt;RecNum&gt;1846&lt;/RecNum&gt;&lt;DisplayText&gt;(Strybel, et al., 2008)&lt;/DisplayText&gt;&lt;record&gt;&lt;rec-number&gt;1846&lt;/rec-number&gt;&lt;foreign-keys&gt;&lt;key app="EN" db-id="fte529zvirww2aevxamxtp2me0d9fvz0fxvx" timestamp="1541832888"&gt;1846&lt;/key&gt;&lt;/foreign-keys&gt;&lt;ref-type name="Conference Proceedings"&gt;10&lt;/ref-type&gt;&lt;contributors&gt;&lt;authors&gt;&lt;author&gt;Strybel, Thomas Z&lt;/author&gt;&lt;author&gt;Vu, Kim-Phuong L&lt;/author&gt;&lt;author&gt;Kraft, Jerome&lt;/author&gt;&lt;author&gt;Minakata, Katsumi&lt;/author&gt;&lt;/authors&gt;&lt;/contributors&gt;&lt;titles&gt;&lt;title&gt;Assessing the situation awareness of pilots engaged in self spacing&lt;/title&gt;&lt;secondary-title&gt;Human Factors and Ergonomics Society Annual Meeting&lt;/secondary-title&gt;&lt;/titles&gt;&lt;pages&gt;11-15&lt;/pages&gt;&lt;volume&gt;52&lt;/volume&gt;&lt;number&gt;1&lt;/number&gt;&lt;dates&gt;&lt;year&gt;2008&lt;/year&gt;&lt;/dates&gt;&lt;pub-location&gt;Los Angeles, CA&lt;/pub-location&gt;&lt;publisher&gt;Sage&lt;/publisher&gt;&lt;isbn&gt;1541-9312&lt;/isbn&gt;&lt;urls&gt;&lt;/urls&gt;&lt;/record&gt;&lt;/Cite&gt;&lt;/EndNote&gt;</w:instrTex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separate"/>
            </w:r>
            <w:r w:rsidRPr="00CD31A7">
              <w:rPr>
                <w:rFonts w:eastAsia="Times New Roman" w:cs="Times New Roman"/>
                <w:b/>
                <w:bCs/>
                <w:noProof/>
                <w:color w:val="000000"/>
                <w:sz w:val="20"/>
              </w:rPr>
              <w:t>(Strybel, et al., 2008)</w:t>
            </w:r>
            <w:r w:rsidRPr="00CD31A7">
              <w:rPr>
                <w:rFonts w:eastAsia="Times New Roman" w:cs="Times New Roman"/>
                <w:b/>
                <w:bCs/>
                <w:color w:val="000000"/>
                <w:sz w:val="20"/>
              </w:rPr>
              <w:fldChar w:fldCharType="end"/>
            </w:r>
          </w:p>
        </w:tc>
        <w:tc>
          <w:tcPr>
            <w:tcW w:w="1083" w:type="dxa"/>
          </w:tcPr>
          <w:p w14:paraId="6F1AE657" w14:textId="77777777" w:rsidR="00CE6D58" w:rsidRPr="00141291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141291">
              <w:rPr>
                <w:rFonts w:eastAsia="Times New Roman" w:cs="Times New Roman"/>
                <w:color w:val="000000"/>
                <w:sz w:val="20"/>
              </w:rPr>
              <w:t xml:space="preserve">Aviation </w:t>
            </w:r>
          </w:p>
        </w:tc>
        <w:tc>
          <w:tcPr>
            <w:tcW w:w="1443" w:type="dxa"/>
          </w:tcPr>
          <w:p w14:paraId="7603994E" w14:textId="77777777" w:rsidR="00CE6D58" w:rsidRPr="00141291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141291">
              <w:rPr>
                <w:rFonts w:eastAsia="Times New Roman" w:cs="Times New Roman"/>
                <w:color w:val="000000"/>
                <w:sz w:val="20"/>
              </w:rPr>
              <w:t>Simulation</w:t>
            </w:r>
          </w:p>
        </w:tc>
        <w:tc>
          <w:tcPr>
            <w:tcW w:w="1301" w:type="dxa"/>
          </w:tcPr>
          <w:p w14:paraId="031D2F5D" w14:textId="77777777" w:rsidR="00CE6D58" w:rsidRPr="00141291" w:rsidRDefault="00CE6D58" w:rsidP="0084118E">
            <w:pPr>
              <w:ind w:firstLine="0"/>
              <w:rPr>
                <w:rFonts w:eastAsia="Times New Roman" w:cs="Times New Roman"/>
                <w:color w:val="000000"/>
                <w:sz w:val="20"/>
              </w:rPr>
            </w:pPr>
            <w:r w:rsidRPr="00141291">
              <w:rPr>
                <w:rFonts w:eastAsia="Times New Roman" w:cs="Times New Roman"/>
                <w:color w:val="000000"/>
                <w:sz w:val="20"/>
              </w:rPr>
              <w:t>Experienced</w:t>
            </w:r>
          </w:p>
        </w:tc>
        <w:tc>
          <w:tcPr>
            <w:tcW w:w="1237" w:type="dxa"/>
          </w:tcPr>
          <w:p w14:paraId="11AEB72A" w14:textId="77777777" w:rsidR="00CE6D58" w:rsidRPr="003E4E65" w:rsidRDefault="00CE6D58" w:rsidP="0084118E">
            <w:pPr>
              <w:tabs>
                <w:tab w:val="left" w:pos="5940"/>
              </w:tabs>
              <w:ind w:firstLine="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No effect on performance</w:t>
            </w:r>
          </w:p>
        </w:tc>
        <w:tc>
          <w:tcPr>
            <w:tcW w:w="1260" w:type="dxa"/>
          </w:tcPr>
          <w:p w14:paraId="76B57876" w14:textId="77777777" w:rsidR="00CE6D58" w:rsidRPr="003E4E65" w:rsidRDefault="00CE6D58" w:rsidP="0084118E">
            <w:pPr>
              <w:tabs>
                <w:tab w:val="left" w:pos="5940"/>
              </w:tabs>
              <w:ind w:right="22" w:firstLine="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Negative effect on performance</w:t>
            </w:r>
          </w:p>
        </w:tc>
        <w:tc>
          <w:tcPr>
            <w:tcW w:w="2210" w:type="dxa"/>
          </w:tcPr>
          <w:p w14:paraId="2ADB2C2C" w14:textId="77777777" w:rsidR="00CE6D58" w:rsidRPr="003E4E65" w:rsidRDefault="00CE6D58" w:rsidP="0084118E">
            <w:pPr>
              <w:ind w:right="316" w:firstLine="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Performance worse on SPAM trials compared to SAGAT trials </w:t>
            </w:r>
          </w:p>
        </w:tc>
      </w:tr>
    </w:tbl>
    <w:p w14:paraId="1B272543" w14:textId="77777777" w:rsidR="0084118E" w:rsidRDefault="0084118E" w:rsidP="0084118E">
      <w:pPr>
        <w:spacing w:after="60" w:line="480" w:lineRule="auto"/>
        <w:ind w:firstLine="0"/>
      </w:pPr>
    </w:p>
    <w:p w14:paraId="2C1C72B3" w14:textId="77777777" w:rsidR="0084118E" w:rsidRDefault="0084118E" w:rsidP="00191344">
      <w:pPr>
        <w:ind w:firstLine="0"/>
      </w:pPr>
    </w:p>
    <w:p w14:paraId="57719F09" w14:textId="1A283C7E" w:rsidR="0085638E" w:rsidRDefault="00594BD6" w:rsidP="006A581F">
      <w:pPr>
        <w:pStyle w:val="Heading1"/>
      </w:pPr>
      <w:r>
        <w:br w:type="page"/>
      </w:r>
      <w:r w:rsidR="0085638E">
        <w:t>Appendix E.</w:t>
      </w:r>
      <w:r w:rsidR="00EE5105">
        <w:t xml:space="preserve"> Other Papers</w:t>
      </w:r>
      <w:r w:rsidR="00567523">
        <w:t xml:space="preserve"> Relevant to Methodology</w:t>
      </w:r>
    </w:p>
    <w:tbl>
      <w:tblPr>
        <w:tblStyle w:val="TableGrid"/>
        <w:tblW w:w="13140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2038"/>
        <w:gridCol w:w="1522"/>
        <w:gridCol w:w="1350"/>
        <w:gridCol w:w="1409"/>
        <w:gridCol w:w="928"/>
        <w:gridCol w:w="1555"/>
        <w:gridCol w:w="1368"/>
        <w:gridCol w:w="2970"/>
      </w:tblGrid>
      <w:tr w:rsidR="00CE1407" w:rsidRPr="008C01B8" w14:paraId="3F3A6E4A" w14:textId="77777777" w:rsidTr="00241A27">
        <w:tc>
          <w:tcPr>
            <w:tcW w:w="2038" w:type="dxa"/>
            <w:vAlign w:val="center"/>
          </w:tcPr>
          <w:p w14:paraId="72C488DE" w14:textId="77777777" w:rsidR="00CE1407" w:rsidRPr="00B02C53" w:rsidRDefault="00CE1407" w:rsidP="00CE1407">
            <w:pPr>
              <w:ind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Paper</w:t>
            </w:r>
          </w:p>
        </w:tc>
        <w:tc>
          <w:tcPr>
            <w:tcW w:w="1522" w:type="dxa"/>
            <w:vAlign w:val="center"/>
          </w:tcPr>
          <w:p w14:paraId="78C3AC2C" w14:textId="77777777" w:rsidR="00CE1407" w:rsidRPr="00B02C53" w:rsidRDefault="00CE1407" w:rsidP="00CE1407">
            <w:pPr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Domain</w:t>
            </w:r>
          </w:p>
        </w:tc>
        <w:tc>
          <w:tcPr>
            <w:tcW w:w="1350" w:type="dxa"/>
            <w:vAlign w:val="center"/>
          </w:tcPr>
          <w:p w14:paraId="05B11A2F" w14:textId="77777777" w:rsidR="00CE1407" w:rsidRPr="00B02C53" w:rsidRDefault="00CE1407" w:rsidP="00CE1407">
            <w:pPr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Environment</w:t>
            </w:r>
          </w:p>
        </w:tc>
        <w:tc>
          <w:tcPr>
            <w:tcW w:w="1409" w:type="dxa"/>
            <w:vAlign w:val="center"/>
          </w:tcPr>
          <w:p w14:paraId="76463CD6" w14:textId="77777777" w:rsidR="00CE1407" w:rsidRPr="00B02C53" w:rsidRDefault="00CE1407" w:rsidP="00CE1407">
            <w:pPr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Subjects</w:t>
            </w:r>
          </w:p>
        </w:tc>
        <w:tc>
          <w:tcPr>
            <w:tcW w:w="928" w:type="dxa"/>
            <w:vAlign w:val="center"/>
          </w:tcPr>
          <w:p w14:paraId="7F98CDAE" w14:textId="77777777" w:rsidR="00CE1407" w:rsidRPr="00B02C53" w:rsidRDefault="00CE1407" w:rsidP="00CE1407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Number</w:t>
            </w:r>
          </w:p>
        </w:tc>
        <w:tc>
          <w:tcPr>
            <w:tcW w:w="1555" w:type="dxa"/>
            <w:vAlign w:val="center"/>
          </w:tcPr>
          <w:p w14:paraId="24179ACD" w14:textId="77777777" w:rsidR="00CE1407" w:rsidRPr="00B02C53" w:rsidRDefault="00CE1407" w:rsidP="00CE1407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Measure</w:t>
            </w:r>
          </w:p>
        </w:tc>
        <w:tc>
          <w:tcPr>
            <w:tcW w:w="1368" w:type="dxa"/>
            <w:vAlign w:val="center"/>
          </w:tcPr>
          <w:p w14:paraId="389A776D" w14:textId="6D073BE1" w:rsidR="00CE1407" w:rsidRPr="00B02C53" w:rsidRDefault="00CE1407" w:rsidP="00CE1407">
            <w:pPr>
              <w:tabs>
                <w:tab w:val="left" w:pos="1991"/>
                <w:tab w:val="left" w:pos="2081"/>
              </w:tabs>
              <w:ind w:right="72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Topic</w:t>
            </w:r>
          </w:p>
        </w:tc>
        <w:tc>
          <w:tcPr>
            <w:tcW w:w="2970" w:type="dxa"/>
            <w:vAlign w:val="center"/>
          </w:tcPr>
          <w:p w14:paraId="0B365A7F" w14:textId="77777777" w:rsidR="00CE1407" w:rsidRPr="00B02C53" w:rsidRDefault="00CE1407" w:rsidP="00241A27">
            <w:pPr>
              <w:tabs>
                <w:tab w:val="left" w:pos="1991"/>
                <w:tab w:val="left" w:pos="2081"/>
              </w:tabs>
              <w:ind w:right="162"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B02C5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Findings</w:t>
            </w:r>
          </w:p>
        </w:tc>
      </w:tr>
      <w:tr w:rsidR="00CE1407" w:rsidRPr="002F75C1" w14:paraId="20C84C16" w14:textId="77777777" w:rsidTr="00241A27">
        <w:tc>
          <w:tcPr>
            <w:tcW w:w="2038" w:type="dxa"/>
            <w:vAlign w:val="center"/>
          </w:tcPr>
          <w:p w14:paraId="3CEF09AA" w14:textId="1EB30EC9" w:rsidR="00CE1407" w:rsidRPr="008A7168" w:rsidRDefault="000E512A" w:rsidP="000E512A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Durso&lt;/Author&gt;&lt;Year&gt;2006&lt;/Year&gt;&lt;RecNum&gt;1415&lt;/RecNum&gt;&lt;DisplayText&gt;(Durso, et al., 2006)&lt;/DisplayText&gt;&lt;record&gt;&lt;rec-number&gt;1415&lt;/rec-number&gt;&lt;foreign-keys&gt;&lt;key app="EN" db-id="fte529zvirww2aevxamxtp2me0d9fvz0fxvx" timestamp="1385568309"&gt;1415&lt;/key&gt;&lt;/foreign-keys&gt;&lt;ref-type name="Journal Article"&gt;17&lt;/ref-type&gt;&lt;contributors&gt;&lt;authors&gt;&lt;author&gt;Durso, F. T.&lt;/author&gt;&lt;author&gt;Bleckley, M. K.&lt;/author&gt;&lt;author&gt;Dattel, A. R.&lt;/author&gt;&lt;/authors&gt;&lt;/contributors&gt;&lt;titles&gt;&lt;title&gt;Does situation awareness add to the validity of cognitive tests?&lt;/title&gt;&lt;secondary-title&gt;Human Factors&lt;/secondary-title&gt;&lt;/titles&gt;&lt;periodical&gt;&lt;full-title&gt;Human Factors&lt;/full-title&gt;&lt;/periodical&gt;&lt;pages&gt;721-733&lt;/pages&gt;&lt;volume&gt;48&lt;/volume&gt;&lt;number&gt;4&lt;/number&gt;&lt;keywords&gt;&lt;keyword&gt;SA&lt;/keyword&gt;&lt;keyword&gt;individual differences&lt;/keyword&gt;&lt;/keywords&gt;&lt;dates&gt;&lt;year&gt;2006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Durso, et al., 2006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3952A017" w14:textId="0BCED7DE" w:rsidR="00CE1407" w:rsidRPr="008A7168" w:rsidRDefault="00CE1407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350" w:type="dxa"/>
            <w:vAlign w:val="center"/>
          </w:tcPr>
          <w:p w14:paraId="31D46A53" w14:textId="30072C30" w:rsidR="00CE1407" w:rsidRPr="008A7168" w:rsidRDefault="00CE1407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09" w:type="dxa"/>
            <w:vAlign w:val="center"/>
          </w:tcPr>
          <w:p w14:paraId="3CFFAF12" w14:textId="3D7B7EDB" w:rsidR="00CE1407" w:rsidRPr="008A7168" w:rsidRDefault="00CE1407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28" w:type="dxa"/>
            <w:vAlign w:val="center"/>
          </w:tcPr>
          <w:p w14:paraId="37EC12DE" w14:textId="37673856" w:rsidR="00CE1407" w:rsidRPr="008A7168" w:rsidRDefault="00CE1407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88</w:t>
            </w:r>
          </w:p>
        </w:tc>
        <w:tc>
          <w:tcPr>
            <w:tcW w:w="1555" w:type="dxa"/>
            <w:vAlign w:val="center"/>
          </w:tcPr>
          <w:p w14:paraId="769C9381" w14:textId="43086AB9" w:rsidR="00CE1407" w:rsidRPr="008A7168" w:rsidRDefault="00CE1407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368" w:type="dxa"/>
            <w:vAlign w:val="center"/>
          </w:tcPr>
          <w:p w14:paraId="6FD3B94A" w14:textId="6ACEF24C" w:rsidR="00CE1407" w:rsidRPr="008A7168" w:rsidRDefault="00CE1407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mory</w:t>
            </w:r>
          </w:p>
        </w:tc>
        <w:tc>
          <w:tcPr>
            <w:tcW w:w="2970" w:type="dxa"/>
            <w:vAlign w:val="center"/>
          </w:tcPr>
          <w:p w14:paraId="2A733516" w14:textId="13F5A609" w:rsidR="00CE1407" w:rsidRPr="008A7168" w:rsidRDefault="00CE1407" w:rsidP="00241A27">
            <w:pPr>
              <w:ind w:right="168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SAGAT correlated with </w:t>
            </w:r>
            <w:r w:rsidR="00C60097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complex </w:t>
            </w: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working memory</w:t>
            </w:r>
            <w:r w:rsidR="000C3F0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="0038641A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(o</w:t>
            </w:r>
            <w:r w:rsidR="00B75D55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erational word span and reading span)</w:t>
            </w: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 and fluid intelligence (only 1 query/stop)</w:t>
            </w:r>
            <w:r w:rsidR="00C60097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. Measures of short term memory and visual memory were not correlated with SAGAT</w:t>
            </w:r>
          </w:p>
        </w:tc>
      </w:tr>
      <w:tr w:rsidR="00105FF2" w:rsidRPr="002F75C1" w14:paraId="4C54324B" w14:textId="77777777" w:rsidTr="00241A27">
        <w:tc>
          <w:tcPr>
            <w:tcW w:w="2038" w:type="dxa"/>
            <w:vAlign w:val="center"/>
          </w:tcPr>
          <w:p w14:paraId="6F2B8CE7" w14:textId="00388B19" w:rsidR="00105FF2" w:rsidRDefault="002C22F7" w:rsidP="006A581F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6A581F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Cak&lt;/Author&gt;&lt;Year&gt;2019&lt;/Year&gt;&lt;RecNum&gt;2076&lt;/RecNum&gt;&lt;DisplayText&gt;(Cak, Say, &amp;amp; Misirlisoy, 2019)&lt;/DisplayText&gt;&lt;record&gt;&lt;rec-number&gt;2076&lt;/rec-number&gt;&lt;foreign-keys&gt;&lt;key app="EN" db-id="fte529zvirww2aevxamxtp2me0d9fvz0fxvx" timestamp="1556650178"&gt;2076&lt;/key&gt;&lt;/foreign-keys&gt;&lt;ref-type name="Journal Article"&gt;17&lt;/ref-type&gt;&lt;contributors&gt;&lt;authors&gt;&lt;author&gt;Cak, Serkan&lt;/author&gt;&lt;author&gt;Say, Bilge&lt;/author&gt;&lt;author&gt;Misirlisoy, Mine&lt;/author&gt;&lt;/authors&gt;&lt;/contributors&gt;&lt;titles&gt;&lt;title&gt;Effects of working memory, attention, and expertise on pilots’ situation awareness&lt;/title&gt;&lt;secondary-title&gt;Cognition, Technology &amp;amp; Work&lt;/secondary-title&gt;&lt;/titles&gt;&lt;periodical&gt;&lt;full-title&gt;Cognition, Technology &amp;amp; Work&lt;/full-title&gt;&lt;/periodical&gt;&lt;pages&gt;1-10&lt;/pages&gt;&lt;dates&gt;&lt;year&gt;2019&lt;/year&gt;&lt;/dates&gt;&lt;isbn&gt;1435-5558&lt;/isbn&gt;&lt;urls&gt;&lt;/urls&gt;&lt;/record&gt;&lt;/Cite&gt;&lt;Cite&gt;&lt;Author&gt;Cak&lt;/Author&gt;&lt;Year&gt;2019&lt;/Year&gt;&lt;RecNum&gt;2076&lt;/RecNum&gt;&lt;record&gt;&lt;rec-number&gt;2076&lt;/rec-number&gt;&lt;foreign-keys&gt;&lt;key app="EN" db-id="fte529zvirww2aevxamxtp2me0d9fvz0fxvx" timestamp="1556650178"&gt;2076&lt;/key&gt;&lt;/foreign-keys&gt;&lt;ref-type name="Journal Article"&gt;17&lt;/ref-type&gt;&lt;contributors&gt;&lt;authors&gt;&lt;author&gt;Cak, Serkan&lt;/author&gt;&lt;author&gt;Say, Bilge&lt;/author&gt;&lt;author&gt;Misirlisoy, Mine&lt;/author&gt;&lt;/authors&gt;&lt;/contributors&gt;&lt;titles&gt;&lt;title&gt;Effects of working memory, attention, and expertise on pilots’ situation awareness&lt;/title&gt;&lt;secondary-title&gt;Cognition, Technology &amp;amp; Work&lt;/secondary-title&gt;&lt;/titles&gt;&lt;periodical&gt;&lt;full-title&gt;Cognition, Technology &amp;amp; Work&lt;/full-title&gt;&lt;/periodical&gt;&lt;pages&gt;1-10&lt;/pages&gt;&lt;dates&gt;&lt;year&gt;2019&lt;/year&gt;&lt;/dates&gt;&lt;isbn&gt;1435-5558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 w:rsidR="006A581F"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</w:rPr>
              <w:t>(Cak, Say, &amp; Misirlisoy, 2019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74C95FE4" w14:textId="551A3CBD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</w:rPr>
              <w:t>Aviation</w:t>
            </w:r>
          </w:p>
        </w:tc>
        <w:tc>
          <w:tcPr>
            <w:tcW w:w="1350" w:type="dxa"/>
            <w:vAlign w:val="center"/>
          </w:tcPr>
          <w:p w14:paraId="6C70B645" w14:textId="3BDBB05D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09" w:type="dxa"/>
            <w:vAlign w:val="center"/>
          </w:tcPr>
          <w:p w14:paraId="3B0D6C6E" w14:textId="7609B726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28" w:type="dxa"/>
            <w:vAlign w:val="center"/>
          </w:tcPr>
          <w:p w14:paraId="0D057914" w14:textId="69672C3D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</w:rPr>
              <w:t>36</w:t>
            </w:r>
          </w:p>
        </w:tc>
        <w:tc>
          <w:tcPr>
            <w:tcW w:w="1555" w:type="dxa"/>
            <w:vAlign w:val="center"/>
          </w:tcPr>
          <w:p w14:paraId="2602A1D3" w14:textId="6DC42510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</w:rPr>
              <w:t>SAGAT; SPAM</w:t>
            </w:r>
          </w:p>
        </w:tc>
        <w:tc>
          <w:tcPr>
            <w:tcW w:w="1368" w:type="dxa"/>
            <w:vAlign w:val="center"/>
          </w:tcPr>
          <w:p w14:paraId="4E06DFE9" w14:textId="4F6F64FB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mory</w:t>
            </w:r>
          </w:p>
        </w:tc>
        <w:tc>
          <w:tcPr>
            <w:tcW w:w="2970" w:type="dxa"/>
            <w:vAlign w:val="center"/>
          </w:tcPr>
          <w:p w14:paraId="78C8D9B0" w14:textId="51EF6289" w:rsidR="00105FF2" w:rsidRPr="008A7168" w:rsidRDefault="00105FF2" w:rsidP="00C60097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</w:rPr>
              <w:t xml:space="preserve">Both SAGAT and SPAM correlated with Operation Span measure of </w:t>
            </w:r>
            <w:r w:rsidR="00C60097">
              <w:rPr>
                <w:rFonts w:eastAsia="Times New Roman" w:cs="Times New Roman"/>
                <w:color w:val="000000" w:themeColor="text1"/>
                <w:sz w:val="20"/>
              </w:rPr>
              <w:t>complex working memory</w:t>
            </w:r>
          </w:p>
        </w:tc>
      </w:tr>
      <w:tr w:rsidR="00105FF2" w:rsidRPr="002F75C1" w14:paraId="4527AAD7" w14:textId="77777777" w:rsidTr="00241A27">
        <w:tc>
          <w:tcPr>
            <w:tcW w:w="2038" w:type="dxa"/>
            <w:vAlign w:val="center"/>
          </w:tcPr>
          <w:p w14:paraId="72AC685C" w14:textId="0DA60876" w:rsidR="00105FF2" w:rsidRPr="008A7168" w:rsidRDefault="00105FF2" w:rsidP="000E512A">
            <w:pPr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Endsley&lt;/Author&gt;&lt;Year&gt;1990&lt;/Year&gt;&lt;RecNum&gt;31&lt;/RecNum&gt;&lt;DisplayText&gt;(Endsley, 1990a)&lt;/DisplayText&gt;&lt;record&gt;&lt;rec-number&gt;31&lt;/rec-number&gt;&lt;foreign-keys&gt;&lt;key app="EN" db-id="fte529zvirww2aevxamxtp2me0d9fvz0fxvx" timestamp="0"&gt;31&lt;/key&gt;&lt;/foreign-keys&gt;&lt;ref-type name="Book Section"&gt;5&lt;/ref-type&gt;&lt;contributors&gt;&lt;authors&gt;&lt;author&gt;Endsley, M. R.&lt;/author&gt;&lt;/authors&gt;&lt;/contributors&gt;&lt;titles&gt;&lt;title&gt;A methodology for the objective measurement of situation awareness&lt;/title&gt;&lt;secondary-title&gt;Situational Awareness in Aerospace Operations (AGARD-CP-478)&lt;/secondary-title&gt;&lt;/titles&gt;&lt;pages&gt;1/1 - 1/9&lt;/pages&gt;&lt;keywords&gt;&lt;keyword&gt;SA&lt;/keyword&gt;&lt;keyword&gt;measurement&lt;/keyword&gt;&lt;keyword&gt;validation&lt;/keyword&gt;&lt;keyword&gt;long term memory&lt;/keyword&gt;&lt;keyword&gt;models&lt;/keyword&gt;&lt;keyword&gt;definition&lt;/keyword&gt;&lt;/keywords&gt;&lt;dates&gt;&lt;year&gt;1990&lt;/year&gt;&lt;/dates&gt;&lt;pub-location&gt;Neuilly Sur Seine, France&lt;/pub-location&gt;&lt;publisher&gt;NATO - AGARD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Endsley, 1990a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  <w:r w:rsidRPr="008A7168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also 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Endsley&lt;/Author&gt;&lt;Year&gt;1995&lt;/Year&gt;&lt;RecNum&gt;560&lt;/RecNum&gt;&lt;DisplayText&gt;(Endsley, 1995)&lt;/DisplayText&gt;&lt;record&gt;&lt;rec-number&gt;560&lt;/rec-number&gt;&lt;foreign-keys&gt;&lt;key app="EN" db-id="fte529zvirww2aevxamxtp2me0d9fvz0fxvx" timestamp="0"&gt;560&lt;/key&gt;&lt;/foreign-keys&gt;&lt;ref-type name="Journal Article"&gt;17&lt;/ref-type&gt;&lt;contributors&gt;&lt;authors&gt;&lt;author&gt;Endsley, M. R.&lt;/author&gt;&lt;/authors&gt;&lt;/contributors&gt;&lt;titles&gt;&lt;title&gt;Measurement of situation awareness in dynamic systems&lt;/title&gt;&lt;secondary-title&gt;Human Factors&lt;/secondary-title&gt;&lt;/titles&gt;&lt;periodical&gt;&lt;full-title&gt;Human Factors&lt;/full-title&gt;&lt;/periodical&gt;&lt;pages&gt;65-84&lt;/pages&gt;&lt;volume&gt;37&lt;/volume&gt;&lt;number&gt;1&lt;/number&gt;&lt;dates&gt;&lt;year&gt;1995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Endsley, 1995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5B2C7DC4" w14:textId="771980CA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 aviation</w:t>
            </w:r>
          </w:p>
        </w:tc>
        <w:tc>
          <w:tcPr>
            <w:tcW w:w="1350" w:type="dxa"/>
            <w:vAlign w:val="center"/>
          </w:tcPr>
          <w:p w14:paraId="54E1BB38" w14:textId="286EB8A0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09" w:type="dxa"/>
            <w:vAlign w:val="center"/>
          </w:tcPr>
          <w:p w14:paraId="72D82636" w14:textId="3AAD93B0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28" w:type="dxa"/>
            <w:vAlign w:val="center"/>
          </w:tcPr>
          <w:p w14:paraId="693EE1C5" w14:textId="30079E4E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1555" w:type="dxa"/>
            <w:vAlign w:val="center"/>
          </w:tcPr>
          <w:p w14:paraId="2C684205" w14:textId="2F50E83C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368" w:type="dxa"/>
            <w:vAlign w:val="center"/>
          </w:tcPr>
          <w:p w14:paraId="36B99288" w14:textId="4DEA0DBA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mory</w:t>
            </w:r>
          </w:p>
        </w:tc>
        <w:tc>
          <w:tcPr>
            <w:tcW w:w="2970" w:type="dxa"/>
            <w:vAlign w:val="center"/>
          </w:tcPr>
          <w:p w14:paraId="4BC44F6B" w14:textId="271D80CC" w:rsidR="00105FF2" w:rsidRPr="008A7168" w:rsidRDefault="00105FF2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 information available from LTM for at least 5-6 minutes after SAGAT freeze without memory decay</w:t>
            </w:r>
          </w:p>
        </w:tc>
      </w:tr>
      <w:tr w:rsidR="00105FF2" w:rsidRPr="002F75C1" w14:paraId="21037141" w14:textId="77777777" w:rsidTr="00241A27">
        <w:tc>
          <w:tcPr>
            <w:tcW w:w="2038" w:type="dxa"/>
            <w:vAlign w:val="center"/>
          </w:tcPr>
          <w:p w14:paraId="562B33DE" w14:textId="5BC8802D" w:rsidR="00105FF2" w:rsidRPr="008A7168" w:rsidRDefault="00105FF2" w:rsidP="000E512A">
            <w:pPr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Endsley&lt;/Author&gt;&lt;Year&gt;1994&lt;/Year&gt;&lt;RecNum&gt;143&lt;/RecNum&gt;&lt;DisplayText&gt;(Endsley &amp;amp; Bolstad, 1994)&lt;/DisplayText&gt;&lt;record&gt;&lt;rec-number&gt;143&lt;/rec-number&gt;&lt;foreign-keys&gt;&lt;key app="EN" db-id="fte529zvirww2aevxamxtp2me0d9fvz0fxvx" timestamp="0"&gt;143&lt;/key&gt;&lt;/foreign-keys&gt;&lt;ref-type name="Journal Article"&gt;17&lt;/ref-type&gt;&lt;contributors&gt;&lt;authors&gt;&lt;author&gt;Endsley, M. R.&lt;/author&gt;&lt;author&gt;Bolstad, C. A.&lt;/author&gt;&lt;/authors&gt;&lt;/contributors&gt;&lt;titles&gt;&lt;title&gt;Individual differences in pilot situation awareness&lt;/title&gt;&lt;secondary-title&gt;International Journal of Aviation Psychology&lt;/secondary-title&gt;&lt;/titles&gt;&lt;periodical&gt;&lt;full-title&gt;International Journal of Aviation Psychology&lt;/full-title&gt;&lt;abbr-1&gt;International Journal of Aviation Psychology&lt;/abbr-1&gt;&lt;/periodical&gt;&lt;pages&gt;241-264&lt;/pages&gt;&lt;volume&gt;4&lt;/volume&gt;&lt;number&gt;3&lt;/number&gt;&lt;keywords&gt;&lt;keyword&gt;sa&lt;/keyword&gt;&lt;keyword&gt;training&lt;/keyword&gt;&lt;keyword&gt;individual differences&lt;/keyword&gt;&lt;/keywords&gt;&lt;dates&gt;&lt;year&gt;1994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Endsley &amp; Bolstad, 1994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5271B66C" w14:textId="67915152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 aviation</w:t>
            </w:r>
          </w:p>
        </w:tc>
        <w:tc>
          <w:tcPr>
            <w:tcW w:w="1350" w:type="dxa"/>
            <w:vAlign w:val="center"/>
          </w:tcPr>
          <w:p w14:paraId="6F7020DA" w14:textId="4CE9A695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09" w:type="dxa"/>
            <w:vAlign w:val="center"/>
          </w:tcPr>
          <w:p w14:paraId="3BA9404F" w14:textId="3AA87C45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28" w:type="dxa"/>
            <w:vAlign w:val="center"/>
          </w:tcPr>
          <w:p w14:paraId="6714ECF1" w14:textId="6CB42A3F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1</w:t>
            </w:r>
          </w:p>
        </w:tc>
        <w:tc>
          <w:tcPr>
            <w:tcW w:w="1555" w:type="dxa"/>
            <w:vAlign w:val="center"/>
          </w:tcPr>
          <w:p w14:paraId="28D2B604" w14:textId="56C5A227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368" w:type="dxa"/>
            <w:vAlign w:val="center"/>
          </w:tcPr>
          <w:p w14:paraId="369D7079" w14:textId="76EAA854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mory</w:t>
            </w:r>
          </w:p>
        </w:tc>
        <w:tc>
          <w:tcPr>
            <w:tcW w:w="2970" w:type="dxa"/>
            <w:vAlign w:val="center"/>
          </w:tcPr>
          <w:p w14:paraId="3D4BD3A7" w14:textId="53F8D4BC" w:rsidR="00105FF2" w:rsidRPr="008A7168" w:rsidRDefault="00105FF2" w:rsidP="000C3F0E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Working memory </w:t>
            </w:r>
            <w:r w:rsidR="002C22F7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test </w:t>
            </w:r>
            <w:r w:rsidR="00EC103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(</w:t>
            </w:r>
            <w:r w:rsidR="000C3F0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immediate/delayed memory</w:t>
            </w:r>
            <w:r w:rsidR="00EC103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) </w:t>
            </w: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t correlated with SAGAT</w:t>
            </w:r>
          </w:p>
        </w:tc>
      </w:tr>
      <w:tr w:rsidR="00105FF2" w:rsidRPr="002F75C1" w14:paraId="7A15BFD4" w14:textId="77777777" w:rsidTr="00241A27">
        <w:tc>
          <w:tcPr>
            <w:tcW w:w="2038" w:type="dxa"/>
            <w:vAlign w:val="center"/>
          </w:tcPr>
          <w:p w14:paraId="3133A22E" w14:textId="552AADE6" w:rsidR="00105FF2" w:rsidRPr="008A7168" w:rsidRDefault="00105FF2" w:rsidP="000E512A">
            <w:pPr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Gonzalez&lt;/Author&gt;&lt;Year&gt;2007&lt;/Year&gt;&lt;RecNum&gt;1408&lt;/RecNum&gt;&lt;DisplayText&gt;(Gonzalez &amp;amp; Wimisberg, 2007)&lt;/DisplayText&gt;&lt;record&gt;&lt;rec-number&gt;1408&lt;/rec-number&gt;&lt;foreign-keys&gt;&lt;key app="EN" db-id="fte529zvirww2aevxamxtp2me0d9fvz0fxvx" timestamp="1369851879"&gt;1408&lt;/key&gt;&lt;/foreign-keys&gt;&lt;ref-type name="Journal Article"&gt;17&lt;/ref-type&gt;&lt;contributors&gt;&lt;authors&gt;&lt;author&gt;Gonzalez, C.&lt;/author&gt;&lt;author&gt;Wimisberg, J.&lt;/author&gt;&lt;/authors&gt;&lt;/contributors&gt;&lt;titles&gt;&lt;title&gt;Sitaution awareness in dynamic decision making: Effects of practice and working memory&lt;/title&gt;&lt;secondary-title&gt;Journal of Cognitive Engineering and Decision Making&lt;/secondary-title&gt;&lt;/titles&gt;&lt;periodical&gt;&lt;full-title&gt;Journal of Cognitive Engineering and Decision Making&lt;/full-title&gt;&lt;/periodical&gt;&lt;pages&gt;56-74&lt;/pages&gt;&lt;volume&gt;1&lt;/volume&gt;&lt;number&gt;1&lt;/number&gt;&lt;keywords&gt;&lt;keyword&gt;SA&lt;/keyword&gt;&lt;keyword&gt;working memory&lt;/keyword&gt;&lt;/keywords&gt;&lt;dates&gt;&lt;year&gt;2007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Gonzalez &amp; Wimisberg, 2007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24E19E8C" w14:textId="45ABD57E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Water Purification Plant</w:t>
            </w:r>
          </w:p>
        </w:tc>
        <w:tc>
          <w:tcPr>
            <w:tcW w:w="1350" w:type="dxa"/>
            <w:vAlign w:val="center"/>
          </w:tcPr>
          <w:p w14:paraId="7E8C208C" w14:textId="6C2A0ED3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09" w:type="dxa"/>
            <w:vAlign w:val="center"/>
          </w:tcPr>
          <w:p w14:paraId="60C983D5" w14:textId="67B41677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General</w:t>
            </w:r>
          </w:p>
        </w:tc>
        <w:tc>
          <w:tcPr>
            <w:tcW w:w="928" w:type="dxa"/>
            <w:vAlign w:val="center"/>
          </w:tcPr>
          <w:p w14:paraId="2DD36EA7" w14:textId="018BD16A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36</w:t>
            </w:r>
          </w:p>
        </w:tc>
        <w:tc>
          <w:tcPr>
            <w:tcW w:w="1555" w:type="dxa"/>
            <w:vAlign w:val="center"/>
          </w:tcPr>
          <w:p w14:paraId="2348C234" w14:textId="6BED8D19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368" w:type="dxa"/>
            <w:vAlign w:val="center"/>
          </w:tcPr>
          <w:p w14:paraId="394F0DF2" w14:textId="134ADDC4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mory</w:t>
            </w:r>
          </w:p>
        </w:tc>
        <w:tc>
          <w:tcPr>
            <w:tcW w:w="2970" w:type="dxa"/>
            <w:vAlign w:val="center"/>
          </w:tcPr>
          <w:p w14:paraId="558C1530" w14:textId="1594AED8" w:rsidR="00105FF2" w:rsidRPr="008A7168" w:rsidRDefault="00105FF2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Task initially required</w:t>
            </w:r>
            <w:r w:rsidR="00D74A09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 visual</w:t>
            </w: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 working memory</w:t>
            </w:r>
            <w:r w:rsidR="00063A3C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 (visual span)</w:t>
            </w: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, but declined over time</w:t>
            </w:r>
          </w:p>
        </w:tc>
      </w:tr>
      <w:tr w:rsidR="00105FF2" w:rsidRPr="002F75C1" w14:paraId="7AC733A1" w14:textId="77777777" w:rsidTr="00241A27">
        <w:tc>
          <w:tcPr>
            <w:tcW w:w="2038" w:type="dxa"/>
            <w:vAlign w:val="center"/>
          </w:tcPr>
          <w:p w14:paraId="1CECFD5C" w14:textId="7E0E0389" w:rsidR="00105FF2" w:rsidRPr="008A7168" w:rsidRDefault="00105FF2" w:rsidP="000E512A">
            <w:pPr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Gonzalez&lt;/Author&gt;&lt;Year&gt;2007&lt;/Year&gt;&lt;RecNum&gt;1408&lt;/RecNum&gt;&lt;DisplayText&gt;(Gonzalez &amp;amp; Wimisberg, 2007)&lt;/DisplayText&gt;&lt;record&gt;&lt;rec-number&gt;1408&lt;/rec-number&gt;&lt;foreign-keys&gt;&lt;key app="EN" db-id="fte529zvirww2aevxamxtp2me0d9fvz0fxvx" timestamp="1369851879"&gt;1408&lt;/key&gt;&lt;/foreign-keys&gt;&lt;ref-type name="Journal Article"&gt;17&lt;/ref-type&gt;&lt;contributors&gt;&lt;authors&gt;&lt;author&gt;Gonzalez, C.&lt;/author&gt;&lt;author&gt;Wimisberg, J.&lt;/author&gt;&lt;/authors&gt;&lt;/contributors&gt;&lt;titles&gt;&lt;title&gt;Sitaution awareness in dynamic decision making: Effects of practice and working memory&lt;/title&gt;&lt;secondary-title&gt;Journal of Cognitive Engineering and Decision Making&lt;/secondary-title&gt;&lt;/titles&gt;&lt;periodical&gt;&lt;full-title&gt;Journal of Cognitive Engineering and Decision Making&lt;/full-title&gt;&lt;/periodical&gt;&lt;pages&gt;56-74&lt;/pages&gt;&lt;volume&gt;1&lt;/volume&gt;&lt;number&gt;1&lt;/number&gt;&lt;keywords&gt;&lt;keyword&gt;SA&lt;/keyword&gt;&lt;keyword&gt;working memory&lt;/keyword&gt;&lt;/keywords&gt;&lt;dates&gt;&lt;year&gt;2007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Gonzalez &amp; Wimisberg, 2007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4AC082F8" w14:textId="0DE3524E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Water Purification Plant</w:t>
            </w:r>
          </w:p>
        </w:tc>
        <w:tc>
          <w:tcPr>
            <w:tcW w:w="1350" w:type="dxa"/>
            <w:vAlign w:val="center"/>
          </w:tcPr>
          <w:p w14:paraId="566D480C" w14:textId="64D92019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09" w:type="dxa"/>
            <w:vAlign w:val="center"/>
          </w:tcPr>
          <w:p w14:paraId="3971DA0A" w14:textId="4E597722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General</w:t>
            </w:r>
          </w:p>
        </w:tc>
        <w:tc>
          <w:tcPr>
            <w:tcW w:w="928" w:type="dxa"/>
            <w:vAlign w:val="center"/>
          </w:tcPr>
          <w:p w14:paraId="5FC677C4" w14:textId="45066332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36</w:t>
            </w:r>
          </w:p>
        </w:tc>
        <w:tc>
          <w:tcPr>
            <w:tcW w:w="1555" w:type="dxa"/>
            <w:vAlign w:val="center"/>
          </w:tcPr>
          <w:p w14:paraId="5BED74A4" w14:textId="21184BB5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 queries (with information showing)</w:t>
            </w:r>
          </w:p>
        </w:tc>
        <w:tc>
          <w:tcPr>
            <w:tcW w:w="1368" w:type="dxa"/>
            <w:vAlign w:val="center"/>
          </w:tcPr>
          <w:p w14:paraId="3FA09AA2" w14:textId="3C1D30BA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mory</w:t>
            </w:r>
          </w:p>
        </w:tc>
        <w:tc>
          <w:tcPr>
            <w:tcW w:w="2970" w:type="dxa"/>
            <w:vAlign w:val="center"/>
          </w:tcPr>
          <w:p w14:paraId="67EC996F" w14:textId="01EDA9B8" w:rsidR="00105FF2" w:rsidRPr="008A7168" w:rsidRDefault="00105FF2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Did not require </w:t>
            </w:r>
            <w:r w:rsidR="00D74A09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visual </w:t>
            </w: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working memory</w:t>
            </w:r>
            <w:r w:rsidR="00027A7D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 (visual span)</w:t>
            </w: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; relied on looking on the screen; did not improve with practice</w:t>
            </w:r>
          </w:p>
        </w:tc>
      </w:tr>
      <w:tr w:rsidR="00105FF2" w:rsidRPr="002F75C1" w14:paraId="13D2A44B" w14:textId="77777777" w:rsidTr="00241A27">
        <w:tc>
          <w:tcPr>
            <w:tcW w:w="2038" w:type="dxa"/>
            <w:vAlign w:val="center"/>
          </w:tcPr>
          <w:p w14:paraId="7BAB6DF0" w14:textId="77DD4534" w:rsidR="00105FF2" w:rsidRPr="008A7168" w:rsidRDefault="00105FF2" w:rsidP="000E512A">
            <w:pPr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Gutzwiller&lt;/Author&gt;&lt;Year&gt;2012&lt;/Year&gt;&lt;RecNum&gt;1407&lt;/RecNum&gt;&lt;DisplayText&gt;(Gutzwiller &amp;amp; Clegg, 2012)&lt;/DisplayText&gt;&lt;record&gt;&lt;rec-number&gt;1407&lt;/rec-number&gt;&lt;foreign-keys&gt;&lt;key app="EN" db-id="fte529zvirww2aevxamxtp2me0d9fvz0fxvx" timestamp="1369850667"&gt;1407&lt;/key&gt;&lt;/foreign-keys&gt;&lt;ref-type name="Journal Article"&gt;17&lt;/ref-type&gt;&lt;contributors&gt;&lt;authors&gt;&lt;author&gt;Gutzwiller, R. S.&lt;/author&gt;&lt;author&gt;Clegg, B. A.&lt;/author&gt;&lt;/authors&gt;&lt;/contributors&gt;&lt;titles&gt;&lt;title&gt;The role of working memory in levels of situation awareness&lt;/title&gt;&lt;secondary-title&gt;Journal of Cognitive Engineering and Decision Making&lt;/secondary-title&gt;&lt;/titles&gt;&lt;periodical&gt;&lt;full-title&gt;Journal of Cognitive Engineering and Decision Making&lt;/full-title&gt;&lt;/periodical&gt;&lt;dates&gt;&lt;year&gt;2012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Gutzwiller &amp; Clegg, 2012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7AA59CE6" w14:textId="41F13147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Fire control</w:t>
            </w:r>
          </w:p>
        </w:tc>
        <w:tc>
          <w:tcPr>
            <w:tcW w:w="1350" w:type="dxa"/>
            <w:vAlign w:val="center"/>
          </w:tcPr>
          <w:p w14:paraId="3E81288E" w14:textId="5CFC550C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09" w:type="dxa"/>
            <w:vAlign w:val="center"/>
          </w:tcPr>
          <w:p w14:paraId="7BFD92F1" w14:textId="5757888C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28" w:type="dxa"/>
            <w:vAlign w:val="center"/>
          </w:tcPr>
          <w:p w14:paraId="49FB3311" w14:textId="541E3EDF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18</w:t>
            </w:r>
          </w:p>
        </w:tc>
        <w:tc>
          <w:tcPr>
            <w:tcW w:w="1555" w:type="dxa"/>
            <w:vAlign w:val="center"/>
          </w:tcPr>
          <w:p w14:paraId="44E2F568" w14:textId="275ECCF3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 (End of trial)</w:t>
            </w:r>
          </w:p>
        </w:tc>
        <w:tc>
          <w:tcPr>
            <w:tcW w:w="1368" w:type="dxa"/>
            <w:vAlign w:val="center"/>
          </w:tcPr>
          <w:p w14:paraId="51ED75A4" w14:textId="7AE95B3E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mory</w:t>
            </w:r>
          </w:p>
        </w:tc>
        <w:tc>
          <w:tcPr>
            <w:tcW w:w="2970" w:type="dxa"/>
            <w:vAlign w:val="center"/>
          </w:tcPr>
          <w:p w14:paraId="73761363" w14:textId="2B103576" w:rsidR="00105FF2" w:rsidRPr="008A7168" w:rsidRDefault="00105FF2" w:rsidP="004158C6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No relationship between </w:t>
            </w:r>
            <w:r w:rsidR="004158C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complex </w:t>
            </w: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working memory</w:t>
            </w:r>
            <w:r w:rsidR="005F1947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 (arrow, symmetry and reading span) </w:t>
            </w: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nd Level 1 SA</w:t>
            </w:r>
            <w:r w:rsidR="005F1947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, </w:t>
            </w:r>
            <w:r w:rsidR="0059058D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positive </w:t>
            </w:r>
            <w:r w:rsidR="005F1947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relationship with Level 3 SA</w:t>
            </w:r>
          </w:p>
        </w:tc>
      </w:tr>
      <w:tr w:rsidR="00105FF2" w:rsidRPr="002F75C1" w14:paraId="2444BFC8" w14:textId="77777777" w:rsidTr="00241A27">
        <w:tc>
          <w:tcPr>
            <w:tcW w:w="2038" w:type="dxa"/>
            <w:vAlign w:val="center"/>
          </w:tcPr>
          <w:p w14:paraId="15307DDD" w14:textId="593E0DE1" w:rsidR="00105FF2" w:rsidRPr="008A7168" w:rsidRDefault="00105FF2" w:rsidP="000E512A">
            <w:pPr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Jipp&lt;/Author&gt;&lt;Year&gt;2016&lt;/Year&gt;&lt;RecNum&gt;2051&lt;/RecNum&gt;&lt;DisplayText&gt;(Jipp &amp;amp; Ackerman, 2016)&lt;/DisplayText&gt;&lt;record&gt;&lt;rec-number&gt;2051&lt;/rec-number&gt;&lt;foreign-keys&gt;&lt;key app="EN" db-id="fte529zvirww2aevxamxtp2me0d9fvz0fxvx" timestamp="1556070948"&gt;2051&lt;/key&gt;&lt;/foreign-keys&gt;&lt;ref-type name="Journal Article"&gt;17&lt;/ref-type&gt;&lt;contributors&gt;&lt;authors&gt;&lt;author&gt;Jipp, Meike&lt;/author&gt;&lt;author&gt;Ackerman, Phillip L&lt;/author&gt;&lt;/authors&gt;&lt;/contributors&gt;&lt;titles&gt;&lt;title&gt;The impact of higher levels of automation on performance and situation awareness: a function of information-processing ability and working-memory capacity&lt;/title&gt;&lt;secondary-title&gt;Journal of Cognitive Engineering and Decision Making&lt;/secondary-title&gt;&lt;/titles&gt;&lt;periodical&gt;&lt;full-title&gt;Journal of Cognitive Engineering and Decision Making&lt;/full-title&gt;&lt;/periodical&gt;&lt;pages&gt;138-166&lt;/pages&gt;&lt;volume&gt;10&lt;/volume&gt;&lt;number&gt;2&lt;/number&gt;&lt;dates&gt;&lt;year&gt;2016&lt;/year&gt;&lt;/dates&gt;&lt;isbn&gt;1555-3434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Jipp &amp; Ackerman, 2016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00594C99" w14:textId="5A300EE0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350" w:type="dxa"/>
            <w:vAlign w:val="center"/>
          </w:tcPr>
          <w:p w14:paraId="7CDC3DBB" w14:textId="00B7941A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09" w:type="dxa"/>
            <w:vAlign w:val="center"/>
          </w:tcPr>
          <w:p w14:paraId="283918F6" w14:textId="1DB94C11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28" w:type="dxa"/>
            <w:vAlign w:val="center"/>
          </w:tcPr>
          <w:p w14:paraId="317F5821" w14:textId="68A7D881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57</w:t>
            </w:r>
          </w:p>
        </w:tc>
        <w:tc>
          <w:tcPr>
            <w:tcW w:w="1555" w:type="dxa"/>
            <w:vAlign w:val="center"/>
          </w:tcPr>
          <w:p w14:paraId="7D64BDC1" w14:textId="0A29B847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368" w:type="dxa"/>
            <w:vAlign w:val="center"/>
          </w:tcPr>
          <w:p w14:paraId="1CD0982A" w14:textId="7D8F2AB2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mory</w:t>
            </w:r>
          </w:p>
        </w:tc>
        <w:tc>
          <w:tcPr>
            <w:tcW w:w="2970" w:type="dxa"/>
            <w:vAlign w:val="center"/>
          </w:tcPr>
          <w:p w14:paraId="4EBC2E30" w14:textId="10B1F0E6" w:rsidR="00105FF2" w:rsidRPr="008A7168" w:rsidRDefault="00EF391D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imary w</w:t>
            </w:r>
            <w:r w:rsidR="00105FF2"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orking memory</w:t>
            </w:r>
            <w:r w:rsidR="005F1947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 (dot span and figural task switching)</w:t>
            </w:r>
            <w:r w:rsidR="00105FF2"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 not correlated with SAGAT</w:t>
            </w:r>
          </w:p>
        </w:tc>
      </w:tr>
      <w:tr w:rsidR="00105FF2" w:rsidRPr="002F75C1" w14:paraId="41732276" w14:textId="77777777" w:rsidTr="00241A27">
        <w:tc>
          <w:tcPr>
            <w:tcW w:w="2038" w:type="dxa"/>
            <w:vAlign w:val="center"/>
          </w:tcPr>
          <w:p w14:paraId="2CC818A6" w14:textId="6CEA1DBB" w:rsidR="00105FF2" w:rsidRPr="008A7168" w:rsidRDefault="00105FF2" w:rsidP="000E512A">
            <w:pPr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Kass&lt;/Author&gt;&lt;Year&gt;2007&lt;/Year&gt;&lt;RecNum&gt;1817&lt;/RecNum&gt;&lt;DisplayText&gt;(Kass, et al., 2007)&lt;/DisplayText&gt;&lt;record&gt;&lt;rec-number&gt;1817&lt;/rec-number&gt;&lt;foreign-keys&gt;&lt;key app="EN" db-id="fte529zvirww2aevxamxtp2me0d9fvz0fxvx" timestamp="1540498140"&gt;1817&lt;/key&gt;&lt;/foreign-keys&gt;&lt;ref-type name="Journal Article"&gt;17&lt;/ref-type&gt;&lt;contributors&gt;&lt;authors&gt;&lt;author&gt;Kass, S. J.&lt;/author&gt;&lt;author&gt;Cole, K. S.&lt;/author&gt;&lt;author&gt;Stanny, C. J.&lt;/author&gt;&lt;/authors&gt;&lt;/contributors&gt;&lt;titles&gt;&lt;title&gt;Effects of distraction and experience on situation awareness and simulated driving&lt;/title&gt;&lt;secondary-title&gt;Transportation Research Part F: Traffic Psychology and Behaviour&lt;/secondary-title&gt;&lt;/titles&gt;&lt;periodical&gt;&lt;full-title&gt;Transportation Research Part F: Traffic Psychology and Behaviour&lt;/full-title&gt;&lt;/periodical&gt;&lt;pages&gt;321-329&lt;/pages&gt;&lt;volume&gt;10&lt;/volume&gt;&lt;keywords&gt;&lt;keyword&gt;Driving&lt;/keyword&gt;&lt;keyword&gt;distraction&lt;/keyword&gt;&lt;keyword&gt;SA&lt;/keyword&gt;&lt;/keywords&gt;&lt;dates&gt;&lt;year&gt;2007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Kass, et al., 2007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13667358" w14:textId="0F99D387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350" w:type="dxa"/>
            <w:vAlign w:val="center"/>
          </w:tcPr>
          <w:p w14:paraId="5C63C50B" w14:textId="1B54A15C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09" w:type="dxa"/>
            <w:vAlign w:val="center"/>
          </w:tcPr>
          <w:p w14:paraId="7A8B1B2C" w14:textId="28EBDB09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 and Experienced</w:t>
            </w:r>
          </w:p>
        </w:tc>
        <w:tc>
          <w:tcPr>
            <w:tcW w:w="928" w:type="dxa"/>
            <w:vAlign w:val="center"/>
          </w:tcPr>
          <w:p w14:paraId="459E6191" w14:textId="74517E06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49</w:t>
            </w:r>
          </w:p>
        </w:tc>
        <w:tc>
          <w:tcPr>
            <w:tcW w:w="1555" w:type="dxa"/>
            <w:vAlign w:val="center"/>
          </w:tcPr>
          <w:p w14:paraId="6811D7CF" w14:textId="755C8F3B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368" w:type="dxa"/>
            <w:vAlign w:val="center"/>
          </w:tcPr>
          <w:p w14:paraId="0F90FBC4" w14:textId="7AEFCFBA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mory</w:t>
            </w:r>
          </w:p>
        </w:tc>
        <w:tc>
          <w:tcPr>
            <w:tcW w:w="2970" w:type="dxa"/>
            <w:vAlign w:val="center"/>
          </w:tcPr>
          <w:p w14:paraId="3F0BC436" w14:textId="5D01182A" w:rsidR="00105FF2" w:rsidRPr="008A7168" w:rsidRDefault="00105FF2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 participants had higher SAGAT scores than inexperienced participants</w:t>
            </w:r>
          </w:p>
        </w:tc>
      </w:tr>
      <w:tr w:rsidR="00105FF2" w:rsidRPr="002F75C1" w14:paraId="0512B3BB" w14:textId="77777777" w:rsidTr="00241A27">
        <w:tc>
          <w:tcPr>
            <w:tcW w:w="2038" w:type="dxa"/>
            <w:vAlign w:val="center"/>
          </w:tcPr>
          <w:p w14:paraId="0CED7B81" w14:textId="077B72DA" w:rsidR="00105FF2" w:rsidRPr="008A7168" w:rsidRDefault="00105FF2" w:rsidP="000E512A">
            <w:pPr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Strater&lt;/Author&gt;&lt;Year&gt;2001&lt;/Year&gt;&lt;RecNum&gt;855&lt;/RecNum&gt;&lt;DisplayText&gt;(Strater, et al., 2001)&lt;/DisplayText&gt;&lt;record&gt;&lt;rec-number&gt;855&lt;/rec-number&gt;&lt;foreign-keys&gt;&lt;key app="EN" db-id="fte529zvirww2aevxamxtp2me0d9fvz0fxvx" timestamp="0"&gt;855&lt;/key&gt;&lt;/foreign-keys&gt;&lt;ref-type name="Report"&gt;27&lt;/ref-type&gt;&lt;contributors&gt;&lt;authors&gt;&lt;author&gt;Strater, L. D.&lt;/author&gt;&lt;author&gt;Endsley, M. R.&lt;/author&gt;&lt;author&gt;Pleban, R. J.&lt;/author&gt;&lt;author&gt;Matthews, M. D.&lt;/author&gt;&lt;/authors&gt;&lt;/contributors&gt;&lt;titles&gt;&lt;title&gt;Measures of platoon leader situation awareness in virtual decision making exercises&lt;/title&gt;&lt;/titles&gt;&lt;dates&gt;&lt;year&gt;2001&lt;/year&gt;&lt;pub-dates&gt;&lt;date&gt;March&lt;/date&gt;&lt;/pub-dates&gt;&lt;/dates&gt;&lt;pub-location&gt;Alexandria, VA&lt;/pub-location&gt;&lt;publisher&gt;Army Research Institute&lt;/publisher&gt;&lt;isbn&gt;Research Report 1770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Strater, et al., 2001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0DA7CD5F" w14:textId="0A132056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</w:t>
            </w:r>
          </w:p>
        </w:tc>
        <w:tc>
          <w:tcPr>
            <w:tcW w:w="1350" w:type="dxa"/>
            <w:vAlign w:val="center"/>
          </w:tcPr>
          <w:p w14:paraId="797E7041" w14:textId="6424E5DD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09" w:type="dxa"/>
            <w:vAlign w:val="center"/>
          </w:tcPr>
          <w:p w14:paraId="02A5570B" w14:textId="2E50E462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 and Experienced</w:t>
            </w:r>
          </w:p>
        </w:tc>
        <w:tc>
          <w:tcPr>
            <w:tcW w:w="928" w:type="dxa"/>
            <w:vAlign w:val="center"/>
          </w:tcPr>
          <w:p w14:paraId="1C08E3FD" w14:textId="2D1B66F2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4</w:t>
            </w:r>
          </w:p>
        </w:tc>
        <w:tc>
          <w:tcPr>
            <w:tcW w:w="1555" w:type="dxa"/>
            <w:vAlign w:val="center"/>
          </w:tcPr>
          <w:p w14:paraId="1C1F3416" w14:textId="0F490B9D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368" w:type="dxa"/>
            <w:vAlign w:val="center"/>
          </w:tcPr>
          <w:p w14:paraId="741DEBEF" w14:textId="004F3445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mory</w:t>
            </w:r>
          </w:p>
        </w:tc>
        <w:tc>
          <w:tcPr>
            <w:tcW w:w="2970" w:type="dxa"/>
            <w:vAlign w:val="center"/>
          </w:tcPr>
          <w:p w14:paraId="4DD87BD0" w14:textId="7994F150" w:rsidR="00105FF2" w:rsidRPr="008A7168" w:rsidRDefault="00105FF2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 participants had higher SAGAT scores than inexperienced participants, and paid attention to different things</w:t>
            </w:r>
          </w:p>
        </w:tc>
      </w:tr>
      <w:tr w:rsidR="00105FF2" w:rsidRPr="002F75C1" w14:paraId="6A43D980" w14:textId="77777777" w:rsidTr="00241A27">
        <w:tc>
          <w:tcPr>
            <w:tcW w:w="2038" w:type="dxa"/>
            <w:vAlign w:val="center"/>
          </w:tcPr>
          <w:p w14:paraId="27572A15" w14:textId="68EE93CB" w:rsidR="00105FF2" w:rsidRPr="008A7168" w:rsidRDefault="00105FF2" w:rsidP="000E512A">
            <w:pPr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Sulistayawati&lt;/Author&gt;&lt;Year&gt;2011&lt;/Year&gt;&lt;RecNum&gt;1371&lt;/RecNum&gt;&lt;DisplayText&gt;(Sulistayawati, et al., 2011)&lt;/DisplayText&gt;&lt;record&gt;&lt;rec-number&gt;1371&lt;/rec-number&gt;&lt;foreign-keys&gt;&lt;key app="EN" db-id="fte529zvirww2aevxamxtp2me0d9fvz0fxvx" timestamp="1367446833"&gt;1371&lt;/key&gt;&lt;/foreign-keys&gt;&lt;ref-type name="Journal Article"&gt;17&lt;/ref-type&gt;&lt;contributors&gt;&lt;authors&gt;&lt;author&gt;Sulistayawati, K.&lt;/author&gt;&lt;author&gt;Wickens, C.D.&lt;/author&gt;&lt;author&gt;Chui, Y. P.&lt;/author&gt;&lt;/authors&gt;&lt;/contributors&gt;&lt;titles&gt;&lt;title&gt;Prediction in situation awareness: Confidence bias and underlying cognitive abilities&lt;/title&gt;&lt;secondary-title&gt;International Journal of Aviation Psychology&lt;/secondary-title&gt;&lt;/titles&gt;&lt;periodical&gt;&lt;full-title&gt;International Journal of Aviation Psychology&lt;/full-title&gt;&lt;abbr-1&gt;International Journal of Aviation Psychology&lt;/abbr-1&gt;&lt;/periodical&gt;&lt;pages&gt;153-174&lt;/pages&gt;&lt;volume&gt;21&lt;/volume&gt;&lt;number&gt;2&lt;/number&gt;&lt;keywords&gt;&lt;keyword&gt;Sa&lt;/keyword&gt;&lt;keyword&gt;prediction&lt;/keyword&gt;&lt;keyword&gt;confidence, uncertainty, tactile, auditory&lt;/keyword&gt;&lt;/keywords&gt;&lt;dates&gt;&lt;year&gt;2011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Sulistayawati, et al., 2011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55F62C7D" w14:textId="60C2D36D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 Aviation</w:t>
            </w:r>
          </w:p>
        </w:tc>
        <w:tc>
          <w:tcPr>
            <w:tcW w:w="1350" w:type="dxa"/>
            <w:vAlign w:val="center"/>
          </w:tcPr>
          <w:p w14:paraId="60158E7A" w14:textId="2D35DADC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09" w:type="dxa"/>
            <w:vAlign w:val="center"/>
          </w:tcPr>
          <w:p w14:paraId="3607BAB5" w14:textId="0619F0BC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28" w:type="dxa"/>
            <w:vAlign w:val="center"/>
          </w:tcPr>
          <w:p w14:paraId="61928A2B" w14:textId="2C35025D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1555" w:type="dxa"/>
            <w:vAlign w:val="center"/>
          </w:tcPr>
          <w:p w14:paraId="4DCB7A59" w14:textId="08A867C1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368" w:type="dxa"/>
            <w:vAlign w:val="center"/>
          </w:tcPr>
          <w:p w14:paraId="1221834C" w14:textId="3FA112E8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mory</w:t>
            </w:r>
          </w:p>
        </w:tc>
        <w:tc>
          <w:tcPr>
            <w:tcW w:w="2970" w:type="dxa"/>
            <w:vAlign w:val="center"/>
          </w:tcPr>
          <w:p w14:paraId="403271C8" w14:textId="4FB89DAE" w:rsidR="00105FF2" w:rsidRPr="008A7168" w:rsidRDefault="00EF391D" w:rsidP="00CF2FC0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imary working m</w:t>
            </w:r>
            <w:r w:rsidR="00105FF2"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emory </w:t>
            </w:r>
            <w:r w:rsidR="00CF2FC0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(visual span number, auditory letter span, building memory)</w:t>
            </w:r>
            <w:r w:rsidR="00105FF2"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 not correlated with SAGAT</w:t>
            </w:r>
          </w:p>
        </w:tc>
      </w:tr>
      <w:tr w:rsidR="00105FF2" w:rsidRPr="002F75C1" w14:paraId="22D67595" w14:textId="77777777" w:rsidTr="00241A27">
        <w:tc>
          <w:tcPr>
            <w:tcW w:w="2038" w:type="dxa"/>
            <w:vAlign w:val="center"/>
          </w:tcPr>
          <w:p w14:paraId="1BFBB296" w14:textId="005C5610" w:rsidR="00105FF2" w:rsidRPr="008A7168" w:rsidRDefault="00105FF2" w:rsidP="002C3D99">
            <w:pPr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Alexander&lt;/Author&gt;&lt;Year&gt;2004&lt;/Year&gt;&lt;RecNum&gt;1962&lt;/RecNum&gt;&lt;DisplayText&gt;(Alexander &amp;amp; Wickens, 2004)&lt;/DisplayText&gt;&lt;record&gt;&lt;rec-number&gt;1962&lt;/rec-number&gt;&lt;foreign-keys&gt;&lt;key app="EN" db-id="fte529zvirww2aevxamxtp2me0d9fvz0fxvx" timestamp="1545157494"&gt;1962&lt;/key&gt;&lt;/foreign-keys&gt;&lt;ref-type name="Conference Proceedings"&gt;10&lt;/ref-type&gt;&lt;contributors&gt;&lt;authors&gt;&lt;author&gt;Alexander, Amy L&lt;/author&gt;&lt;author&gt;Wickens, Christopher D&lt;/author&gt;&lt;/authors&gt;&lt;/contributors&gt;&lt;titles&gt;&lt;title&gt;Measuring traffic awareness in an integrated hazard display&lt;/title&gt;&lt;secondary-title&gt;Human Factors and Ergonomics Society Annual Meeting&lt;/secondary-title&gt;&lt;/titles&gt;&lt;pages&gt;171-175&lt;/pages&gt;&lt;volume&gt;48&lt;/volume&gt;&lt;number&gt;1&lt;/number&gt;&lt;dates&gt;&lt;year&gt;2004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Alexander &amp; Wickens, 2004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21FEF411" w14:textId="7D50C201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viation</w:t>
            </w:r>
          </w:p>
        </w:tc>
        <w:tc>
          <w:tcPr>
            <w:tcW w:w="1350" w:type="dxa"/>
            <w:vAlign w:val="center"/>
          </w:tcPr>
          <w:p w14:paraId="4CE60645" w14:textId="43D1DD15" w:rsidR="00105FF2" w:rsidRPr="008A7168" w:rsidRDefault="00964A16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</w:t>
            </w:r>
            <w:r w:rsidR="00105FF2"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tatic images</w:t>
            </w:r>
          </w:p>
        </w:tc>
        <w:tc>
          <w:tcPr>
            <w:tcW w:w="1409" w:type="dxa"/>
            <w:vAlign w:val="center"/>
          </w:tcPr>
          <w:p w14:paraId="2F8B5398" w14:textId="0E70D17F" w:rsidR="00105FF2" w:rsidRPr="008A7168" w:rsidRDefault="00964A16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28" w:type="dxa"/>
            <w:vAlign w:val="center"/>
          </w:tcPr>
          <w:p w14:paraId="0F12AF7C" w14:textId="2316E5B1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1555" w:type="dxa"/>
            <w:vAlign w:val="center"/>
          </w:tcPr>
          <w:p w14:paraId="5AE2E38A" w14:textId="51F02C40" w:rsidR="00105FF2" w:rsidRPr="008A7168" w:rsidRDefault="00964A16" w:rsidP="00964A16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</w:t>
            </w:r>
            <w:r w:rsidR="00105FF2"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isplay blanked vs </w:t>
            </w: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</w:t>
            </w:r>
            <w:r w:rsidR="00105FF2"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isplay present</w:t>
            </w:r>
          </w:p>
        </w:tc>
        <w:tc>
          <w:tcPr>
            <w:tcW w:w="1368" w:type="dxa"/>
            <w:vAlign w:val="center"/>
          </w:tcPr>
          <w:p w14:paraId="4D400783" w14:textId="1DCDB938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eed Accuracy Trade-off</w:t>
            </w:r>
          </w:p>
        </w:tc>
        <w:tc>
          <w:tcPr>
            <w:tcW w:w="2970" w:type="dxa"/>
            <w:vAlign w:val="center"/>
          </w:tcPr>
          <w:p w14:paraId="7073BAE9" w14:textId="78476C49" w:rsidR="00105FF2" w:rsidRPr="008A7168" w:rsidRDefault="00105FF2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eed accuracy tradeoffs for memory based response vs when info is present</w:t>
            </w:r>
          </w:p>
        </w:tc>
      </w:tr>
      <w:tr w:rsidR="00105FF2" w:rsidRPr="002F75C1" w14:paraId="5A3590BE" w14:textId="77777777" w:rsidTr="00241A27">
        <w:tc>
          <w:tcPr>
            <w:tcW w:w="2038" w:type="dxa"/>
            <w:vAlign w:val="center"/>
          </w:tcPr>
          <w:p w14:paraId="6C395A31" w14:textId="17DB2CCA" w:rsidR="00105FF2" w:rsidRPr="008A7168" w:rsidRDefault="00105FF2" w:rsidP="000E512A">
            <w:pPr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Alexander&lt;/Author&gt;&lt;Year&gt;2005&lt;/Year&gt;&lt;RecNum&gt;1894&lt;/RecNum&gt;&lt;DisplayText&gt;(Alexander &amp;amp; Wickens, 2005)&lt;/DisplayText&gt;&lt;record&gt;&lt;rec-number&gt;1894&lt;/rec-number&gt;&lt;foreign-keys&gt;&lt;key app="EN" db-id="fte529zvirww2aevxamxtp2me0d9fvz0fxvx" timestamp="1542520411"&gt;1894&lt;/key&gt;&lt;/foreign-keys&gt;&lt;ref-type name="Conference Proceedings"&gt;10&lt;/ref-type&gt;&lt;contributors&gt;&lt;authors&gt;&lt;author&gt;Alexander, Amy L&lt;/author&gt;&lt;author&gt;Wickens, Christopher D&lt;/author&gt;&lt;/authors&gt;&lt;/contributors&gt;&lt;titles&gt;&lt;title&gt;Synthetic vision systems: Flightpath tracking, situation awareness, and visual scanning in an integrated hazard display&lt;/title&gt;&lt;secondary-title&gt;International Symposium on Aviation Psychology&lt;/secondary-title&gt;&lt;/titles&gt;&lt;pages&gt;1-6&lt;/pages&gt;&lt;dates&gt;&lt;year&gt;2005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Alexander &amp; Wickens, 2005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6F460C19" w14:textId="3FBAA1FC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viation</w:t>
            </w:r>
          </w:p>
        </w:tc>
        <w:tc>
          <w:tcPr>
            <w:tcW w:w="1350" w:type="dxa"/>
            <w:vAlign w:val="center"/>
          </w:tcPr>
          <w:p w14:paraId="6D4B167D" w14:textId="75E5209A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09" w:type="dxa"/>
            <w:vAlign w:val="center"/>
          </w:tcPr>
          <w:p w14:paraId="74AA998A" w14:textId="7220AEE6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28" w:type="dxa"/>
            <w:vAlign w:val="center"/>
          </w:tcPr>
          <w:p w14:paraId="4FD14522" w14:textId="6AE2B09A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4</w:t>
            </w:r>
          </w:p>
        </w:tc>
        <w:tc>
          <w:tcPr>
            <w:tcW w:w="1555" w:type="dxa"/>
            <w:vAlign w:val="center"/>
          </w:tcPr>
          <w:p w14:paraId="2A5608E3" w14:textId="159DF850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/SPAM</w:t>
            </w:r>
          </w:p>
        </w:tc>
        <w:tc>
          <w:tcPr>
            <w:tcW w:w="1368" w:type="dxa"/>
            <w:vAlign w:val="center"/>
          </w:tcPr>
          <w:p w14:paraId="419FB6A5" w14:textId="684BCBFC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eed Accuracy Trade-off</w:t>
            </w:r>
          </w:p>
        </w:tc>
        <w:tc>
          <w:tcPr>
            <w:tcW w:w="2970" w:type="dxa"/>
            <w:vAlign w:val="center"/>
          </w:tcPr>
          <w:p w14:paraId="446462F8" w14:textId="3EDD61DB" w:rsidR="00105FF2" w:rsidRPr="008A7168" w:rsidRDefault="00105FF2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Response time 2 seconds faster with SAGAT than SPAM, but less accurate (speed accuracy tradeoff)</w:t>
            </w:r>
          </w:p>
        </w:tc>
      </w:tr>
      <w:tr w:rsidR="00105FF2" w:rsidRPr="002F75C1" w14:paraId="77058085" w14:textId="77777777" w:rsidTr="00241A27">
        <w:tc>
          <w:tcPr>
            <w:tcW w:w="2038" w:type="dxa"/>
            <w:vAlign w:val="center"/>
          </w:tcPr>
          <w:p w14:paraId="19E003FB" w14:textId="2A214895" w:rsidR="00105FF2" w:rsidRPr="008A7168" w:rsidRDefault="00105FF2" w:rsidP="000E512A">
            <w:pPr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Jones&lt;/Author&gt;&lt;Year&gt;2004&lt;/Year&gt;&lt;RecNum&gt;1111&lt;/RecNum&gt;&lt;DisplayText&gt;(Jones &amp;amp; Endsley, 2004)&lt;/DisplayText&gt;&lt;record&gt;&lt;rec-number&gt;1111&lt;/rec-number&gt;&lt;foreign-keys&gt;&lt;key app="EN" db-id="fte529zvirww2aevxamxtp2me0d9fvz0fxvx" timestamp="0"&gt;1111&lt;/key&gt;&lt;/foreign-keys&gt;&lt;ref-type name="Journal Article"&gt;17&lt;/ref-type&gt;&lt;contributors&gt;&lt;authors&gt;&lt;author&gt;Jones, D. G.&lt;/author&gt;&lt;author&gt;Endsley, M. R.&lt;/author&gt;&lt;/authors&gt;&lt;/contributors&gt;&lt;titles&gt;&lt;title&gt;Using real time probes for measuring situation awareness&lt;/title&gt;&lt;secondary-title&gt;International Journal of Aviation Psychology&lt;/secondary-title&gt;&lt;/titles&gt;&lt;periodical&gt;&lt;full-title&gt;International Journal of Aviation Psychology&lt;/full-title&gt;&lt;abbr-1&gt;International Journal of Aviation Psychology&lt;/abbr-1&gt;&lt;/periodical&gt;&lt;pages&gt;343-367&lt;/pages&gt;&lt;volume&gt;14&lt;/volume&gt;&lt;number&gt;4&lt;/number&gt;&lt;keywords&gt;&lt;keyword&gt;sa&lt;/keyword&gt;&lt;keyword&gt;measurement&lt;/keyword&gt;&lt;/keywords&gt;&lt;dates&gt;&lt;year&gt;2004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Jones &amp; Endsley, 2004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420582C9" w14:textId="6DC85F9F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 air defense</w:t>
            </w:r>
          </w:p>
        </w:tc>
        <w:tc>
          <w:tcPr>
            <w:tcW w:w="1350" w:type="dxa"/>
            <w:vAlign w:val="center"/>
          </w:tcPr>
          <w:p w14:paraId="68772140" w14:textId="3B094056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09" w:type="dxa"/>
            <w:vAlign w:val="center"/>
          </w:tcPr>
          <w:p w14:paraId="3D4371FC" w14:textId="6CF5FA88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28" w:type="dxa"/>
            <w:vAlign w:val="center"/>
          </w:tcPr>
          <w:p w14:paraId="5F78B34D" w14:textId="339924B3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0</w:t>
            </w:r>
          </w:p>
        </w:tc>
        <w:tc>
          <w:tcPr>
            <w:tcW w:w="1555" w:type="dxa"/>
            <w:vAlign w:val="center"/>
          </w:tcPr>
          <w:p w14:paraId="34837A3F" w14:textId="1521B315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/SPAM</w:t>
            </w:r>
          </w:p>
        </w:tc>
        <w:tc>
          <w:tcPr>
            <w:tcW w:w="1368" w:type="dxa"/>
            <w:vAlign w:val="center"/>
          </w:tcPr>
          <w:p w14:paraId="32F5A498" w14:textId="48DFEE1E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eed Accuracy Trade-off</w:t>
            </w:r>
          </w:p>
        </w:tc>
        <w:tc>
          <w:tcPr>
            <w:tcW w:w="2970" w:type="dxa"/>
            <w:vAlign w:val="center"/>
          </w:tcPr>
          <w:p w14:paraId="79095B6E" w14:textId="51BEC54C" w:rsidR="00105FF2" w:rsidRPr="008A7168" w:rsidRDefault="00105FF2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 produces speed-accuracy tradeoff  - faster responses with lower accuracy (p=.07)</w:t>
            </w:r>
          </w:p>
        </w:tc>
      </w:tr>
      <w:tr w:rsidR="00105FF2" w:rsidRPr="002F75C1" w14:paraId="77B1476A" w14:textId="77777777" w:rsidTr="00241A27">
        <w:tc>
          <w:tcPr>
            <w:tcW w:w="2038" w:type="dxa"/>
            <w:vAlign w:val="center"/>
          </w:tcPr>
          <w:p w14:paraId="15AF9078" w14:textId="17A40D31" w:rsidR="00105FF2" w:rsidRPr="008A7168" w:rsidRDefault="00105FF2" w:rsidP="002C3D99">
            <w:pPr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Morgan&lt;/Author&gt;&lt;Year&gt;2012&lt;/Year&gt;&lt;RecNum&gt;1440&lt;/RecNum&gt;&lt;DisplayText&gt;(Morgan, et al., 2012)&lt;/DisplayText&gt;&lt;record&gt;&lt;rec-number&gt;1440&lt;/rec-number&gt;&lt;foreign-keys&gt;&lt;key app="EN" db-id="fte529zvirww2aevxamxtp2me0d9fvz0fxvx" timestamp="1405459977"&gt;1440&lt;/key&gt;&lt;/foreign-keys&gt;&lt;ref-type name="Journal Article"&gt;17&lt;/ref-type&gt;&lt;contributors&gt;&lt;authors&gt;&lt;author&gt;Morgan, C. A.&lt;/author&gt;&lt;author&gt;Chiappe, D. L.&lt;/author&gt;&lt;author&gt;Kraut, J.&lt;/author&gt;&lt;author&gt;Strybel, T. Z.&lt;/author&gt;&lt;author&gt;Vu, K. P. L.&lt;/author&gt;&lt;/authors&gt;&lt;/contributors&gt;&lt;titles&gt;&lt;title&gt;An investigation into the potential sources of interference in SA probe techniques&lt;/title&gt;&lt;secondary-title&gt;Advances in human aspects of aviation&lt;/secondary-title&gt;&lt;/titles&gt;&lt;periodical&gt;&lt;full-title&gt;Advances in human aspects of aviation&lt;/full-title&gt;&lt;/periodical&gt;&lt;pages&gt;623-631&lt;/pages&gt;&lt;dates&gt;&lt;year&gt;2012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Morgan, et al., 2012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0B45F8DB" w14:textId="0CA14A0C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350" w:type="dxa"/>
            <w:vAlign w:val="center"/>
          </w:tcPr>
          <w:p w14:paraId="166891F3" w14:textId="22A273BF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09" w:type="dxa"/>
            <w:vAlign w:val="center"/>
          </w:tcPr>
          <w:p w14:paraId="44B3C715" w14:textId="4D3F2181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</w:t>
            </w:r>
          </w:p>
        </w:tc>
        <w:tc>
          <w:tcPr>
            <w:tcW w:w="928" w:type="dxa"/>
            <w:vAlign w:val="center"/>
          </w:tcPr>
          <w:p w14:paraId="3FE9461F" w14:textId="09F537C5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4</w:t>
            </w:r>
          </w:p>
        </w:tc>
        <w:tc>
          <w:tcPr>
            <w:tcW w:w="1555" w:type="dxa"/>
            <w:vAlign w:val="center"/>
          </w:tcPr>
          <w:p w14:paraId="7333F6C4" w14:textId="1F69353E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/SPAM</w:t>
            </w:r>
          </w:p>
        </w:tc>
        <w:tc>
          <w:tcPr>
            <w:tcW w:w="1368" w:type="dxa"/>
            <w:vAlign w:val="center"/>
          </w:tcPr>
          <w:p w14:paraId="2B8E9F70" w14:textId="222C599A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eed Accuracy Trade-off</w:t>
            </w:r>
          </w:p>
        </w:tc>
        <w:tc>
          <w:tcPr>
            <w:tcW w:w="2970" w:type="dxa"/>
            <w:vAlign w:val="center"/>
          </w:tcPr>
          <w:p w14:paraId="75527722" w14:textId="1A7626C4" w:rsidR="00105FF2" w:rsidRPr="008A7168" w:rsidRDefault="00105FF2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Information visibility (SPAM) results in speed-accuracy tradeoff compared to when blanked (SAGAT)</w:t>
            </w:r>
          </w:p>
        </w:tc>
      </w:tr>
      <w:tr w:rsidR="00105FF2" w:rsidRPr="002F75C1" w14:paraId="13119C3F" w14:textId="77777777" w:rsidTr="00241A27">
        <w:tc>
          <w:tcPr>
            <w:tcW w:w="2038" w:type="dxa"/>
            <w:vAlign w:val="center"/>
          </w:tcPr>
          <w:p w14:paraId="4F2FB110" w14:textId="478E006E" w:rsidR="00105FF2" w:rsidRPr="00C17DB8" w:rsidRDefault="00105FF2" w:rsidP="007206E3">
            <w:pPr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  <w:instrText xml:space="preserve"> ADDIN EN.CITE &lt;EndNote&gt;&lt;Cite&gt;&lt;Author&gt;Taber&lt;/Author&gt;&lt;Year&gt;2013&lt;/Year&gt;&lt;RecNum&gt;2093&lt;/RecNum&gt;&lt;DisplayText&gt;(Taber, 2013)&lt;/DisplayText&gt;&lt;record&gt;&lt;rec-number&gt;2093&lt;/rec-number&gt;&lt;foreign-keys&gt;&lt;key app="EN" db-id="fte529zvirww2aevxamxtp2me0d9fvz0fxvx" timestamp="1556663690"&gt;2093&lt;/key&gt;&lt;/foreign-keys&gt;&lt;ref-type name="Journal Article"&gt;17&lt;/ref-type&gt;&lt;contributors&gt;&lt;authors&gt;&lt;author&gt;Taber, M. J., McCabe, J., Klein, R. M., &amp;amp; Pelot, R. P.&lt;/author&gt;&lt;/authors&gt;&lt;/contributors&gt;&lt;titles&gt;&lt;title&gt;Development and evaluation of an offshore oil and gas Emergency Response Focus Board&lt;/title&gt;&lt;secondary-title&gt;International Journal of Industrial Ergonomics&lt;/secondary-title&gt;&lt;/titles&gt;&lt;periodical&gt;&lt;full-title&gt;International Journal of Industrial Ergonomics&lt;/full-title&gt;&lt;/periodical&gt;&lt;pages&gt;40-51&lt;/pages&gt;&lt;volume&gt;43&lt;/volume&gt;&lt;number&gt;1&lt;/number&gt;&lt;dates&gt;&lt;year&gt;2013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noProof/>
                <w:color w:val="000000" w:themeColor="text1"/>
                <w:sz w:val="20"/>
                <w:szCs w:val="20"/>
              </w:rPr>
              <w:t>(Taber, 2013)</w: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73A89052" w14:textId="67680592" w:rsidR="00105FF2" w:rsidRPr="00C17DB8" w:rsidRDefault="00105FF2" w:rsidP="00C17DB8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17DB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mergency Response</w:t>
            </w:r>
          </w:p>
        </w:tc>
        <w:tc>
          <w:tcPr>
            <w:tcW w:w="1350" w:type="dxa"/>
            <w:vAlign w:val="center"/>
          </w:tcPr>
          <w:p w14:paraId="24B58E01" w14:textId="1CAAA2BC" w:rsidR="00105FF2" w:rsidRPr="00C17DB8" w:rsidRDefault="00105FF2" w:rsidP="00C17DB8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17DB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iton</w:t>
            </w:r>
          </w:p>
        </w:tc>
        <w:tc>
          <w:tcPr>
            <w:tcW w:w="1409" w:type="dxa"/>
            <w:vAlign w:val="center"/>
          </w:tcPr>
          <w:p w14:paraId="64158BB6" w14:textId="5931C0F7" w:rsidR="00105FF2" w:rsidRPr="00C17DB8" w:rsidRDefault="00105FF2" w:rsidP="00C17DB8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17DB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General</w:t>
            </w:r>
          </w:p>
        </w:tc>
        <w:tc>
          <w:tcPr>
            <w:tcW w:w="928" w:type="dxa"/>
            <w:vAlign w:val="center"/>
          </w:tcPr>
          <w:p w14:paraId="299DACAB" w14:textId="64C4A62F" w:rsidR="00105FF2" w:rsidRPr="00C17DB8" w:rsidRDefault="00105FF2" w:rsidP="00C17DB8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17DB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3</w:t>
            </w:r>
          </w:p>
        </w:tc>
        <w:tc>
          <w:tcPr>
            <w:tcW w:w="1555" w:type="dxa"/>
            <w:vAlign w:val="center"/>
          </w:tcPr>
          <w:p w14:paraId="20F5F703" w14:textId="67284CD6" w:rsidR="00105FF2" w:rsidRPr="00C17DB8" w:rsidRDefault="00105FF2" w:rsidP="00C17DB8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17DB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/SPAM</w:t>
            </w:r>
          </w:p>
        </w:tc>
        <w:tc>
          <w:tcPr>
            <w:tcW w:w="1368" w:type="dxa"/>
            <w:vAlign w:val="center"/>
          </w:tcPr>
          <w:p w14:paraId="1711EE3B" w14:textId="1BBC66C6" w:rsidR="00105FF2" w:rsidRPr="00C17DB8" w:rsidRDefault="00105FF2" w:rsidP="00C17DB8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17DB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eed Accuracy Trade-off</w:t>
            </w:r>
          </w:p>
        </w:tc>
        <w:tc>
          <w:tcPr>
            <w:tcW w:w="2970" w:type="dxa"/>
            <w:vAlign w:val="center"/>
          </w:tcPr>
          <w:p w14:paraId="545EBA80" w14:textId="77777777" w:rsidR="00105FF2" w:rsidRPr="00C17DB8" w:rsidRDefault="00105FF2" w:rsidP="00241A27">
            <w:pPr>
              <w:spacing w:before="0"/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</w:pPr>
            <w:r w:rsidRPr="00C17DB8">
              <w:rPr>
                <w:rFonts w:eastAsia="Times New Roman" w:cs="Times New Roman"/>
                <w:color w:val="000000" w:themeColor="text1"/>
                <w:sz w:val="20"/>
                <w:szCs w:val="20"/>
                <w:lang w:eastAsia="en-US"/>
              </w:rPr>
              <w:t>Slower to respond to SPAM compared to SAGAT due to visually confirming responses</w:t>
            </w:r>
          </w:p>
          <w:p w14:paraId="25ED137E" w14:textId="77777777" w:rsidR="00105FF2" w:rsidRPr="00C17DB8" w:rsidRDefault="00105FF2" w:rsidP="00C17DB8">
            <w:pPr>
              <w:ind w:right="72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105FF2" w:rsidRPr="002F75C1" w14:paraId="3A57AE09" w14:textId="77777777" w:rsidTr="00241A27">
        <w:tc>
          <w:tcPr>
            <w:tcW w:w="2038" w:type="dxa"/>
            <w:vAlign w:val="center"/>
          </w:tcPr>
          <w:p w14:paraId="41C6DC8E" w14:textId="39A37BD0" w:rsidR="00105FF2" w:rsidRPr="005F638E" w:rsidRDefault="00105FF2" w:rsidP="007206E3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  <w:instrText xml:space="preserve"> ADDIN EN.CITE &lt;EndNote&gt;&lt;Cite&gt;&lt;Author&gt;Cunningham&lt;/Author&gt;&lt;Year&gt;2015&lt;/Year&gt;&lt;RecNum&gt;2083&lt;/RecNum&gt;&lt;DisplayText&gt;(Cunningham, 2015)&lt;/DisplayText&gt;&lt;record&gt;&lt;rec-number&gt;2083&lt;/rec-number&gt;&lt;foreign-keys&gt;&lt;key app="EN" db-id="fte529zvirww2aevxamxtp2me0d9fvz0fxvx" timestamp="1556658219"&gt;2083&lt;/key&gt;&lt;/foreign-keys&gt;&lt;ref-type name="Journal Article"&gt;17&lt;/ref-type&gt;&lt;contributors&gt;&lt;authors&gt;&lt;author&gt;Cunningham, James C., Henri Battiste, Sam Curtis, Elyse C. Hallett, Martin Koltz, Summer L. Brandt, Joel Lachter, Vernol Battiste, and Walter W. Johnson&lt;/author&gt;&lt;/authors&gt;&lt;/contributors&gt;&lt;titles&gt;&lt;title&gt;Measuring Situation Awareness with probe questions: Reasons for not answering the probes&lt;/title&gt;&lt;secondary-title&gt;Procedia Manufacturing&lt;/secondary-title&gt;&lt;/titles&gt;&lt;periodical&gt;&lt;full-title&gt;Procedia Manufacturing&lt;/full-title&gt;&lt;/periodical&gt;&lt;volume&gt;3&lt;/volume&gt;&lt;number&gt;2982-2989&lt;/number&gt;&lt;dates&gt;&lt;year&gt;2015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noProof/>
                <w:color w:val="000000" w:themeColor="text1"/>
                <w:sz w:val="20"/>
                <w:szCs w:val="20"/>
              </w:rPr>
              <w:t>(Cunningham, 2015)</w:t>
            </w:r>
            <w:r>
              <w:rPr>
                <w:rFonts w:eastAsia="Times New Roman" w:cs="Times New Roman"/>
                <w:b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05080017" w14:textId="688088BC" w:rsidR="00105FF2" w:rsidRPr="005F638E" w:rsidRDefault="00105FF2" w:rsidP="005F638E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F638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viation</w:t>
            </w:r>
          </w:p>
        </w:tc>
        <w:tc>
          <w:tcPr>
            <w:tcW w:w="1350" w:type="dxa"/>
            <w:vAlign w:val="center"/>
          </w:tcPr>
          <w:p w14:paraId="1EF8374B" w14:textId="0E87181C" w:rsidR="00105FF2" w:rsidRPr="005F638E" w:rsidRDefault="00105FF2" w:rsidP="005F638E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F638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09" w:type="dxa"/>
            <w:vAlign w:val="center"/>
          </w:tcPr>
          <w:p w14:paraId="336DEFEB" w14:textId="0C6D6F36" w:rsidR="00105FF2" w:rsidRPr="005F638E" w:rsidRDefault="00105FF2" w:rsidP="005F638E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F638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28" w:type="dxa"/>
            <w:vAlign w:val="center"/>
          </w:tcPr>
          <w:p w14:paraId="1B99E2A4" w14:textId="67C457B0" w:rsidR="00105FF2" w:rsidRPr="005F638E" w:rsidRDefault="00105FF2" w:rsidP="005F638E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F638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35</w:t>
            </w:r>
          </w:p>
        </w:tc>
        <w:tc>
          <w:tcPr>
            <w:tcW w:w="1555" w:type="dxa"/>
            <w:vAlign w:val="center"/>
          </w:tcPr>
          <w:p w14:paraId="79986000" w14:textId="23F868CD" w:rsidR="00105FF2" w:rsidRPr="005F638E" w:rsidRDefault="00105FF2" w:rsidP="005F638E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F638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</w:t>
            </w:r>
          </w:p>
        </w:tc>
        <w:tc>
          <w:tcPr>
            <w:tcW w:w="1368" w:type="dxa"/>
            <w:vAlign w:val="center"/>
          </w:tcPr>
          <w:p w14:paraId="65A7E991" w14:textId="27403C3A" w:rsidR="00105FF2" w:rsidRPr="005F638E" w:rsidRDefault="00105FF2" w:rsidP="005F638E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F638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Workload</w:t>
            </w:r>
          </w:p>
        </w:tc>
        <w:tc>
          <w:tcPr>
            <w:tcW w:w="2970" w:type="dxa"/>
            <w:vAlign w:val="center"/>
          </w:tcPr>
          <w:p w14:paraId="75B84C65" w14:textId="22CA61E4" w:rsidR="00105FF2" w:rsidRPr="005F638E" w:rsidRDefault="00105FF2" w:rsidP="005F638E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F638E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id not respond to ready prompt 16% of the time (due to workload) and did not respond to probe 2.8%</w:t>
            </w:r>
          </w:p>
        </w:tc>
      </w:tr>
      <w:tr w:rsidR="00105FF2" w:rsidRPr="002F75C1" w14:paraId="1437E191" w14:textId="77777777" w:rsidTr="00241A27">
        <w:tc>
          <w:tcPr>
            <w:tcW w:w="2038" w:type="dxa"/>
            <w:vAlign w:val="center"/>
          </w:tcPr>
          <w:p w14:paraId="518D2230" w14:textId="5DDD28F2" w:rsidR="00105FF2" w:rsidRPr="008A7168" w:rsidRDefault="00105FF2" w:rsidP="000E512A">
            <w:pPr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Durso&lt;/Author&gt;&lt;Year&gt;1998&lt;/Year&gt;&lt;RecNum&gt;746&lt;/RecNum&gt;&lt;DisplayText&gt;(Durso, et al., 1998)&lt;/DisplayText&gt;&lt;record&gt;&lt;rec-number&gt;746&lt;/rec-number&gt;&lt;foreign-keys&gt;&lt;key app="EN" db-id="fte529zvirww2aevxamxtp2me0d9fvz0fxvx" timestamp="0"&gt;746&lt;/key&gt;&lt;/foreign-keys&gt;&lt;ref-type name="Journal Article"&gt;17&lt;/ref-type&gt;&lt;contributors&gt;&lt;authors&gt;&lt;author&gt;Durso, F. T.&lt;/author&gt;&lt;author&gt;Hackworth, C. A.&lt;/author&gt;&lt;author&gt;Truitt, T. R.&lt;/author&gt;&lt;author&gt;Crutchfield, J.&lt;/author&gt;&lt;author&gt;Nikolic, D.&lt;/author&gt;&lt;author&gt;Manning, C. A.&lt;/author&gt;&lt;/authors&gt;&lt;/contributors&gt;&lt;titles&gt;&lt;title&gt;Situation awareness as a predictor of performance for en route air traffic controllers&lt;/title&gt;&lt;secondary-title&gt;Air Traffic Control Quarterly&lt;/secondary-title&gt;&lt;/titles&gt;&lt;pages&gt;1-20&lt;/pages&gt;&lt;volume&gt;6&lt;/volume&gt;&lt;number&gt;1&lt;/number&gt;&lt;keywords&gt;&lt;keyword&gt;SA&lt;/keyword&gt;&lt;keyword&gt;ATC&lt;/keyword&gt;&lt;keyword&gt;measurement&lt;/keyword&gt;&lt;/keywords&gt;&lt;dates&gt;&lt;year&gt;1998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Durso, et al., 1998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2E656E6B" w14:textId="3A098164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350" w:type="dxa"/>
            <w:vAlign w:val="center"/>
          </w:tcPr>
          <w:p w14:paraId="0449D6B1" w14:textId="19B59BF1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09" w:type="dxa"/>
            <w:vAlign w:val="center"/>
          </w:tcPr>
          <w:p w14:paraId="1FBDF348" w14:textId="672C3262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28" w:type="dxa"/>
            <w:vAlign w:val="center"/>
          </w:tcPr>
          <w:p w14:paraId="552AE6B9" w14:textId="2595BE88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1555" w:type="dxa"/>
            <w:vAlign w:val="center"/>
          </w:tcPr>
          <w:p w14:paraId="69E231AE" w14:textId="7CBB3494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</w:t>
            </w:r>
          </w:p>
        </w:tc>
        <w:tc>
          <w:tcPr>
            <w:tcW w:w="1368" w:type="dxa"/>
            <w:vAlign w:val="center"/>
          </w:tcPr>
          <w:p w14:paraId="2598BE53" w14:textId="34DD156A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Workload</w:t>
            </w:r>
          </w:p>
        </w:tc>
        <w:tc>
          <w:tcPr>
            <w:tcW w:w="2970" w:type="dxa"/>
            <w:vAlign w:val="center"/>
          </w:tcPr>
          <w:p w14:paraId="3A7ACDD9" w14:textId="71E3FBE7" w:rsidR="00105FF2" w:rsidRPr="008A7168" w:rsidRDefault="00241A27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</w:t>
            </w:r>
            <w:r w:rsidR="00105FF2"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ubjects delay answering probes as long at 10 seconds</w:t>
            </w:r>
          </w:p>
        </w:tc>
      </w:tr>
      <w:tr w:rsidR="00105FF2" w:rsidRPr="002F75C1" w14:paraId="089D7F41" w14:textId="77777777" w:rsidTr="00241A27">
        <w:tc>
          <w:tcPr>
            <w:tcW w:w="2038" w:type="dxa"/>
            <w:vAlign w:val="center"/>
          </w:tcPr>
          <w:p w14:paraId="6F1E97EE" w14:textId="04507D36" w:rsidR="00105FF2" w:rsidRPr="008A7168" w:rsidRDefault="00105FF2" w:rsidP="000E512A">
            <w:pPr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Jones&lt;/Author&gt;&lt;Year&gt;2004&lt;/Year&gt;&lt;RecNum&gt;1111&lt;/RecNum&gt;&lt;DisplayText&gt;(Jones &amp;amp; Endsley, 2004)&lt;/DisplayText&gt;&lt;record&gt;&lt;rec-number&gt;1111&lt;/rec-number&gt;&lt;foreign-keys&gt;&lt;key app="EN" db-id="fte529zvirww2aevxamxtp2me0d9fvz0fxvx" timestamp="0"&gt;1111&lt;/key&gt;&lt;/foreign-keys&gt;&lt;ref-type name="Journal Article"&gt;17&lt;/ref-type&gt;&lt;contributors&gt;&lt;authors&gt;&lt;author&gt;Jones, D. G.&lt;/author&gt;&lt;author&gt;Endsley, M. R.&lt;/author&gt;&lt;/authors&gt;&lt;/contributors&gt;&lt;titles&gt;&lt;title&gt;Using real time probes for measuring situation awareness&lt;/title&gt;&lt;secondary-title&gt;International Journal of Aviation Psychology&lt;/secondary-title&gt;&lt;/titles&gt;&lt;periodical&gt;&lt;full-title&gt;International Journal of Aviation Psychology&lt;/full-title&gt;&lt;abbr-1&gt;International Journal of Aviation Psychology&lt;/abbr-1&gt;&lt;/periodical&gt;&lt;pages&gt;343-367&lt;/pages&gt;&lt;volume&gt;14&lt;/volume&gt;&lt;number&gt;4&lt;/number&gt;&lt;keywords&gt;&lt;keyword&gt;sa&lt;/keyword&gt;&lt;keyword&gt;measurement&lt;/keyword&gt;&lt;/keywords&gt;&lt;dates&gt;&lt;year&gt;2004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Jones &amp; Endsley, 2004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03B776E8" w14:textId="09ED28AA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350" w:type="dxa"/>
            <w:vAlign w:val="center"/>
          </w:tcPr>
          <w:p w14:paraId="3059560F" w14:textId="6A3DC557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09" w:type="dxa"/>
            <w:vAlign w:val="center"/>
          </w:tcPr>
          <w:p w14:paraId="6E4744A1" w14:textId="5EC894A9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28" w:type="dxa"/>
            <w:vAlign w:val="center"/>
          </w:tcPr>
          <w:p w14:paraId="3F20C3C2" w14:textId="4FFC137A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1555" w:type="dxa"/>
            <w:vAlign w:val="center"/>
          </w:tcPr>
          <w:p w14:paraId="6702B946" w14:textId="1484015F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Real time probes</w:t>
            </w:r>
          </w:p>
        </w:tc>
        <w:tc>
          <w:tcPr>
            <w:tcW w:w="1368" w:type="dxa"/>
            <w:vAlign w:val="center"/>
          </w:tcPr>
          <w:p w14:paraId="6E8A9D6D" w14:textId="27354905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Workload</w:t>
            </w:r>
          </w:p>
        </w:tc>
        <w:tc>
          <w:tcPr>
            <w:tcW w:w="2970" w:type="dxa"/>
            <w:vAlign w:val="center"/>
          </w:tcPr>
          <w:p w14:paraId="0FA35917" w14:textId="66FC4377" w:rsidR="00105FF2" w:rsidRPr="008A7168" w:rsidRDefault="00EC04F2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Weak</w:t>
            </w:r>
            <w:r w:rsidR="00105FF2"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 correlation with workload</w:t>
            </w:r>
          </w:p>
        </w:tc>
      </w:tr>
      <w:tr w:rsidR="00105FF2" w:rsidRPr="002F75C1" w14:paraId="2864DA1B" w14:textId="77777777" w:rsidTr="00241A27">
        <w:tc>
          <w:tcPr>
            <w:tcW w:w="2038" w:type="dxa"/>
            <w:vAlign w:val="center"/>
          </w:tcPr>
          <w:p w14:paraId="1B261E4E" w14:textId="2B20B43C" w:rsidR="00105FF2" w:rsidRPr="008A7168" w:rsidRDefault="00105FF2" w:rsidP="000E512A">
            <w:pPr>
              <w:ind w:firstLine="0"/>
              <w:rPr>
                <w:rFonts w:eastAsia="Times New Roman" w:cs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Loft&lt;/Author&gt;&lt;Year&gt;2016&lt;/Year&gt;&lt;RecNum&gt;1910&lt;/RecNum&gt;&lt;DisplayText&gt;(Loft, et al., 2016)&lt;/DisplayText&gt;&lt;record&gt;&lt;rec-number&gt;1910&lt;/rec-number&gt;&lt;foreign-keys&gt;&lt;key app="EN" db-id="fte529zvirww2aevxamxtp2me0d9fvz0fxvx" timestamp="1542592719"&gt;1910&lt;/key&gt;&lt;/foreign-keys&gt;&lt;ref-type name="Journal Article"&gt;17&lt;/ref-type&gt;&lt;contributors&gt;&lt;authors&gt;&lt;author&gt;Loft, Shayne&lt;/author&gt;&lt;author&gt;Morrell, Daniel B&lt;/author&gt;&lt;author&gt;Ponton, Kate&lt;/author&gt;&lt;author&gt;Braithwaite, Janelle&lt;/author&gt;&lt;author&gt;Bowden, Vanessa&lt;/author&gt;&lt;author&gt;Huf, Samuel&lt;/author&gt;&lt;/authors&gt;&lt;/contributors&gt;&lt;titles&gt;&lt;title&gt;The impact of uncertain contact location on situation awareness and performance in simulated submarine track management&lt;/title&gt;&lt;secondary-title&gt;Human factors&lt;/secondary-title&gt;&lt;/titles&gt;&lt;periodical&gt;&lt;full-title&gt;Human Factors&lt;/full-title&gt;&lt;/periodical&gt;&lt;pages&gt;1052-1068&lt;/pages&gt;&lt;volume&gt;58&lt;/volume&gt;&lt;number&gt;7&lt;/number&gt;&lt;dates&gt;&lt;year&gt;2016&lt;/year&gt;&lt;/dates&gt;&lt;isbn&gt;0018-7208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Loft, et al., 2016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206564CA" w14:textId="6017C9CB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ubmarine Management</w:t>
            </w:r>
          </w:p>
        </w:tc>
        <w:tc>
          <w:tcPr>
            <w:tcW w:w="1350" w:type="dxa"/>
            <w:vAlign w:val="center"/>
          </w:tcPr>
          <w:p w14:paraId="6CD853AD" w14:textId="0BA55DB2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09" w:type="dxa"/>
            <w:vAlign w:val="center"/>
          </w:tcPr>
          <w:p w14:paraId="420EF9D3" w14:textId="62082D2F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28" w:type="dxa"/>
            <w:vAlign w:val="center"/>
          </w:tcPr>
          <w:p w14:paraId="5392F5BC" w14:textId="6EBA54C4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50</w:t>
            </w:r>
          </w:p>
        </w:tc>
        <w:tc>
          <w:tcPr>
            <w:tcW w:w="1555" w:type="dxa"/>
            <w:vAlign w:val="center"/>
          </w:tcPr>
          <w:p w14:paraId="47E9FE38" w14:textId="7D52C43B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</w:t>
            </w:r>
          </w:p>
        </w:tc>
        <w:tc>
          <w:tcPr>
            <w:tcW w:w="1368" w:type="dxa"/>
            <w:vAlign w:val="center"/>
          </w:tcPr>
          <w:p w14:paraId="76CA8AC6" w14:textId="6B3F1453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Workload</w:t>
            </w:r>
          </w:p>
        </w:tc>
        <w:tc>
          <w:tcPr>
            <w:tcW w:w="2970" w:type="dxa"/>
            <w:vAlign w:val="center"/>
          </w:tcPr>
          <w:p w14:paraId="10B26F4F" w14:textId="77D1E6FF" w:rsidR="00105FF2" w:rsidRPr="008A7168" w:rsidRDefault="00964A16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</w:t>
            </w:r>
            <w:r w:rsidR="00105FF2"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rticipants took as along as 20 seconds to accept queries, taking longer when SA was low or uncertainty was high</w:t>
            </w:r>
          </w:p>
        </w:tc>
      </w:tr>
      <w:tr w:rsidR="00105FF2" w:rsidRPr="002F75C1" w14:paraId="36D7BAB7" w14:textId="77777777" w:rsidTr="00241A27">
        <w:tc>
          <w:tcPr>
            <w:tcW w:w="2038" w:type="dxa"/>
            <w:vAlign w:val="center"/>
          </w:tcPr>
          <w:p w14:paraId="64F43DE7" w14:textId="08F3CE7C" w:rsidR="00105FF2" w:rsidRPr="008A7168" w:rsidRDefault="00105FF2" w:rsidP="000E512A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Pierce&lt;/Author&gt;&lt;Year&gt;2012&lt;/Year&gt;&lt;RecNum&gt;1437&lt;/RecNum&gt;&lt;DisplayText&gt;(Pierce, 2012)&lt;/DisplayText&gt;&lt;record&gt;&lt;rec-number&gt;1437&lt;/rec-number&gt;&lt;foreign-keys&gt;&lt;key app="EN" db-id="fte529zvirww2aevxamxtp2me0d9fvz0fxvx" timestamp="1405456302"&gt;1437&lt;/key&gt;&lt;/foreign-keys&gt;&lt;ref-type name="Journal Article"&gt;17&lt;/ref-type&gt;&lt;contributors&gt;&lt;authors&gt;&lt;author&gt;Pierce, R. S.&lt;/author&gt;&lt;/authors&gt;&lt;/contributors&gt;&lt;titles&gt;&lt;title&gt;The effect of SPAM administration during a dynamic simulation&lt;/title&gt;&lt;secondary-title&gt;Human Factors&lt;/secondary-title&gt;&lt;/titles&gt;&lt;periodical&gt;&lt;full-title&gt;Human Factors&lt;/full-title&gt;&lt;/periodical&gt;&lt;pages&gt;838-848&lt;/pages&gt;&lt;volume&gt;54&lt;/volume&gt;&lt;number&gt;5&lt;/number&gt;&lt;dates&gt;&lt;year&gt;2012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Pierce, 2012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08F7BBA9" w14:textId="4A2B3B8F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350" w:type="dxa"/>
            <w:vAlign w:val="center"/>
          </w:tcPr>
          <w:p w14:paraId="22E6F5B9" w14:textId="7798BE94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09" w:type="dxa"/>
            <w:vAlign w:val="center"/>
          </w:tcPr>
          <w:p w14:paraId="116D7DF2" w14:textId="39D4279B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28" w:type="dxa"/>
            <w:vAlign w:val="center"/>
          </w:tcPr>
          <w:p w14:paraId="3085682F" w14:textId="1B003842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1</w:t>
            </w:r>
          </w:p>
        </w:tc>
        <w:tc>
          <w:tcPr>
            <w:tcW w:w="1555" w:type="dxa"/>
            <w:vAlign w:val="center"/>
          </w:tcPr>
          <w:p w14:paraId="08FAA08E" w14:textId="727AF25F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</w:t>
            </w:r>
          </w:p>
        </w:tc>
        <w:tc>
          <w:tcPr>
            <w:tcW w:w="1368" w:type="dxa"/>
            <w:vAlign w:val="center"/>
          </w:tcPr>
          <w:p w14:paraId="11EE1406" w14:textId="71B121C4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Workload</w:t>
            </w:r>
          </w:p>
        </w:tc>
        <w:tc>
          <w:tcPr>
            <w:tcW w:w="2970" w:type="dxa"/>
            <w:vAlign w:val="center"/>
          </w:tcPr>
          <w:p w14:paraId="7582D2A3" w14:textId="336954C4" w:rsidR="00105FF2" w:rsidRPr="008A7168" w:rsidRDefault="00105FF2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Higher workload with SPAM</w:t>
            </w:r>
          </w:p>
        </w:tc>
      </w:tr>
      <w:tr w:rsidR="00105FF2" w:rsidRPr="002F75C1" w14:paraId="57942AC0" w14:textId="77777777" w:rsidTr="00241A27">
        <w:tc>
          <w:tcPr>
            <w:tcW w:w="2038" w:type="dxa"/>
            <w:vAlign w:val="center"/>
          </w:tcPr>
          <w:p w14:paraId="4FC87312" w14:textId="36F1D8A8" w:rsidR="00105FF2" w:rsidRPr="008A7168" w:rsidRDefault="00105FF2" w:rsidP="000E512A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Shelton&lt;/Author&gt;&lt;Year&gt;2013&lt;/Year&gt;&lt;RecNum&gt;1904&lt;/RecNum&gt;&lt;DisplayText&gt;(Shelton, et al., 2013)&lt;/DisplayText&gt;&lt;record&gt;&lt;rec-number&gt;1904&lt;/rec-number&gt;&lt;foreign-keys&gt;&lt;key app="EN" db-id="fte529zvirww2aevxamxtp2me0d9fvz0fxvx" timestamp="1542585378"&gt;1904&lt;/key&gt;&lt;/foreign-keys&gt;&lt;ref-type name="Journal Article"&gt;17&lt;/ref-type&gt;&lt;contributors&gt;&lt;authors&gt;&lt;author&gt;Shelton, Clifford Leigh&lt;/author&gt;&lt;author&gt;Kinston, Ruth&lt;/author&gt;&lt;author&gt;Molyneux, Adrian John&lt;/author&gt;&lt;author&gt;Ambrose, Lucy Jane&lt;/author&gt;&lt;/authors&gt;&lt;/contributors&gt;&lt;titles&gt;&lt;title&gt;Real-time situation awareness assessment in critical illness management: adapting the situation present assessment method to clinical simulation&lt;/title&gt;&lt;secondary-title&gt;BMJ Qual Saf&lt;/secondary-title&gt;&lt;/titles&gt;&lt;periodical&gt;&lt;full-title&gt;BMJ Qual Saf&lt;/full-title&gt;&lt;/periodical&gt;&lt;pages&gt;163-167&lt;/pages&gt;&lt;volume&gt;22&lt;/volume&gt;&lt;number&gt;2&lt;/number&gt;&lt;dates&gt;&lt;year&gt;2013&lt;/year&gt;&lt;/dates&gt;&lt;isbn&gt;2044-5415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Shelton, et al., 2013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57F35DB8" w14:textId="0653918F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dical Care</w:t>
            </w:r>
          </w:p>
        </w:tc>
        <w:tc>
          <w:tcPr>
            <w:tcW w:w="1350" w:type="dxa"/>
            <w:vAlign w:val="center"/>
          </w:tcPr>
          <w:p w14:paraId="2E5F3011" w14:textId="4F03BED7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09" w:type="dxa"/>
            <w:vAlign w:val="center"/>
          </w:tcPr>
          <w:p w14:paraId="14C3B5F3" w14:textId="5DBD182B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</w:t>
            </w:r>
          </w:p>
        </w:tc>
        <w:tc>
          <w:tcPr>
            <w:tcW w:w="928" w:type="dxa"/>
            <w:vAlign w:val="center"/>
          </w:tcPr>
          <w:p w14:paraId="3327E07A" w14:textId="3A551033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8</w:t>
            </w:r>
          </w:p>
        </w:tc>
        <w:tc>
          <w:tcPr>
            <w:tcW w:w="1555" w:type="dxa"/>
            <w:vAlign w:val="center"/>
          </w:tcPr>
          <w:p w14:paraId="1BDB80D0" w14:textId="6C5B418D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</w:t>
            </w:r>
          </w:p>
        </w:tc>
        <w:tc>
          <w:tcPr>
            <w:tcW w:w="1368" w:type="dxa"/>
            <w:vAlign w:val="center"/>
          </w:tcPr>
          <w:p w14:paraId="4EE972E5" w14:textId="03EEB3F0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Workload</w:t>
            </w:r>
          </w:p>
        </w:tc>
        <w:tc>
          <w:tcPr>
            <w:tcW w:w="2970" w:type="dxa"/>
            <w:vAlign w:val="center"/>
          </w:tcPr>
          <w:p w14:paraId="6CE99208" w14:textId="3AB7E5D1" w:rsidR="00105FF2" w:rsidRPr="008A7168" w:rsidRDefault="00964A16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V</w:t>
            </w:r>
            <w:r w:rsidR="00105FF2"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rbal queries intrusive, confused with dialog; adopted PDA implementation</w:t>
            </w:r>
          </w:p>
        </w:tc>
      </w:tr>
      <w:tr w:rsidR="00105FF2" w:rsidRPr="002F75C1" w14:paraId="35BC5D4C" w14:textId="77777777" w:rsidTr="00241A27">
        <w:tc>
          <w:tcPr>
            <w:tcW w:w="2038" w:type="dxa"/>
            <w:vAlign w:val="center"/>
          </w:tcPr>
          <w:p w14:paraId="065BF203" w14:textId="23CFE602" w:rsidR="00105FF2" w:rsidRPr="008A7168" w:rsidRDefault="00105FF2" w:rsidP="000E512A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Strybel&lt;/Author&gt;&lt;Year&gt;2010&lt;/Year&gt;&lt;RecNum&gt;1900&lt;/RecNum&gt;&lt;DisplayText&gt;(Strybel, et al., 2010)&lt;/DisplayText&gt;&lt;record&gt;&lt;rec-number&gt;1900&lt;/rec-number&gt;&lt;foreign-keys&gt;&lt;key app="EN" db-id="fte529zvirww2aevxamxtp2me0d9fvz0fxvx" timestamp="1542581781"&gt;1900&lt;/key&gt;&lt;/foreign-keys&gt;&lt;ref-type name="Conference Proceedings"&gt;10&lt;/ref-type&gt;&lt;contributors&gt;&lt;authors&gt;&lt;author&gt;Strybel, Thomas Z&lt;/author&gt;&lt;author&gt;Vu, Kim-Phuong L&lt;/author&gt;&lt;author&gt;Bacon, L Paige&lt;/author&gt;&lt;author&gt;Kraut, Joshua&lt;/author&gt;&lt;author&gt;Battiste, Vernol&lt;/author&gt;&lt;author&gt;Johnson, Walter&lt;/author&gt;&lt;/authors&gt;&lt;/contributors&gt;&lt;titles&gt;&lt;title&gt;Diagnosticity of an online query technique for measuring pilot situation awareness in NextGen&lt;/title&gt;&lt;secondary-title&gt;Digital Avionics Systems Conference (DASC), 2010 IEEE/AIAA 29th&lt;/secondary-title&gt;&lt;/titles&gt;&lt;pages&gt;4. B. 1-1-4. B. 1-12&lt;/pages&gt;&lt;dates&gt;&lt;year&gt;2010&lt;/year&gt;&lt;/dates&gt;&lt;publisher&gt;IEEE&lt;/publisher&gt;&lt;isbn&gt;1424466180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Strybel, et al., 2010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106005EE" w14:textId="1EFDA962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viation</w:t>
            </w:r>
          </w:p>
        </w:tc>
        <w:tc>
          <w:tcPr>
            <w:tcW w:w="1350" w:type="dxa"/>
            <w:vAlign w:val="center"/>
          </w:tcPr>
          <w:p w14:paraId="4ED02EB6" w14:textId="0457E8FA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09" w:type="dxa"/>
            <w:vAlign w:val="center"/>
          </w:tcPr>
          <w:p w14:paraId="239CDF40" w14:textId="3B91602A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28" w:type="dxa"/>
            <w:vAlign w:val="center"/>
          </w:tcPr>
          <w:p w14:paraId="542D59A3" w14:textId="5322FE94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1555" w:type="dxa"/>
            <w:vAlign w:val="center"/>
          </w:tcPr>
          <w:p w14:paraId="6AD4B5AD" w14:textId="008D4D02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</w:t>
            </w:r>
          </w:p>
        </w:tc>
        <w:tc>
          <w:tcPr>
            <w:tcW w:w="1368" w:type="dxa"/>
            <w:vAlign w:val="center"/>
          </w:tcPr>
          <w:p w14:paraId="7D4AAA86" w14:textId="47D00604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Workload</w:t>
            </w:r>
          </w:p>
        </w:tc>
        <w:tc>
          <w:tcPr>
            <w:tcW w:w="2970" w:type="dxa"/>
            <w:vAlign w:val="center"/>
          </w:tcPr>
          <w:p w14:paraId="347CE079" w14:textId="12839B74" w:rsidR="00105FF2" w:rsidRPr="008A7168" w:rsidRDefault="00105FF2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 latency measure correlated with workload</w:t>
            </w:r>
          </w:p>
        </w:tc>
      </w:tr>
      <w:tr w:rsidR="00105FF2" w:rsidRPr="002F75C1" w14:paraId="05F4E690" w14:textId="77777777" w:rsidTr="00241A27">
        <w:tc>
          <w:tcPr>
            <w:tcW w:w="2038" w:type="dxa"/>
            <w:vAlign w:val="center"/>
          </w:tcPr>
          <w:p w14:paraId="458840CB" w14:textId="44610350" w:rsidR="00105FF2" w:rsidRPr="008A7168" w:rsidRDefault="00105FF2" w:rsidP="002C3D99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Strybel&lt;/Author&gt;&lt;Year&gt;2008&lt;/Year&gt;&lt;RecNum&gt;1846&lt;/RecNum&gt;&lt;DisplayText&gt;(Strybel, et al., 2008)&lt;/DisplayText&gt;&lt;record&gt;&lt;rec-number&gt;1846&lt;/rec-number&gt;&lt;foreign-keys&gt;&lt;key app="EN" db-id="fte529zvirww2aevxamxtp2me0d9fvz0fxvx" timestamp="1541832888"&gt;1846&lt;/key&gt;&lt;/foreign-keys&gt;&lt;ref-type name="Conference Proceedings"&gt;10&lt;/ref-type&gt;&lt;contributors&gt;&lt;authors&gt;&lt;author&gt;Strybel, Thomas Z&lt;/author&gt;&lt;author&gt;Vu, Kim-Phuong L&lt;/author&gt;&lt;author&gt;Kraft, Jerome&lt;/author&gt;&lt;author&gt;Minakata, Katsumi&lt;/author&gt;&lt;/authors&gt;&lt;/contributors&gt;&lt;titles&gt;&lt;title&gt;Assessing the situation awareness of pilots engaged in self spacing&lt;/title&gt;&lt;secondary-title&gt;Human Factors and Ergonomics Society Annual Meeting&lt;/secondary-title&gt;&lt;/titles&gt;&lt;pages&gt;11-15&lt;/pages&gt;&lt;volume&gt;52&lt;/volume&gt;&lt;number&gt;1&lt;/number&gt;&lt;dates&gt;&lt;year&gt;2008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Strybel, et al., 2008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172A89A2" w14:textId="76934153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viation</w:t>
            </w:r>
          </w:p>
        </w:tc>
        <w:tc>
          <w:tcPr>
            <w:tcW w:w="1350" w:type="dxa"/>
            <w:vAlign w:val="center"/>
          </w:tcPr>
          <w:p w14:paraId="55EED62E" w14:textId="6467D385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09" w:type="dxa"/>
            <w:vAlign w:val="center"/>
          </w:tcPr>
          <w:p w14:paraId="469B83BE" w14:textId="7E2A7A2B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28" w:type="dxa"/>
            <w:vAlign w:val="center"/>
          </w:tcPr>
          <w:p w14:paraId="5719F27A" w14:textId="3E9DB031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3</w:t>
            </w:r>
          </w:p>
        </w:tc>
        <w:tc>
          <w:tcPr>
            <w:tcW w:w="1555" w:type="dxa"/>
            <w:vAlign w:val="center"/>
          </w:tcPr>
          <w:p w14:paraId="19782616" w14:textId="427D2948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</w:t>
            </w:r>
          </w:p>
        </w:tc>
        <w:tc>
          <w:tcPr>
            <w:tcW w:w="1368" w:type="dxa"/>
            <w:vAlign w:val="center"/>
          </w:tcPr>
          <w:p w14:paraId="3159E5D2" w14:textId="56A5950F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Workload</w:t>
            </w:r>
          </w:p>
        </w:tc>
        <w:tc>
          <w:tcPr>
            <w:tcW w:w="2970" w:type="dxa"/>
            <w:vAlign w:val="center"/>
          </w:tcPr>
          <w:p w14:paraId="60D27C3C" w14:textId="29543B7D" w:rsidR="00105FF2" w:rsidRPr="008A7168" w:rsidRDefault="00105FF2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 latency measure correlated with workload</w:t>
            </w:r>
          </w:p>
        </w:tc>
      </w:tr>
      <w:tr w:rsidR="00105FF2" w:rsidRPr="002F75C1" w14:paraId="7DDDA909" w14:textId="77777777" w:rsidTr="00241A27">
        <w:tc>
          <w:tcPr>
            <w:tcW w:w="2038" w:type="dxa"/>
            <w:vAlign w:val="center"/>
          </w:tcPr>
          <w:p w14:paraId="419769CF" w14:textId="4D6945D1" w:rsidR="00105FF2" w:rsidRPr="008A7168" w:rsidRDefault="00105FF2" w:rsidP="000E512A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Strybel&lt;/Author&gt;&lt;Year&gt;2016&lt;/Year&gt;&lt;RecNum&gt;1919&lt;/RecNum&gt;&lt;DisplayText&gt;(Strybel, et al., 2016)&lt;/DisplayText&gt;&lt;record&gt;&lt;rec-number&gt;1919&lt;/rec-number&gt;&lt;foreign-keys&gt;&lt;key app="EN" db-id="fte529zvirww2aevxamxtp2me0d9fvz0fxvx" timestamp="1542598511"&gt;1919&lt;/key&gt;&lt;/foreign-keys&gt;&lt;ref-type name="Journal Article"&gt;17&lt;/ref-type&gt;&lt;contributors&gt;&lt;authors&gt;&lt;author&gt;Strybel, Thomas Z&lt;/author&gt;&lt;author&gt;Chiappe, Dan&lt;/author&gt;&lt;author&gt;Vu, Kim-Phuong L&lt;/author&gt;&lt;author&gt;Miramontes, Adriana&lt;/author&gt;&lt;author&gt;Battiste, Henri&lt;/author&gt;&lt;author&gt;Battiste, Vernol&lt;/author&gt;&lt;/authors&gt;&lt;/contributors&gt;&lt;titles&gt;&lt;title&gt;A Comparison of Methods for Assessing Situation Awareness in Current Day and Future Air Traffic Management Operations: Graphics-Based vs Text-Based Online Probe Systems&lt;/title&gt;&lt;secondary-title&gt;IFAC-PapersOnLine&lt;/secondary-title&gt;&lt;/titles&gt;&lt;periodical&gt;&lt;full-title&gt;IFAC-PapersOnLine&lt;/full-title&gt;&lt;/periodical&gt;&lt;pages&gt;31-35&lt;/pages&gt;&lt;volume&gt;49&lt;/volume&gt;&lt;number&gt;19&lt;/number&gt;&lt;dates&gt;&lt;year&gt;2016&lt;/year&gt;&lt;/dates&gt;&lt;isbn&gt;2405-8963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Strybel, et al., 2016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68C2F0EE" w14:textId="4B9B913A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350" w:type="dxa"/>
            <w:vAlign w:val="center"/>
          </w:tcPr>
          <w:p w14:paraId="19A1C649" w14:textId="2A1F324B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09" w:type="dxa"/>
            <w:vAlign w:val="center"/>
          </w:tcPr>
          <w:p w14:paraId="6E40A09B" w14:textId="09D92105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28" w:type="dxa"/>
            <w:vAlign w:val="center"/>
          </w:tcPr>
          <w:p w14:paraId="405E3C17" w14:textId="63E299E2" w:rsidR="00105FF2" w:rsidRPr="008A7168" w:rsidRDefault="001C0EE0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4</w:t>
            </w:r>
          </w:p>
        </w:tc>
        <w:tc>
          <w:tcPr>
            <w:tcW w:w="1555" w:type="dxa"/>
            <w:vAlign w:val="center"/>
          </w:tcPr>
          <w:p w14:paraId="7A3419D7" w14:textId="69D47203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 with graphics</w:t>
            </w:r>
          </w:p>
        </w:tc>
        <w:tc>
          <w:tcPr>
            <w:tcW w:w="1368" w:type="dxa"/>
            <w:vAlign w:val="center"/>
          </w:tcPr>
          <w:p w14:paraId="3BD044FE" w14:textId="1626DBF2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Workload</w:t>
            </w:r>
          </w:p>
        </w:tc>
        <w:tc>
          <w:tcPr>
            <w:tcW w:w="2970" w:type="dxa"/>
            <w:vAlign w:val="center"/>
          </w:tcPr>
          <w:p w14:paraId="3FF38FBA" w14:textId="0C2B569E" w:rsidR="00105FF2" w:rsidRPr="008A7168" w:rsidRDefault="00241A27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L</w:t>
            </w:r>
            <w:r w:rsidR="00105FF2"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ower % correct with graphical display of aircraft that questions referred to. Higher probability of being correct due to guessing with traditional SPAM</w:t>
            </w:r>
          </w:p>
        </w:tc>
      </w:tr>
      <w:tr w:rsidR="005F7BAF" w:rsidRPr="002F75C1" w14:paraId="4E6A2920" w14:textId="77777777" w:rsidTr="00241A27">
        <w:tc>
          <w:tcPr>
            <w:tcW w:w="2038" w:type="dxa"/>
            <w:vAlign w:val="center"/>
          </w:tcPr>
          <w:p w14:paraId="6156BF0C" w14:textId="5F708C32" w:rsidR="005F7BAF" w:rsidRPr="008A7168" w:rsidRDefault="005F7BAF" w:rsidP="000E512A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Strybel&lt;/Author&gt;&lt;Year&gt;2013&lt;/Year&gt;&lt;RecNum&gt;1970&lt;/RecNum&gt;&lt;DisplayText&gt;(Strybel, et al., 2013)&lt;/DisplayText&gt;&lt;record&gt;&lt;rec-number&gt;1970&lt;/rec-number&gt;&lt;foreign-keys&gt;&lt;key app="EN" db-id="fte529zvirww2aevxamxtp2me0d9fvz0fxvx" timestamp="1545258131"&gt;1970&lt;/key&gt;&lt;/foreign-keys&gt;&lt;ref-type name="Journal Article"&gt;17&lt;/ref-type&gt;&lt;contributors&gt;&lt;authors&gt;&lt;author&gt;Strybel, Thomas Z&lt;/author&gt;&lt;author&gt;Vu, Kim-Phuong L&lt;/author&gt;&lt;author&gt;Battiste, Vernol&lt;/author&gt;&lt;author&gt;Johnson, Walter&lt;/author&gt;&lt;/authors&gt;&lt;/contributors&gt;&lt;titles&gt;&lt;title&gt;Measuring the impact of NextGen operating concepts for separation assurance on pilot situation awareness and workload&lt;/title&gt;&lt;secondary-title&gt;The International Journal of Aviation Psychology&lt;/secondary-title&gt;&lt;/titles&gt;&lt;periodical&gt;&lt;full-title&gt;The International Journal of Aviation Psychology&lt;/full-title&gt;&lt;/periodical&gt;&lt;pages&gt;1-26&lt;/pages&gt;&lt;volume&gt;23&lt;/volume&gt;&lt;number&gt;1&lt;/number&gt;&lt;dates&gt;&lt;year&gt;2013&lt;/year&gt;&lt;/dates&gt;&lt;isbn&gt;1050-8414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Strybel, et al., 2013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57EC07B3" w14:textId="6C85C880" w:rsidR="005F7BAF" w:rsidRPr="008A7168" w:rsidRDefault="005F7BAF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viation</w:t>
            </w:r>
          </w:p>
        </w:tc>
        <w:tc>
          <w:tcPr>
            <w:tcW w:w="1350" w:type="dxa"/>
            <w:vAlign w:val="center"/>
          </w:tcPr>
          <w:p w14:paraId="14F03DCA" w14:textId="6369C578" w:rsidR="005F7BAF" w:rsidRPr="008A7168" w:rsidRDefault="005F7BAF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09" w:type="dxa"/>
            <w:vAlign w:val="center"/>
          </w:tcPr>
          <w:p w14:paraId="5F7F271A" w14:textId="6BC966E1" w:rsidR="005F7BAF" w:rsidRPr="008A7168" w:rsidRDefault="005F7BAF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28" w:type="dxa"/>
            <w:vAlign w:val="center"/>
          </w:tcPr>
          <w:p w14:paraId="2C0BFD8B" w14:textId="287CC139" w:rsidR="005F7BAF" w:rsidRPr="008A7168" w:rsidRDefault="005F7BAF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F75C1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1555" w:type="dxa"/>
            <w:vAlign w:val="center"/>
          </w:tcPr>
          <w:p w14:paraId="630A82F4" w14:textId="4F45827D" w:rsidR="005F7BAF" w:rsidRPr="008A7168" w:rsidRDefault="005F7BAF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</w:t>
            </w:r>
          </w:p>
        </w:tc>
        <w:tc>
          <w:tcPr>
            <w:tcW w:w="1368" w:type="dxa"/>
            <w:vAlign w:val="center"/>
          </w:tcPr>
          <w:p w14:paraId="254EB318" w14:textId="38ABE128" w:rsidR="005F7BAF" w:rsidRPr="008A7168" w:rsidRDefault="005F7BAF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Workload</w:t>
            </w:r>
          </w:p>
        </w:tc>
        <w:tc>
          <w:tcPr>
            <w:tcW w:w="2970" w:type="dxa"/>
            <w:vAlign w:val="center"/>
          </w:tcPr>
          <w:p w14:paraId="57395B23" w14:textId="34E99D04" w:rsidR="005F7BAF" w:rsidRPr="008A7168" w:rsidRDefault="005F7BAF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id not respond to 5% of probes</w:t>
            </w:r>
          </w:p>
        </w:tc>
      </w:tr>
      <w:tr w:rsidR="00105FF2" w:rsidRPr="002F75C1" w14:paraId="270887CA" w14:textId="77777777" w:rsidTr="00241A27">
        <w:tc>
          <w:tcPr>
            <w:tcW w:w="2038" w:type="dxa"/>
            <w:vAlign w:val="center"/>
          </w:tcPr>
          <w:p w14:paraId="17C3FD38" w14:textId="432B2E8A" w:rsidR="00105FF2" w:rsidRPr="008A7168" w:rsidRDefault="00105FF2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Trapsilawati&lt;/Author&gt;&lt;Year&gt;2016&lt;/Year&gt;&lt;RecNum&gt;1931&lt;/RecNum&gt;&lt;DisplayText&gt;(Trapsilawati, Wickens, Qu, &amp;amp; Chen, 2016)&lt;/DisplayText&gt;&lt;record&gt;&lt;rec-number&gt;1931&lt;/rec-number&gt;&lt;foreign-keys&gt;&lt;key app="EN" db-id="fte529zvirww2aevxamxtp2me0d9fvz0fxvx" timestamp="1545014208"&gt;1931&lt;/key&gt;&lt;/foreign-keys&gt;&lt;ref-type name="Journal Article"&gt;17&lt;/ref-type&gt;&lt;contributors&gt;&lt;authors&gt;&lt;author&gt;Trapsilawati, Fitri&lt;/author&gt;&lt;author&gt;Wickens, Christopher D&lt;/author&gt;&lt;author&gt;Qu, Xingda&lt;/author&gt;&lt;author&gt;Chen, Chun-Hsien&lt;/author&gt;&lt;/authors&gt;&lt;/contributors&gt;&lt;titles&gt;&lt;title&gt;Benefits of imperfect conflict resolution advisory aids for future air traffic control&lt;/title&gt;&lt;secondary-title&gt;Human Factors&lt;/secondary-title&gt;&lt;/titles&gt;&lt;periodical&gt;&lt;full-title&gt;Human Factors&lt;/full-title&gt;&lt;/periodical&gt;&lt;pages&gt;1007-1019&lt;/pages&gt;&lt;volume&gt;58&lt;/volume&gt;&lt;number&gt;7&lt;/number&gt;&lt;dates&gt;&lt;year&gt;2016&lt;/year&gt;&lt;/dates&gt;&lt;isbn&gt;0018-7208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Trapsilawati, Wickens, Qu, &amp; Chen, 2016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54D60D68" w14:textId="792CA401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TC</w:t>
            </w:r>
          </w:p>
        </w:tc>
        <w:tc>
          <w:tcPr>
            <w:tcW w:w="1350" w:type="dxa"/>
            <w:vAlign w:val="center"/>
          </w:tcPr>
          <w:p w14:paraId="32CD343C" w14:textId="409CBE76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09" w:type="dxa"/>
            <w:vAlign w:val="center"/>
          </w:tcPr>
          <w:p w14:paraId="0559B964" w14:textId="584397B2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28" w:type="dxa"/>
            <w:vAlign w:val="center"/>
          </w:tcPr>
          <w:p w14:paraId="5E29F1C4" w14:textId="341F77E8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4</w:t>
            </w:r>
          </w:p>
        </w:tc>
        <w:tc>
          <w:tcPr>
            <w:tcW w:w="1555" w:type="dxa"/>
            <w:vAlign w:val="center"/>
          </w:tcPr>
          <w:p w14:paraId="0A2CCE23" w14:textId="3647DCDE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</w:t>
            </w:r>
          </w:p>
        </w:tc>
        <w:tc>
          <w:tcPr>
            <w:tcW w:w="1368" w:type="dxa"/>
            <w:vAlign w:val="center"/>
          </w:tcPr>
          <w:p w14:paraId="73ECD7B3" w14:textId="7DF10577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Workload</w:t>
            </w:r>
          </w:p>
        </w:tc>
        <w:tc>
          <w:tcPr>
            <w:tcW w:w="2970" w:type="dxa"/>
            <w:vAlign w:val="center"/>
          </w:tcPr>
          <w:p w14:paraId="601BD6B3" w14:textId="65379F74" w:rsidR="00105FF2" w:rsidRPr="008A7168" w:rsidRDefault="00E54B14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an</w:t>
            </w:r>
            <w:r w:rsidR="00105FF2"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 latencies in accepting a SPAM probe of between 9 and 23 seconds</w:t>
            </w:r>
          </w:p>
        </w:tc>
      </w:tr>
      <w:tr w:rsidR="00105FF2" w:rsidRPr="002F75C1" w14:paraId="19B3DA73" w14:textId="77777777" w:rsidTr="00241A27">
        <w:tc>
          <w:tcPr>
            <w:tcW w:w="2038" w:type="dxa"/>
            <w:vAlign w:val="center"/>
          </w:tcPr>
          <w:p w14:paraId="7A22A294" w14:textId="0C426FDB" w:rsidR="00105FF2" w:rsidRPr="008A7168" w:rsidRDefault="00105FF2" w:rsidP="000E512A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Lau&lt;/Author&gt;&lt;Year&gt;2014&lt;/Year&gt;&lt;RecNum&gt;1877&lt;/RecNum&gt;&lt;DisplayText&gt;(Lau, Jamieson, &amp;amp; Skraaning Jr, 2014)&lt;/DisplayText&gt;&lt;record&gt;&lt;rec-number&gt;1877&lt;/rec-number&gt;&lt;foreign-keys&gt;&lt;key app="EN" db-id="fte529zvirww2aevxamxtp2me0d9fvz0fxvx" timestamp="1542500333"&gt;1877&lt;/key&gt;&lt;/foreign-keys&gt;&lt;ref-type name="Journal Article"&gt;17&lt;/ref-type&gt;&lt;contributors&gt;&lt;authors&gt;&lt;author&gt;Lau, Nathan&lt;/author&gt;&lt;author&gt;Jamieson, Greg A&lt;/author&gt;&lt;author&gt;Skraaning Jr, Gyrd&lt;/author&gt;&lt;/authors&gt;&lt;/contributors&gt;&lt;titles&gt;&lt;title&gt;Inter-rater reliability of query/probe-based techniques for measuring situation awareness&lt;/title&gt;&lt;secondary-title&gt;Ergonomics&lt;/secondary-title&gt;&lt;/titles&gt;&lt;periodical&gt;&lt;full-title&gt;Ergonomics&lt;/full-title&gt;&lt;/periodical&gt;&lt;pages&gt;959-972&lt;/pages&gt;&lt;volume&gt;57&lt;/volume&gt;&lt;number&gt;7&lt;/number&gt;&lt;dates&gt;&lt;year&gt;2014&lt;/year&gt;&lt;/dates&gt;&lt;isbn&gt;0014-0139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Lau, Jamieson, &amp; Skraaning Jr, 2014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1DC40E44" w14:textId="0A3DF887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ocess control</w:t>
            </w:r>
          </w:p>
        </w:tc>
        <w:tc>
          <w:tcPr>
            <w:tcW w:w="1350" w:type="dxa"/>
            <w:vAlign w:val="center"/>
          </w:tcPr>
          <w:p w14:paraId="0563FBFB" w14:textId="6CAA8BED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09" w:type="dxa"/>
            <w:vAlign w:val="center"/>
          </w:tcPr>
          <w:p w14:paraId="67C68547" w14:textId="65C6E64D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28" w:type="dxa"/>
            <w:vAlign w:val="center"/>
          </w:tcPr>
          <w:p w14:paraId="45F3DE5E" w14:textId="1A7E04B2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1555" w:type="dxa"/>
            <w:vAlign w:val="center"/>
          </w:tcPr>
          <w:p w14:paraId="37A6935E" w14:textId="6F86E9A4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368" w:type="dxa"/>
            <w:vAlign w:val="center"/>
          </w:tcPr>
          <w:p w14:paraId="0C70411D" w14:textId="25BE35A3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thod</w:t>
            </w:r>
          </w:p>
        </w:tc>
        <w:tc>
          <w:tcPr>
            <w:tcW w:w="2970" w:type="dxa"/>
            <w:vAlign w:val="center"/>
          </w:tcPr>
          <w:p w14:paraId="497E9F58" w14:textId="0D1C67D7" w:rsidR="00105FF2" w:rsidRPr="008A7168" w:rsidRDefault="00105FF2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Low inter-rater reliability on queries</w:t>
            </w:r>
          </w:p>
        </w:tc>
      </w:tr>
      <w:tr w:rsidR="00105FF2" w:rsidRPr="002F75C1" w14:paraId="07680437" w14:textId="77777777" w:rsidTr="00241A27">
        <w:tc>
          <w:tcPr>
            <w:tcW w:w="2038" w:type="dxa"/>
            <w:vAlign w:val="center"/>
          </w:tcPr>
          <w:p w14:paraId="495BB656" w14:textId="107DC6DE" w:rsidR="00105FF2" w:rsidRPr="008A7168" w:rsidRDefault="00105FF2" w:rsidP="000E512A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Endsley&lt;/Author&gt;&lt;Year&gt;1994&lt;/Year&gt;&lt;RecNum&gt;143&lt;/RecNum&gt;&lt;DisplayText&gt;(Endsley &amp;amp; Bolstad, 1994)&lt;/DisplayText&gt;&lt;record&gt;&lt;rec-number&gt;143&lt;/rec-number&gt;&lt;foreign-keys&gt;&lt;key app="EN" db-id="fte529zvirww2aevxamxtp2me0d9fvz0fxvx" timestamp="0"&gt;143&lt;/key&gt;&lt;/foreign-keys&gt;&lt;ref-type name="Journal Article"&gt;17&lt;/ref-type&gt;&lt;contributors&gt;&lt;authors&gt;&lt;author&gt;Endsley, M. R.&lt;/author&gt;&lt;author&gt;Bolstad, C. A.&lt;/author&gt;&lt;/authors&gt;&lt;/contributors&gt;&lt;titles&gt;&lt;title&gt;Individual differences in pilot situation awareness&lt;/title&gt;&lt;secondary-title&gt;International Journal of Aviation Psychology&lt;/secondary-title&gt;&lt;/titles&gt;&lt;periodical&gt;&lt;full-title&gt;International Journal of Aviation Psychology&lt;/full-title&gt;&lt;abbr-1&gt;International Journal of Aviation Psychology&lt;/abbr-1&gt;&lt;/periodical&gt;&lt;pages&gt;241-264&lt;/pages&gt;&lt;volume&gt;4&lt;/volume&gt;&lt;number&gt;3&lt;/number&gt;&lt;keywords&gt;&lt;keyword&gt;sa&lt;/keyword&gt;&lt;keyword&gt;training&lt;/keyword&gt;&lt;keyword&gt;individual differences&lt;/keyword&gt;&lt;/keywords&gt;&lt;dates&gt;&lt;year&gt;1994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Endsley &amp; Bolstad, 1994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5E6EEC8A" w14:textId="3FD9D8E2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 aviation</w:t>
            </w:r>
          </w:p>
        </w:tc>
        <w:tc>
          <w:tcPr>
            <w:tcW w:w="1350" w:type="dxa"/>
            <w:vAlign w:val="center"/>
          </w:tcPr>
          <w:p w14:paraId="6075482B" w14:textId="23621CB0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09" w:type="dxa"/>
            <w:vAlign w:val="center"/>
          </w:tcPr>
          <w:p w14:paraId="0E5E71E4" w14:textId="05F34377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28" w:type="dxa"/>
            <w:vAlign w:val="center"/>
          </w:tcPr>
          <w:p w14:paraId="5843EA41" w14:textId="606FD032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1</w:t>
            </w:r>
          </w:p>
        </w:tc>
        <w:tc>
          <w:tcPr>
            <w:tcW w:w="1555" w:type="dxa"/>
            <w:vAlign w:val="center"/>
          </w:tcPr>
          <w:p w14:paraId="407EA2D2" w14:textId="3C92EF32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368" w:type="dxa"/>
            <w:vAlign w:val="center"/>
          </w:tcPr>
          <w:p w14:paraId="553918A5" w14:textId="6BEF339E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thod</w:t>
            </w:r>
          </w:p>
        </w:tc>
        <w:tc>
          <w:tcPr>
            <w:tcW w:w="2970" w:type="dxa"/>
            <w:vAlign w:val="center"/>
          </w:tcPr>
          <w:p w14:paraId="0A73614A" w14:textId="6921B6DE" w:rsidR="00105FF2" w:rsidRPr="008A7168" w:rsidRDefault="00105FF2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Highly stable (test-retest .99, .98. .92, .98)</w:t>
            </w:r>
          </w:p>
        </w:tc>
      </w:tr>
      <w:tr w:rsidR="00105FF2" w:rsidRPr="002F75C1" w14:paraId="2076E8F5" w14:textId="77777777" w:rsidTr="00241A27">
        <w:tc>
          <w:tcPr>
            <w:tcW w:w="2038" w:type="dxa"/>
            <w:vAlign w:val="center"/>
          </w:tcPr>
          <w:p w14:paraId="002D00A2" w14:textId="2D6ED39E" w:rsidR="00105FF2" w:rsidRPr="008A7168" w:rsidRDefault="00105FF2" w:rsidP="000E512A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Jackson&lt;/Author&gt;&lt;Year&gt;2009&lt;/Year&gt;&lt;RecNum&gt;1980&lt;/RecNum&gt;&lt;DisplayText&gt;(Jackson, Chapman, &amp;amp; Crundall, 2009)&lt;/DisplayText&gt;&lt;record&gt;&lt;rec-number&gt;1980&lt;/rec-number&gt;&lt;foreign-keys&gt;&lt;key app="EN" db-id="fte529zvirww2aevxamxtp2me0d9fvz0fxvx" timestamp="1545519742"&gt;1980&lt;/key&gt;&lt;/foreign-keys&gt;&lt;ref-type name="Journal Article"&gt;17&lt;/ref-type&gt;&lt;contributors&gt;&lt;authors&gt;&lt;author&gt;Jackson, Lyn&lt;/author&gt;&lt;author&gt;Chapman, Peter&lt;/author&gt;&lt;author&gt;Crundall, David&lt;/author&gt;&lt;/authors&gt;&lt;/contributors&gt;&lt;titles&gt;&lt;title&gt;What happens next? Predicting other road users&amp;apos; behaviour as a function of driving experience and processing time&lt;/title&gt;&lt;secondary-title&gt;Ergonomics&lt;/secondary-title&gt;&lt;/titles&gt;&lt;periodical&gt;&lt;full-title&gt;Ergonomics&lt;/full-title&gt;&lt;/periodical&gt;&lt;pages&gt;154-164&lt;/pages&gt;&lt;volume&gt;52&lt;/volume&gt;&lt;number&gt;2&lt;/number&gt;&lt;dates&gt;&lt;year&gt;2009&lt;/year&gt;&lt;/dates&gt;&lt;isbn&gt;0014-0139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Jackson, Chapman, &amp; Crundall, 2009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597E0950" w14:textId="067411C3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</w:t>
            </w:r>
          </w:p>
        </w:tc>
        <w:tc>
          <w:tcPr>
            <w:tcW w:w="1350" w:type="dxa"/>
            <w:vAlign w:val="center"/>
          </w:tcPr>
          <w:p w14:paraId="53382053" w14:textId="5A0AFAD7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Videos</w:t>
            </w:r>
          </w:p>
        </w:tc>
        <w:tc>
          <w:tcPr>
            <w:tcW w:w="1409" w:type="dxa"/>
            <w:vAlign w:val="center"/>
          </w:tcPr>
          <w:p w14:paraId="2B3CE559" w14:textId="7245DF5F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 and Experienced</w:t>
            </w:r>
          </w:p>
        </w:tc>
        <w:tc>
          <w:tcPr>
            <w:tcW w:w="928" w:type="dxa"/>
            <w:vAlign w:val="center"/>
          </w:tcPr>
          <w:p w14:paraId="5A374EF6" w14:textId="7D973479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79</w:t>
            </w:r>
          </w:p>
        </w:tc>
        <w:tc>
          <w:tcPr>
            <w:tcW w:w="1555" w:type="dxa"/>
            <w:vAlign w:val="center"/>
          </w:tcPr>
          <w:p w14:paraId="16DD2616" w14:textId="2CC4F4A1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Hazard perception</w:t>
            </w:r>
          </w:p>
        </w:tc>
        <w:tc>
          <w:tcPr>
            <w:tcW w:w="1368" w:type="dxa"/>
            <w:vAlign w:val="center"/>
          </w:tcPr>
          <w:p w14:paraId="3D0AD0FD" w14:textId="1AE982E8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thod</w:t>
            </w:r>
          </w:p>
        </w:tc>
        <w:tc>
          <w:tcPr>
            <w:tcW w:w="2970" w:type="dxa"/>
            <w:vAlign w:val="center"/>
          </w:tcPr>
          <w:p w14:paraId="6300602F" w14:textId="0B4FBD86" w:rsidR="00105FF2" w:rsidRPr="008A7168" w:rsidRDefault="00105FF2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s did worse than experienced when the screen was blanked</w:t>
            </w:r>
          </w:p>
        </w:tc>
      </w:tr>
      <w:tr w:rsidR="00105FF2" w:rsidRPr="002F75C1" w14:paraId="17D564C5" w14:textId="77777777" w:rsidTr="00241A27">
        <w:tc>
          <w:tcPr>
            <w:tcW w:w="2038" w:type="dxa"/>
            <w:vAlign w:val="center"/>
          </w:tcPr>
          <w:p w14:paraId="091D6F64" w14:textId="1A818646" w:rsidR="00105FF2" w:rsidRPr="008A7168" w:rsidRDefault="00105FF2" w:rsidP="006A581F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6A581F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McGowan&lt;/Author&gt;&lt;Year&gt;2004&lt;/Year&gt;&lt;RecNum&gt;1878&lt;/RecNum&gt;&lt;DisplayText&gt;(McGowan &amp;amp; Banbury, 2004)&lt;/DisplayText&gt;&lt;record&gt;&lt;rec-number&gt;1878&lt;/rec-number&gt;&lt;foreign-keys&gt;&lt;key app="EN" db-id="fte529zvirww2aevxamxtp2me0d9fvz0fxvx" timestamp="1542502135"&gt;1878&lt;/key&gt;&lt;/foreign-keys&gt;&lt;ref-type name="Conference Proceedings"&gt;10&lt;/ref-type&gt;&lt;contributors&gt;&lt;authors&gt;&lt;author&gt;McGowan, Alastair&lt;/author&gt;&lt;author&gt;Banbury, Simon&lt;/author&gt;&lt;/authors&gt;&lt;/contributors&gt;&lt;titles&gt;&lt;title&gt;Interruption and reorientation effects of a situation awareness probe on driving hazard anticipation&lt;/title&gt;&lt;secondary-title&gt;Human Factors and Ergonomics Society Annual Meeting&lt;/secondary-title&gt;&lt;/titles&gt;&lt;pages&gt;290-294&lt;/pages&gt;&lt;volume&gt;48&lt;/volume&gt;&lt;number&gt;3&lt;/number&gt;&lt;dates&gt;&lt;year&gt;2004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McGowan &amp; Banbury, 2004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4947092C" w14:textId="0F716FE1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riving Hazard Anticipation</w:t>
            </w:r>
          </w:p>
        </w:tc>
        <w:tc>
          <w:tcPr>
            <w:tcW w:w="1350" w:type="dxa"/>
            <w:vAlign w:val="center"/>
          </w:tcPr>
          <w:p w14:paraId="4537BF84" w14:textId="0DDDD392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Videos</w:t>
            </w:r>
          </w:p>
        </w:tc>
        <w:tc>
          <w:tcPr>
            <w:tcW w:w="1409" w:type="dxa"/>
            <w:vAlign w:val="center"/>
          </w:tcPr>
          <w:p w14:paraId="06BAFF54" w14:textId="120A50CC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928" w:type="dxa"/>
            <w:vAlign w:val="center"/>
          </w:tcPr>
          <w:p w14:paraId="4EE1DADC" w14:textId="30CA63E6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52</w:t>
            </w:r>
          </w:p>
        </w:tc>
        <w:tc>
          <w:tcPr>
            <w:tcW w:w="1555" w:type="dxa"/>
            <w:vAlign w:val="center"/>
          </w:tcPr>
          <w:p w14:paraId="4995FD3E" w14:textId="5F673476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 (by query)</w:t>
            </w:r>
          </w:p>
        </w:tc>
        <w:tc>
          <w:tcPr>
            <w:tcW w:w="1368" w:type="dxa"/>
            <w:vAlign w:val="center"/>
          </w:tcPr>
          <w:p w14:paraId="1A210CC4" w14:textId="35B0C640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thod</w:t>
            </w:r>
          </w:p>
        </w:tc>
        <w:tc>
          <w:tcPr>
            <w:tcW w:w="2970" w:type="dxa"/>
            <w:vAlign w:val="center"/>
          </w:tcPr>
          <w:p w14:paraId="00F37B7F" w14:textId="7E5A3412" w:rsidR="00105FF2" w:rsidRPr="008A7168" w:rsidRDefault="00105FF2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Interruptions with relevant or cueing questions improved hazard detection time, but irrelevant questions negatively affected performance. Passive viewing of 20-25 second videos with 10 second interruptions; non-interrupted trials also improved hazard perception time even more</w:t>
            </w:r>
          </w:p>
        </w:tc>
      </w:tr>
      <w:tr w:rsidR="00105FF2" w:rsidRPr="002F75C1" w14:paraId="07E4F572" w14:textId="77777777" w:rsidTr="00241A27">
        <w:trPr>
          <w:trHeight w:val="980"/>
        </w:trPr>
        <w:tc>
          <w:tcPr>
            <w:tcW w:w="2038" w:type="dxa"/>
            <w:vAlign w:val="center"/>
          </w:tcPr>
          <w:p w14:paraId="2A3896EA" w14:textId="2E67DB76" w:rsidR="00105FF2" w:rsidRPr="008A7168" w:rsidRDefault="00105FF2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Gartenberg&lt;/Author&gt;&lt;Year&gt;2014&lt;/Year&gt;&lt;RecNum&gt;1930&lt;/RecNum&gt;&lt;DisplayText&gt;(Gartenberg, Breslow, McCurry, &amp;amp; Trafton, 2014)&lt;/DisplayText&gt;&lt;record&gt;&lt;rec-number&gt;1930&lt;/rec-number&gt;&lt;foreign-keys&gt;&lt;key app="EN" db-id="fte529zvirww2aevxamxtp2me0d9fvz0fxvx" timestamp="1545013984"&gt;1930&lt;/key&gt;&lt;/foreign-keys&gt;&lt;ref-type name="Journal Article"&gt;17&lt;/ref-type&gt;&lt;contributors&gt;&lt;authors&gt;&lt;author&gt;Gartenberg, Daniel&lt;/author&gt;&lt;author&gt;Breslow, Leonard&lt;/author&gt;&lt;author&gt;McCurry, J Malcolm&lt;/author&gt;&lt;author&gt;Trafton, J Greg&lt;/author&gt;&lt;/authors&gt;&lt;/contributors&gt;&lt;titles&gt;&lt;title&gt;Situation awareness recovery&lt;/title&gt;&lt;secondary-title&gt;Human Factors&lt;/secondary-title&gt;&lt;/titles&gt;&lt;periodical&gt;&lt;full-title&gt;Human Factors&lt;/full-title&gt;&lt;/periodical&gt;&lt;pages&gt;710-727&lt;/pages&gt;&lt;volume&gt;56&lt;/volume&gt;&lt;number&gt;4&lt;/number&gt;&lt;dates&gt;&lt;year&gt;2014&lt;/year&gt;&lt;/dates&gt;&lt;isbn&gt;0018-7208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Gartenberg, Breslow, McCurry, &amp; Trafton, 2014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522" w:type="dxa"/>
            <w:vAlign w:val="center"/>
          </w:tcPr>
          <w:p w14:paraId="58025943" w14:textId="65C74400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UAV</w:t>
            </w:r>
          </w:p>
        </w:tc>
        <w:tc>
          <w:tcPr>
            <w:tcW w:w="1350" w:type="dxa"/>
            <w:vAlign w:val="center"/>
          </w:tcPr>
          <w:p w14:paraId="6D273967" w14:textId="2888A166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09" w:type="dxa"/>
            <w:vAlign w:val="center"/>
          </w:tcPr>
          <w:p w14:paraId="14D20AFF" w14:textId="1CA48107" w:rsidR="00105FF2" w:rsidRPr="008A7168" w:rsidRDefault="00105FF2" w:rsidP="000E512A">
            <w:pPr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928" w:type="dxa"/>
            <w:vAlign w:val="center"/>
          </w:tcPr>
          <w:p w14:paraId="58FCA5BD" w14:textId="6DF69B25" w:rsidR="00105FF2" w:rsidRPr="008A7168" w:rsidRDefault="00105FF2" w:rsidP="000E512A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7</w:t>
            </w:r>
          </w:p>
        </w:tc>
        <w:tc>
          <w:tcPr>
            <w:tcW w:w="1555" w:type="dxa"/>
            <w:vAlign w:val="center"/>
          </w:tcPr>
          <w:p w14:paraId="6F6F19FA" w14:textId="28AABDB9" w:rsidR="00105FF2" w:rsidRPr="008A7168" w:rsidRDefault="00105FF2" w:rsidP="000E512A">
            <w:pPr>
              <w:tabs>
                <w:tab w:val="left" w:pos="5940"/>
              </w:tabs>
              <w:ind w:right="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 &amp; interruptions of unrelated tasks</w:t>
            </w:r>
          </w:p>
        </w:tc>
        <w:tc>
          <w:tcPr>
            <w:tcW w:w="1368" w:type="dxa"/>
            <w:vAlign w:val="center"/>
          </w:tcPr>
          <w:p w14:paraId="14446F41" w14:textId="2B446389" w:rsidR="00105FF2" w:rsidRPr="008A7168" w:rsidRDefault="00105FF2" w:rsidP="000E512A">
            <w:pPr>
              <w:ind w:right="316"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thod</w:t>
            </w:r>
          </w:p>
        </w:tc>
        <w:tc>
          <w:tcPr>
            <w:tcW w:w="2970" w:type="dxa"/>
            <w:vAlign w:val="center"/>
          </w:tcPr>
          <w:p w14:paraId="206CC597" w14:textId="7B583F7F" w:rsidR="00105FF2" w:rsidRPr="008A7168" w:rsidRDefault="00105FF2" w:rsidP="005E051D">
            <w:pPr>
              <w:ind w:right="7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8A7168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 comprehension was negatively effected by interruptions of unrelated tasks</w:t>
            </w:r>
          </w:p>
        </w:tc>
      </w:tr>
    </w:tbl>
    <w:p w14:paraId="15CAA2BF" w14:textId="013FA5B7" w:rsidR="00594BD6" w:rsidRDefault="0085638E">
      <w:pPr>
        <w:spacing w:before="0"/>
        <w:ind w:firstLine="0"/>
      </w:pPr>
      <w:r>
        <w:br w:type="page"/>
      </w:r>
    </w:p>
    <w:p w14:paraId="5E07A929" w14:textId="776E6E20" w:rsidR="00594BD6" w:rsidRDefault="00594BD6" w:rsidP="006A581F">
      <w:pPr>
        <w:pStyle w:val="Heading1"/>
      </w:pPr>
      <w:r w:rsidRPr="00594BD6">
        <w:t>Appendix F. Studies Investigating Team</w:t>
      </w:r>
      <w:r w:rsidR="00983E3A">
        <w:t xml:space="preserve"> and Shared</w:t>
      </w:r>
      <w:r w:rsidRPr="00594BD6">
        <w:t xml:space="preserve"> SA using Direct Objective SA Measures</w:t>
      </w:r>
    </w:p>
    <w:tbl>
      <w:tblPr>
        <w:tblStyle w:val="TableGrid"/>
        <w:tblW w:w="13068" w:type="dxa"/>
        <w:tblInd w:w="108" w:type="dxa"/>
        <w:tblLook w:val="04A0" w:firstRow="1" w:lastRow="0" w:firstColumn="1" w:lastColumn="0" w:noHBand="0" w:noVBand="1"/>
      </w:tblPr>
      <w:tblGrid>
        <w:gridCol w:w="1727"/>
        <w:gridCol w:w="1492"/>
        <w:gridCol w:w="1473"/>
        <w:gridCol w:w="1414"/>
        <w:gridCol w:w="1013"/>
        <w:gridCol w:w="1471"/>
        <w:gridCol w:w="1767"/>
        <w:gridCol w:w="2711"/>
      </w:tblGrid>
      <w:tr w:rsidR="00594BD6" w:rsidRPr="003E4E65" w14:paraId="4D89B778" w14:textId="77777777" w:rsidTr="00292157">
        <w:tc>
          <w:tcPr>
            <w:tcW w:w="1727" w:type="dxa"/>
            <w:vAlign w:val="center"/>
          </w:tcPr>
          <w:p w14:paraId="23AD44A5" w14:textId="7C31376D" w:rsidR="00594BD6" w:rsidRPr="00594BD6" w:rsidRDefault="00594BD6" w:rsidP="005B1C51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t>Paper</w:t>
            </w:r>
          </w:p>
        </w:tc>
        <w:tc>
          <w:tcPr>
            <w:tcW w:w="1492" w:type="dxa"/>
            <w:vAlign w:val="center"/>
          </w:tcPr>
          <w:p w14:paraId="492F3E6A" w14:textId="2D2FC292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t>Domain</w:t>
            </w:r>
          </w:p>
        </w:tc>
        <w:tc>
          <w:tcPr>
            <w:tcW w:w="1473" w:type="dxa"/>
            <w:vAlign w:val="center"/>
          </w:tcPr>
          <w:p w14:paraId="347A457F" w14:textId="1752A23C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t>Environment</w:t>
            </w:r>
          </w:p>
        </w:tc>
        <w:tc>
          <w:tcPr>
            <w:tcW w:w="1414" w:type="dxa"/>
            <w:vAlign w:val="center"/>
          </w:tcPr>
          <w:p w14:paraId="51C8DC92" w14:textId="5B5A9B59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t>Subjects</w:t>
            </w:r>
          </w:p>
        </w:tc>
        <w:tc>
          <w:tcPr>
            <w:tcW w:w="1013" w:type="dxa"/>
            <w:vAlign w:val="center"/>
          </w:tcPr>
          <w:p w14:paraId="21C2B92A" w14:textId="1CA8115F" w:rsidR="00594BD6" w:rsidRPr="00594BD6" w:rsidRDefault="00594BD6" w:rsidP="005B1C51">
            <w:pPr>
              <w:tabs>
                <w:tab w:val="left" w:pos="5940"/>
              </w:tabs>
              <w:ind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t>Number</w:t>
            </w:r>
          </w:p>
        </w:tc>
        <w:tc>
          <w:tcPr>
            <w:tcW w:w="1471" w:type="dxa"/>
            <w:vAlign w:val="center"/>
          </w:tcPr>
          <w:p w14:paraId="58294C8A" w14:textId="76AF2959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t>Measure</w:t>
            </w:r>
          </w:p>
        </w:tc>
        <w:tc>
          <w:tcPr>
            <w:tcW w:w="1767" w:type="dxa"/>
            <w:vAlign w:val="center"/>
          </w:tcPr>
          <w:p w14:paraId="464637DB" w14:textId="72DE588D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t>Team SA Measure</w:t>
            </w:r>
          </w:p>
        </w:tc>
        <w:tc>
          <w:tcPr>
            <w:tcW w:w="2711" w:type="dxa"/>
            <w:vAlign w:val="center"/>
          </w:tcPr>
          <w:p w14:paraId="0ED99DDC" w14:textId="0405FE2D" w:rsidR="00594BD6" w:rsidRPr="00594BD6" w:rsidRDefault="00594BD6" w:rsidP="00594BD6">
            <w:pPr>
              <w:ind w:right="316"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t>Finding</w:t>
            </w:r>
          </w:p>
        </w:tc>
      </w:tr>
      <w:tr w:rsidR="00594BD6" w:rsidRPr="003E4E65" w14:paraId="29A1854F" w14:textId="77777777" w:rsidTr="00292157">
        <w:tc>
          <w:tcPr>
            <w:tcW w:w="1727" w:type="dxa"/>
          </w:tcPr>
          <w:p w14:paraId="38A2B64D" w14:textId="2FBA2F09" w:rsidR="00594BD6" w:rsidRPr="00594BD6" w:rsidRDefault="001156BA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Artman&lt;/Author&gt;&lt;Year&gt;1999&lt;/Year&gt;&lt;RecNum&gt;2073&lt;/RecNum&gt;&lt;DisplayText&gt;(Artman, 1999)&lt;/DisplayText&gt;&lt;record&gt;&lt;rec-number&gt;2073&lt;/rec-number&gt;&lt;foreign-keys&gt;&lt;key app="EN" db-id="fte529zvirww2aevxamxtp2me0d9fvz0fxvx" timestamp="1556577805"&gt;2073&lt;/key&gt;&lt;/foreign-keys&gt;&lt;ref-type name="Journal Article"&gt;17&lt;/ref-type&gt;&lt;contributors&gt;&lt;authors&gt;&lt;author&gt;Artman, Henrik&lt;/author&gt;&lt;/authors&gt;&lt;/contributors&gt;&lt;titles&gt;&lt;title&gt;Situation awareness and co-operation within and between hierarchical units in dynamic decision making&lt;/title&gt;&lt;secondary-title&gt;Ergonomics&lt;/secondary-title&gt;&lt;/titles&gt;&lt;periodical&gt;&lt;full-title&gt;Ergonomics&lt;/full-title&gt;&lt;/periodical&gt;&lt;pages&gt;1404-1417&lt;/pages&gt;&lt;volume&gt;42&lt;/volume&gt;&lt;number&gt;11&lt;/number&gt;&lt;dates&gt;&lt;year&gt;1999&lt;/year&gt;&lt;/dates&gt;&lt;isbn&gt;0014-0139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Artman, 1999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</w:tcPr>
          <w:p w14:paraId="55386F74" w14:textId="6D78F196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mergency response</w:t>
            </w:r>
          </w:p>
        </w:tc>
        <w:tc>
          <w:tcPr>
            <w:tcW w:w="1473" w:type="dxa"/>
          </w:tcPr>
          <w:p w14:paraId="711899EB" w14:textId="53D8F8DC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14" w:type="dxa"/>
          </w:tcPr>
          <w:p w14:paraId="57D5B1F9" w14:textId="45CFE304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1013" w:type="dxa"/>
          </w:tcPr>
          <w:p w14:paraId="3C1982FC" w14:textId="5344FB26" w:rsidR="00594BD6" w:rsidRPr="00594BD6" w:rsidRDefault="00594BD6" w:rsidP="009E5FDB">
            <w:pPr>
              <w:tabs>
                <w:tab w:val="left" w:pos="5940"/>
              </w:tabs>
              <w:ind w:firstLine="0"/>
              <w:jc w:val="center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60</w:t>
            </w:r>
          </w:p>
        </w:tc>
        <w:tc>
          <w:tcPr>
            <w:tcW w:w="1471" w:type="dxa"/>
          </w:tcPr>
          <w:p w14:paraId="39C2DC1B" w14:textId="1863D3D3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767" w:type="dxa"/>
          </w:tcPr>
          <w:p w14:paraId="0382DA7E" w14:textId="48C1F229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hared SA (similarity)</w:t>
            </w:r>
          </w:p>
        </w:tc>
        <w:tc>
          <w:tcPr>
            <w:tcW w:w="2711" w:type="dxa"/>
          </w:tcPr>
          <w:p w14:paraId="4E04CFB7" w14:textId="16D655F3" w:rsidR="00594BD6" w:rsidRPr="00594BD6" w:rsidRDefault="00594BD6" w:rsidP="005E051D">
            <w:pPr>
              <w:ind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Negative effect of information overload on teams getting information in parallel compared to </w:t>
            </w:r>
            <w:r w:rsidR="00EB48DB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in serial;</w:t>
            </w: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 more successful teams crosscheck with each other; Planning important</w:t>
            </w:r>
            <w:r w:rsidR="00EB48DB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 to performance</w:t>
            </w:r>
          </w:p>
        </w:tc>
      </w:tr>
      <w:tr w:rsidR="00594BD6" w:rsidRPr="003E4E65" w14:paraId="414D286C" w14:textId="77777777" w:rsidTr="00292157">
        <w:tc>
          <w:tcPr>
            <w:tcW w:w="1727" w:type="dxa"/>
          </w:tcPr>
          <w:p w14:paraId="41650DC8" w14:textId="441DF8B7" w:rsidR="00594BD6" w:rsidRPr="00594BD6" w:rsidRDefault="00EB48DB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Bolstad&lt;/Author&gt;&lt;Year&gt;2003&lt;/Year&gt;&lt;RecNum&gt;1072&lt;/RecNum&gt;&lt;DisplayText&gt;(Bolstad &amp;amp; Endsley, 2003)&lt;/DisplayText&gt;&lt;record&gt;&lt;rec-number&gt;1072&lt;/rec-number&gt;&lt;foreign-keys&gt;&lt;key app="EN" db-id="fte529zvirww2aevxamxtp2me0d9fvz0fxvx" timestamp="0"&gt;1072&lt;/key&gt;&lt;/foreign-keys&gt;&lt;ref-type name="Conference Proceedings"&gt;10&lt;/ref-type&gt;&lt;contributors&gt;&lt;authors&gt;&lt;author&gt;Bolstad, C. A.&lt;/author&gt;&lt;author&gt;Endsley, M. R.&lt;/author&gt;&lt;/authors&gt;&lt;/contributors&gt;&lt;titles&gt;&lt;title&gt;Measuring shared and team situation awareness in the army&amp;apos;s future objective force&lt;/title&gt;&lt;secondary-title&gt;Human Factors and Ergonomics Society 47th Annual Meeting&lt;/secondary-title&gt;&lt;/titles&gt;&lt;pages&gt;364-373&lt;/pages&gt;&lt;dates&gt;&lt;year&gt;2003&lt;/year&gt;&lt;/dates&gt;&lt;pub-location&gt;Santa Monica, CA&lt;/pub-location&gt;&lt;publisher&gt;Human Factors and Ergonomics Society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Bolstad &amp; Endsley, 2003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</w:tcPr>
          <w:p w14:paraId="5CCE8473" w14:textId="7C12BE62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Military </w:t>
            </w:r>
          </w:p>
        </w:tc>
        <w:tc>
          <w:tcPr>
            <w:tcW w:w="1473" w:type="dxa"/>
          </w:tcPr>
          <w:p w14:paraId="79BC24F6" w14:textId="761EBC52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</w:tcPr>
          <w:p w14:paraId="41E2F4DE" w14:textId="142B8669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013" w:type="dxa"/>
          </w:tcPr>
          <w:p w14:paraId="3AD8BA19" w14:textId="64D01DEB" w:rsidR="00594BD6" w:rsidRPr="00594BD6" w:rsidRDefault="00594BD6" w:rsidP="009E5FDB">
            <w:pPr>
              <w:tabs>
                <w:tab w:val="left" w:pos="5940"/>
              </w:tabs>
              <w:ind w:firstLine="0"/>
              <w:jc w:val="center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5</w:t>
            </w:r>
          </w:p>
        </w:tc>
        <w:tc>
          <w:tcPr>
            <w:tcW w:w="1471" w:type="dxa"/>
          </w:tcPr>
          <w:p w14:paraId="27681591" w14:textId="1F18ADEB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767" w:type="dxa"/>
          </w:tcPr>
          <w:p w14:paraId="5F103643" w14:textId="111BEAC4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mbined Team SA Score; Shared SA</w:t>
            </w:r>
            <w:r w:rsidR="00CF3A32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 (</w:t>
            </w:r>
            <w:r w:rsidR="00CF3A32"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ilarity</w:t>
            </w:r>
            <w:r w:rsidR="00CF3A32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2711" w:type="dxa"/>
          </w:tcPr>
          <w:p w14:paraId="0BFE9956" w14:textId="50A04884" w:rsidR="00594BD6" w:rsidRPr="00594BD6" w:rsidRDefault="00594BD6" w:rsidP="005E051D">
            <w:pPr>
              <w:ind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gnificant differences in Team SA between teams; Significant challenges in shared SA within teams due to poor collaboration tools</w:t>
            </w:r>
          </w:p>
        </w:tc>
      </w:tr>
      <w:tr w:rsidR="00594BD6" w:rsidRPr="003E4E65" w14:paraId="43834C5B" w14:textId="77777777" w:rsidTr="00292157">
        <w:tc>
          <w:tcPr>
            <w:tcW w:w="1727" w:type="dxa"/>
          </w:tcPr>
          <w:p w14:paraId="541939EF" w14:textId="72C8E60B" w:rsidR="00594BD6" w:rsidRPr="00594BD6" w:rsidRDefault="00EB48DB" w:rsidP="002C3D99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Bolstad&lt;/Author&gt;&lt;Year&gt;2005&lt;/Year&gt;&lt;RecNum&gt;2041&lt;/RecNum&gt;&lt;DisplayText&gt;(Bolstad, et al., 2005)&lt;/DisplayText&gt;&lt;record&gt;&lt;rec-number&gt;2041&lt;/rec-number&gt;&lt;foreign-keys&gt;&lt;key app="EN" db-id="fte529zvirww2aevxamxtp2me0d9fvz0fxvx" timestamp="1553724342"&gt;2041&lt;/key&gt;&lt;/foreign-keys&gt;&lt;ref-type name="Conference Paper"&gt;47&lt;/ref-type&gt;&lt;contributors&gt;&lt;authors&gt;&lt;author&gt;Bolstad, Cheryl A&lt;/author&gt;&lt;author&gt;Cuevas, H&lt;/author&gt;&lt;author&gt;Gonzalez, Cleotilde&lt;/author&gt;&lt;author&gt;Schneider, Mike&lt;/author&gt;&lt;/authors&gt;&lt;/contributors&gt;&lt;titles&gt;&lt;title&gt;Modeling shared situation awareness&lt;/title&gt;&lt;secondary-title&gt;14th Conference on Behavior Representation in Modeling and Simulation (BRIMS) &lt;/secondary-title&gt;&lt;/titles&gt;&lt;dates&gt;&lt;year&gt;2005&lt;/year&gt;&lt;/dates&gt;&lt;pub-location&gt;Los Angles, CA&lt;/pub-locatio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Bolstad, et al., 2005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</w:tcPr>
          <w:p w14:paraId="66D06967" w14:textId="2A7330D5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</w:t>
            </w:r>
          </w:p>
        </w:tc>
        <w:tc>
          <w:tcPr>
            <w:tcW w:w="1473" w:type="dxa"/>
          </w:tcPr>
          <w:p w14:paraId="64687D9E" w14:textId="55A23238" w:rsidR="00594BD6" w:rsidRPr="00594BD6" w:rsidRDefault="009E5FDB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</w:tcPr>
          <w:p w14:paraId="17A7F124" w14:textId="4AE56024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013" w:type="dxa"/>
          </w:tcPr>
          <w:p w14:paraId="20DAA448" w14:textId="5CA6249C" w:rsidR="00594BD6" w:rsidRPr="00594BD6" w:rsidRDefault="00594BD6" w:rsidP="009E5FDB">
            <w:pPr>
              <w:tabs>
                <w:tab w:val="left" w:pos="5940"/>
              </w:tabs>
              <w:ind w:firstLine="0"/>
              <w:jc w:val="center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1471" w:type="dxa"/>
          </w:tcPr>
          <w:p w14:paraId="7EDD2C74" w14:textId="6CD76536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767" w:type="dxa"/>
          </w:tcPr>
          <w:p w14:paraId="05FF573B" w14:textId="60C69649" w:rsidR="00594BD6" w:rsidRPr="00594BD6" w:rsidRDefault="00594BD6" w:rsidP="00CF3A32">
            <w:pPr>
              <w:tabs>
                <w:tab w:val="left" w:pos="5940"/>
              </w:tabs>
              <w:ind w:right="22"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Shared SA </w:t>
            </w:r>
            <w:r w:rsidR="00CF3A32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(</w:t>
            </w: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ilarity</w:t>
            </w:r>
            <w:r w:rsidR="00CF3A32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)</w:t>
            </w: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2711" w:type="dxa"/>
          </w:tcPr>
          <w:p w14:paraId="2FC213EE" w14:textId="37AC18AE" w:rsidR="00594BD6" w:rsidRPr="00594BD6" w:rsidRDefault="00CF3A32" w:rsidP="005E051D">
            <w:pPr>
              <w:ind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</w:t>
            </w:r>
            <w:r w:rsidR="00594BD6"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hared knowledge and organizational hub distance predictive of Shared SA</w:t>
            </w:r>
          </w:p>
        </w:tc>
      </w:tr>
      <w:tr w:rsidR="00292157" w:rsidRPr="003E4E65" w14:paraId="7D241DF8" w14:textId="77777777" w:rsidTr="00292157">
        <w:tc>
          <w:tcPr>
            <w:tcW w:w="1727" w:type="dxa"/>
            <w:vAlign w:val="bottom"/>
          </w:tcPr>
          <w:p w14:paraId="43152B1D" w14:textId="4D668BB9" w:rsidR="00292157" w:rsidRPr="00C47724" w:rsidRDefault="007206E3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Bonney&lt;/Author&gt;&lt;Year&gt;2016&lt;/Year&gt;&lt;RecNum&gt;2096&lt;/RecNum&gt;&lt;DisplayText&gt;(Bonney, 2016)&lt;/DisplayText&gt;&lt;record&gt;&lt;rec-number&gt;2096&lt;/rec-number&gt;&lt;foreign-keys&gt;&lt;key app="EN" db-id="fte529zvirww2aevxamxtp2me0d9fvz0fxvx" timestamp="1556668120"&gt;2096&lt;/key&gt;&lt;/foreign-keys&gt;&lt;ref-type name="Journal Article"&gt;17&lt;/ref-type&gt;&lt;contributors&gt;&lt;authors&gt;&lt;author&gt;Bonney, L., Davis-Sramek, B., &amp;amp; Cadotte, E. R.&lt;/author&gt;&lt;/authors&gt;&lt;/contributors&gt;&lt;titles&gt;&lt;title&gt;Thinking” about business markets: A cognitive assessment of market awareness&lt;/title&gt;&lt;secondary-title&gt;Journal of Business Research&lt;/secondary-title&gt;&lt;/titles&gt;&lt;periodical&gt;&lt;full-title&gt;Journal of Business Research&lt;/full-title&gt;&lt;/periodical&gt;&lt;pages&gt;2641-2648&lt;/pages&gt;&lt;volume&gt;69&lt;/volume&gt;&lt;number&gt;8&lt;/number&gt;&lt;dates&gt;&lt;year&gt;2016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Bonney, 2016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  <w:vAlign w:val="bottom"/>
          </w:tcPr>
          <w:p w14:paraId="1E23CFBA" w14:textId="44B6F14D" w:rsidR="00292157" w:rsidRPr="00C47724" w:rsidRDefault="00292157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4772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Business</w:t>
            </w:r>
          </w:p>
        </w:tc>
        <w:tc>
          <w:tcPr>
            <w:tcW w:w="1473" w:type="dxa"/>
            <w:vAlign w:val="bottom"/>
          </w:tcPr>
          <w:p w14:paraId="5EE4E464" w14:textId="3954033F" w:rsidR="00292157" w:rsidRPr="00C47724" w:rsidRDefault="00292157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4772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  <w:bookmarkStart w:id="0" w:name="_GoBack"/>
            <w:bookmarkEnd w:id="0"/>
          </w:p>
        </w:tc>
        <w:tc>
          <w:tcPr>
            <w:tcW w:w="1414" w:type="dxa"/>
            <w:vAlign w:val="bottom"/>
          </w:tcPr>
          <w:p w14:paraId="0E1AB7A8" w14:textId="670D4D6B" w:rsidR="00292157" w:rsidRPr="00C47724" w:rsidRDefault="00292157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4772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1013" w:type="dxa"/>
            <w:vAlign w:val="bottom"/>
          </w:tcPr>
          <w:p w14:paraId="32046E04" w14:textId="045FF14B" w:rsidR="00292157" w:rsidRPr="00C47724" w:rsidRDefault="00292157" w:rsidP="009E5FDB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4772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823</w:t>
            </w:r>
          </w:p>
        </w:tc>
        <w:tc>
          <w:tcPr>
            <w:tcW w:w="1471" w:type="dxa"/>
            <w:vAlign w:val="center"/>
          </w:tcPr>
          <w:p w14:paraId="6EFD5BF4" w14:textId="6FB8818A" w:rsidR="00292157" w:rsidRPr="00C47724" w:rsidRDefault="00292157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4772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767" w:type="dxa"/>
            <w:vAlign w:val="center"/>
          </w:tcPr>
          <w:p w14:paraId="08BD8AF1" w14:textId="144E8D49" w:rsidR="00292157" w:rsidRPr="00C47724" w:rsidRDefault="00292157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4772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hared SA similarity (number of matches)</w:t>
            </w:r>
          </w:p>
        </w:tc>
        <w:tc>
          <w:tcPr>
            <w:tcW w:w="2711" w:type="dxa"/>
            <w:vAlign w:val="bottom"/>
          </w:tcPr>
          <w:p w14:paraId="6A87F738" w14:textId="7C7B2B80" w:rsidR="00292157" w:rsidRPr="00C47724" w:rsidRDefault="00292157" w:rsidP="00C47724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4772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Team performance predicted by Shared SA and Shared strategy. High SA teams benefited from greater variance in SA across the team. </w:t>
            </w:r>
          </w:p>
        </w:tc>
      </w:tr>
      <w:tr w:rsidR="00594BD6" w:rsidRPr="003E4E65" w14:paraId="5B9E7B55" w14:textId="77777777" w:rsidTr="00292157">
        <w:tc>
          <w:tcPr>
            <w:tcW w:w="1727" w:type="dxa"/>
          </w:tcPr>
          <w:p w14:paraId="0E7590EF" w14:textId="64ACE07C" w:rsidR="00594BD6" w:rsidRPr="00594BD6" w:rsidRDefault="00EB48DB" w:rsidP="002C3D99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Brooks&lt;/Author&gt;&lt;Year&gt;2003&lt;/Year&gt;&lt;RecNum&gt;2071&lt;/RecNum&gt;&lt;DisplayText&gt;(Brooks, Switzer, &amp;amp; Gugerty, 2003)&lt;/DisplayText&gt;&lt;record&gt;&lt;rec-number&gt;2071&lt;/rec-number&gt;&lt;foreign-keys&gt;&lt;key app="EN" db-id="fte529zvirww2aevxamxtp2me0d9fvz0fxvx" timestamp="1556573761"&gt;2071&lt;/key&gt;&lt;/foreign-keys&gt;&lt;ref-type name="Conference Proceedings"&gt;10&lt;/ref-type&gt;&lt;contributors&gt;&lt;authors&gt;&lt;author&gt;Brooks, Johnell O&lt;/author&gt;&lt;author&gt;Switzer, Fred S&lt;/author&gt;&lt;author&gt;Gugerty, Leo&lt;/author&gt;&lt;/authors&gt;&lt;/contributors&gt;&lt;titles&gt;&lt;title&gt;Effects of situation awareness training on novice process control plant operators&lt;/title&gt;&lt;secondary-title&gt;Human Factors and Ergonomics Society Annual Meeting&lt;/secondary-title&gt;&lt;/titles&gt;&lt;pages&gt;606-609&lt;/pages&gt;&lt;volume&gt;47&lt;/volume&gt;&lt;number&gt;3&lt;/number&gt;&lt;dates&gt;&lt;year&gt;2003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Brooks, Switzer, &amp; Gugerty, 2003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</w:tcPr>
          <w:p w14:paraId="4F45CCE2" w14:textId="3D376F58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ocess control</w:t>
            </w:r>
          </w:p>
        </w:tc>
        <w:tc>
          <w:tcPr>
            <w:tcW w:w="1473" w:type="dxa"/>
          </w:tcPr>
          <w:p w14:paraId="43D1CC73" w14:textId="12B75937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</w:tcPr>
          <w:p w14:paraId="629D2327" w14:textId="1EE64915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013" w:type="dxa"/>
          </w:tcPr>
          <w:p w14:paraId="415A8508" w14:textId="038E63A7" w:rsidR="00594BD6" w:rsidRPr="00594BD6" w:rsidRDefault="00594BD6" w:rsidP="009E5FDB">
            <w:pPr>
              <w:tabs>
                <w:tab w:val="left" w:pos="5940"/>
              </w:tabs>
              <w:ind w:firstLine="0"/>
              <w:jc w:val="center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4</w:t>
            </w:r>
          </w:p>
        </w:tc>
        <w:tc>
          <w:tcPr>
            <w:tcW w:w="1471" w:type="dxa"/>
          </w:tcPr>
          <w:p w14:paraId="48AE5308" w14:textId="0891B9EA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767" w:type="dxa"/>
          </w:tcPr>
          <w:p w14:paraId="62B42C8D" w14:textId="5995FAFB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mbined Team SA Score</w:t>
            </w:r>
          </w:p>
        </w:tc>
        <w:tc>
          <w:tcPr>
            <w:tcW w:w="2711" w:type="dxa"/>
          </w:tcPr>
          <w:p w14:paraId="351E047A" w14:textId="69CA5921" w:rsidR="00594BD6" w:rsidRPr="00594BD6" w:rsidRDefault="00594BD6" w:rsidP="005E051D">
            <w:pPr>
              <w:ind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t sensitive to a 5 minute "SA training" video</w:t>
            </w:r>
          </w:p>
        </w:tc>
      </w:tr>
      <w:tr w:rsidR="00594BD6" w:rsidRPr="003E4E65" w14:paraId="644CE3B3" w14:textId="77777777" w:rsidTr="00292157">
        <w:tc>
          <w:tcPr>
            <w:tcW w:w="1727" w:type="dxa"/>
          </w:tcPr>
          <w:p w14:paraId="3CC410A8" w14:textId="0E33308F" w:rsidR="00594BD6" w:rsidRPr="00594BD6" w:rsidRDefault="00EB48DB" w:rsidP="002C3D99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Cooke&lt;/Author&gt;&lt;Year&gt;1998&lt;/Year&gt;&lt;RecNum&gt;2064&lt;/RecNum&gt;&lt;DisplayText&gt;(Cooke, Stout, Rivera, &amp;amp; Salas, 1998)&lt;/DisplayText&gt;&lt;record&gt;&lt;rec-number&gt;2064&lt;/rec-number&gt;&lt;foreign-keys&gt;&lt;key app="EN" db-id="fte529zvirww2aevxamxtp2me0d9fvz0fxvx" timestamp="1556554641"&gt;2064&lt;/key&gt;&lt;/foreign-keys&gt;&lt;ref-type name="Conference Proceedings"&gt;10&lt;/ref-type&gt;&lt;contributors&gt;&lt;authors&gt;&lt;author&gt;Cooke, Nancy J&lt;/author&gt;&lt;author&gt;Stout, Rene&amp;apos;e&lt;/author&gt;&lt;author&gt;Rivera, Krisela&lt;/author&gt;&lt;author&gt;Salas, Eduardo&lt;/author&gt;&lt;/authors&gt;&lt;/contributors&gt;&lt;titles&gt;&lt;title&gt;Exploring measures of team knowledge&lt;/title&gt;&lt;secondary-title&gt;Human Factors and Ergonomics Society Annual Meeting&lt;/secondary-title&gt;&lt;/titles&gt;&lt;pages&gt;215-219&lt;/pages&gt;&lt;volume&gt;42&lt;/volume&gt;&lt;number&gt;3&lt;/number&gt;&lt;dates&gt;&lt;year&gt;1998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Cooke, Stout, Rivera, &amp; Salas, 1998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</w:tcPr>
          <w:p w14:paraId="48BFE1A9" w14:textId="50B350A4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Helicopter</w:t>
            </w:r>
          </w:p>
        </w:tc>
        <w:tc>
          <w:tcPr>
            <w:tcW w:w="1473" w:type="dxa"/>
          </w:tcPr>
          <w:p w14:paraId="0440E811" w14:textId="0A29953F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14" w:type="dxa"/>
          </w:tcPr>
          <w:p w14:paraId="49137538" w14:textId="784F5A6A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1013" w:type="dxa"/>
          </w:tcPr>
          <w:p w14:paraId="0A84C328" w14:textId="174C8E1F" w:rsidR="00594BD6" w:rsidRPr="00594BD6" w:rsidRDefault="00594BD6" w:rsidP="009E5FDB">
            <w:pPr>
              <w:tabs>
                <w:tab w:val="left" w:pos="5940"/>
              </w:tabs>
              <w:ind w:firstLine="0"/>
              <w:jc w:val="center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4</w:t>
            </w:r>
          </w:p>
        </w:tc>
        <w:tc>
          <w:tcPr>
            <w:tcW w:w="1471" w:type="dxa"/>
          </w:tcPr>
          <w:p w14:paraId="223F98E5" w14:textId="6EF4E73E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, SPAM</w:t>
            </w:r>
          </w:p>
        </w:tc>
        <w:tc>
          <w:tcPr>
            <w:tcW w:w="1767" w:type="dxa"/>
          </w:tcPr>
          <w:p w14:paraId="7CD947FA" w14:textId="44582744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mbined Team SA Score</w:t>
            </w:r>
          </w:p>
        </w:tc>
        <w:tc>
          <w:tcPr>
            <w:tcW w:w="2711" w:type="dxa"/>
          </w:tcPr>
          <w:p w14:paraId="36AB4A44" w14:textId="691E2D94" w:rsidR="00594BD6" w:rsidRPr="00594BD6" w:rsidRDefault="00594BD6" w:rsidP="005E051D">
            <w:pPr>
              <w:ind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Team Knowledge accuracy predicted Team SA (.762, .781, .772, .690). Team SA also</w:t>
            </w:r>
            <w:r w:rsidR="00EB48DB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 predicted by role knowledge (.</w:t>
            </w: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677,.676 ) and non-role knowledge (.753). Shared knowledge decreased over time</w:t>
            </w:r>
          </w:p>
        </w:tc>
      </w:tr>
      <w:tr w:rsidR="00594BD6" w:rsidRPr="003E4E65" w14:paraId="5301A148" w14:textId="77777777" w:rsidTr="00292157">
        <w:tc>
          <w:tcPr>
            <w:tcW w:w="1727" w:type="dxa"/>
          </w:tcPr>
          <w:p w14:paraId="4D1DDC9A" w14:textId="10E9F86E" w:rsidR="00594BD6" w:rsidRPr="00594BD6" w:rsidRDefault="00EB48DB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Cooke&lt;/Author&gt;&lt;Year&gt;2001&lt;/Year&gt;&lt;RecNum&gt;2065&lt;/RecNum&gt;&lt;DisplayText&gt;(Cooke, Kiekel, &amp;amp; Helm, 2001)&lt;/DisplayText&gt;&lt;record&gt;&lt;rec-number&gt;2065&lt;/rec-number&gt;&lt;foreign-keys&gt;&lt;key app="EN" db-id="fte529zvirww2aevxamxtp2me0d9fvz0fxvx" timestamp="1556556378"&gt;2065&lt;/key&gt;&lt;/foreign-keys&gt;&lt;ref-type name="Journal Article"&gt;17&lt;/ref-type&gt;&lt;contributors&gt;&lt;authors&gt;&lt;author&gt;Cooke, Nancy J&lt;/author&gt;&lt;author&gt;Kiekel, Preston A&lt;/author&gt;&lt;author&gt;Helm, Erin E&lt;/author&gt;&lt;/authors&gt;&lt;/contributors&gt;&lt;titles&gt;&lt;title&gt;Measuring team knowledge during skill acquisition of a complex task&lt;/title&gt;&lt;secondary-title&gt;International Journal of Cognitive Ergonomics&lt;/secondary-title&gt;&lt;/titles&gt;&lt;periodical&gt;&lt;full-title&gt;International Journal of Cognitive Ergonomics&lt;/full-title&gt;&lt;/periodical&gt;&lt;pages&gt;297-315&lt;/pages&gt;&lt;volume&gt;5&lt;/volume&gt;&lt;number&gt;3&lt;/number&gt;&lt;dates&gt;&lt;year&gt;2001&lt;/year&gt;&lt;/dates&gt;&lt;isbn&gt;1088-636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Cooke, Kiekel, &amp; Helm, 2001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</w:tcPr>
          <w:p w14:paraId="0DA4E70D" w14:textId="7631F4E1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UAV</w:t>
            </w:r>
          </w:p>
        </w:tc>
        <w:tc>
          <w:tcPr>
            <w:tcW w:w="1473" w:type="dxa"/>
          </w:tcPr>
          <w:p w14:paraId="0A408ECE" w14:textId="758C43BC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</w:tcPr>
          <w:p w14:paraId="69B32756" w14:textId="210F87FF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1013" w:type="dxa"/>
          </w:tcPr>
          <w:p w14:paraId="18F8F86B" w14:textId="6BE10F7C" w:rsidR="00594BD6" w:rsidRPr="00594BD6" w:rsidRDefault="00594BD6" w:rsidP="009E5FDB">
            <w:pPr>
              <w:tabs>
                <w:tab w:val="left" w:pos="5940"/>
              </w:tabs>
              <w:ind w:firstLine="0"/>
              <w:jc w:val="center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33</w:t>
            </w:r>
          </w:p>
        </w:tc>
        <w:tc>
          <w:tcPr>
            <w:tcW w:w="1471" w:type="dxa"/>
          </w:tcPr>
          <w:p w14:paraId="225EE31C" w14:textId="341BFDAF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PAM</w:t>
            </w:r>
          </w:p>
        </w:tc>
        <w:tc>
          <w:tcPr>
            <w:tcW w:w="1767" w:type="dxa"/>
          </w:tcPr>
          <w:p w14:paraId="2D3B7287" w14:textId="30E0034F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mbined Team SA Score; Shared SA (similarity)</w:t>
            </w:r>
          </w:p>
        </w:tc>
        <w:tc>
          <w:tcPr>
            <w:tcW w:w="2711" w:type="dxa"/>
          </w:tcPr>
          <w:p w14:paraId="5CA57836" w14:textId="0D4206F1" w:rsidR="00594BD6" w:rsidRPr="00594BD6" w:rsidRDefault="00594BD6" w:rsidP="005E051D">
            <w:pPr>
              <w:ind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Team performance predicted by Team SA accuracy (r = .88) and </w:t>
            </w:r>
            <w:r w:rsidR="00EB48DB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SA </w:t>
            </w: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ilarity(r=.22) for L1 and L3 queries</w:t>
            </w:r>
          </w:p>
        </w:tc>
      </w:tr>
      <w:tr w:rsidR="00292157" w:rsidRPr="003E4E65" w14:paraId="04E3CEED" w14:textId="77777777" w:rsidTr="00C47724">
        <w:tc>
          <w:tcPr>
            <w:tcW w:w="1727" w:type="dxa"/>
            <w:vAlign w:val="center"/>
          </w:tcPr>
          <w:p w14:paraId="0903C60A" w14:textId="16C84E3B" w:rsidR="00292157" w:rsidRPr="00C47724" w:rsidRDefault="007206E3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Coolen&lt;/Author&gt;&lt;Year&gt;2019&lt;/Year&gt;&lt;RecNum&gt;2079&lt;/RecNum&gt;&lt;DisplayText&gt;(Coolen, Draaisma, &amp;amp; Loeffen, 2019)&lt;/DisplayText&gt;&lt;record&gt;&lt;rec-number&gt;2079&lt;/rec-number&gt;&lt;foreign-keys&gt;&lt;key app="EN" db-id="fte529zvirww2aevxamxtp2me0d9fvz0fxvx" timestamp="1556655244"&gt;2079&lt;/key&gt;&lt;/foreign-keys&gt;&lt;ref-type name="Journal Article"&gt;17&lt;/ref-type&gt;&lt;contributors&gt;&lt;authors&gt;&lt;author&gt;Coolen, Ester&lt;/author&gt;&lt;author&gt;Draaisma, Jos&lt;/author&gt;&lt;author&gt;Loeffen, Jan&lt;/author&gt;&lt;/authors&gt;&lt;/contributors&gt;&lt;titles&gt;&lt;title&gt;Measuring situation awareness and team effectiveness in pediatric acute care by using the situation global assessment technique&lt;/title&gt;&lt;secondary-title&gt;European Journal Of Pediatrics&lt;/secondary-title&gt;&lt;/titles&gt;&lt;periodical&gt;&lt;full-title&gt;European journal of pediatrics&lt;/full-title&gt;&lt;/periodical&gt;&lt;pages&gt;1-14&lt;/pages&gt;&lt;dates&gt;&lt;year&gt;2019&lt;/year&gt;&lt;/dates&gt;&lt;isbn&gt;0340-6199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Coolen, Draaisma, &amp; Loeffen, 2019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  <w:vAlign w:val="center"/>
          </w:tcPr>
          <w:p w14:paraId="70D12501" w14:textId="0924C5FF" w:rsidR="00292157" w:rsidRPr="00C47724" w:rsidRDefault="00292157" w:rsidP="00C47724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4772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dical</w:t>
            </w:r>
          </w:p>
        </w:tc>
        <w:tc>
          <w:tcPr>
            <w:tcW w:w="1473" w:type="dxa"/>
            <w:vAlign w:val="center"/>
          </w:tcPr>
          <w:p w14:paraId="22857A1F" w14:textId="62CC83F4" w:rsidR="00292157" w:rsidRPr="00C47724" w:rsidRDefault="00292157" w:rsidP="00C47724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4772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75AABA52" w14:textId="5AEF09F2" w:rsidR="00292157" w:rsidRPr="00C47724" w:rsidRDefault="00292157" w:rsidP="00C47724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4772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013" w:type="dxa"/>
            <w:vAlign w:val="center"/>
          </w:tcPr>
          <w:p w14:paraId="31BACB6F" w14:textId="1F5D6EBE" w:rsidR="00292157" w:rsidRPr="00C47724" w:rsidRDefault="00292157" w:rsidP="009E5FDB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4772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96</w:t>
            </w:r>
          </w:p>
        </w:tc>
        <w:tc>
          <w:tcPr>
            <w:tcW w:w="1471" w:type="dxa"/>
            <w:vAlign w:val="center"/>
          </w:tcPr>
          <w:p w14:paraId="661B2DAD" w14:textId="5E6E4317" w:rsidR="00292157" w:rsidRPr="00C47724" w:rsidRDefault="00292157" w:rsidP="00C47724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4772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767" w:type="dxa"/>
            <w:vAlign w:val="center"/>
          </w:tcPr>
          <w:p w14:paraId="3BB42335" w14:textId="36E88637" w:rsidR="00292157" w:rsidRPr="00C47724" w:rsidRDefault="00C47724" w:rsidP="00C47724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hared</w:t>
            </w:r>
            <w:r w:rsidR="00292157" w:rsidRPr="00C4772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 SA similarity </w:t>
            </w:r>
          </w:p>
        </w:tc>
        <w:tc>
          <w:tcPr>
            <w:tcW w:w="2711" w:type="dxa"/>
            <w:vAlign w:val="center"/>
          </w:tcPr>
          <w:p w14:paraId="08B78E89" w14:textId="68EC11CF" w:rsidR="00292157" w:rsidRPr="00C47724" w:rsidRDefault="00292157" w:rsidP="00C47724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4772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nsensus on problem and on diagnosis both highly predictive of time to goal achievement</w:t>
            </w:r>
          </w:p>
        </w:tc>
      </w:tr>
      <w:tr w:rsidR="00594BD6" w:rsidRPr="003E4E65" w14:paraId="614CAB07" w14:textId="77777777" w:rsidTr="00292157">
        <w:tc>
          <w:tcPr>
            <w:tcW w:w="1727" w:type="dxa"/>
          </w:tcPr>
          <w:p w14:paraId="5B426286" w14:textId="63B3D2B9" w:rsidR="00594BD6" w:rsidRPr="00594BD6" w:rsidRDefault="00EB48DB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Crozier&lt;/Author&gt;&lt;Year&gt;2015&lt;/Year&gt;&lt;RecNum&gt;1981&lt;/RecNum&gt;&lt;DisplayText&gt;(Crozier et al., 2015)&lt;/DisplayText&gt;&lt;record&gt;&lt;rec-number&gt;1981&lt;/rec-number&gt;&lt;foreign-keys&gt;&lt;key app="EN" db-id="fte529zvirww2aevxamxtp2me0d9fvz0fxvx" timestamp="1545533196"&gt;1981&lt;/key&gt;&lt;/foreign-keys&gt;&lt;ref-type name="Journal Article"&gt;17&lt;/ref-type&gt;&lt;contributors&gt;&lt;authors&gt;&lt;author&gt;Crozier, Michael S&lt;/author&gt;&lt;author&gt;Ting, Heather Y&lt;/author&gt;&lt;author&gt;Boone, Darrell C&lt;/author&gt;&lt;author&gt;O’Regan, Noel B&lt;/author&gt;&lt;author&gt;Bandrauk, Nathalie&lt;/author&gt;&lt;author&gt;Furey, Andrew&lt;/author&gt;&lt;author&gt;Squires, Cynthia&lt;/author&gt;&lt;author&gt;Hapgood, Joanne&lt;/author&gt;&lt;author&gt;Hogan, Michael P&lt;/author&gt;&lt;/authors&gt;&lt;/contributors&gt;&lt;titles&gt;&lt;title&gt;Use of human patient simulation and validation of the Team Situation Awareness Global Assessment Technique (TSAGAT): A multidisciplinary team assessment tool in trauma education&lt;/title&gt;&lt;secondary-title&gt;Journal Of Surgical Education&lt;/secondary-title&gt;&lt;/titles&gt;&lt;periodical&gt;&lt;full-title&gt;Journal of surgical education&lt;/full-title&gt;&lt;/periodical&gt;&lt;pages&gt;156-163&lt;/pages&gt;&lt;volume&gt;72&lt;/volume&gt;&lt;number&gt;1&lt;/number&gt;&lt;dates&gt;&lt;year&gt;2015&lt;/year&gt;&lt;/dates&gt;&lt;isbn&gt;1931-7204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Crozier et al., 2015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</w:tcPr>
          <w:p w14:paraId="1CCA9CFA" w14:textId="7488B6A4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dical</w:t>
            </w:r>
          </w:p>
        </w:tc>
        <w:tc>
          <w:tcPr>
            <w:tcW w:w="1473" w:type="dxa"/>
          </w:tcPr>
          <w:p w14:paraId="23F4F026" w14:textId="3BD3B108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</w:tcPr>
          <w:p w14:paraId="06ADA6AB" w14:textId="433B58B2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013" w:type="dxa"/>
          </w:tcPr>
          <w:p w14:paraId="4EDF9ED3" w14:textId="56C687DE" w:rsidR="00594BD6" w:rsidRPr="00594BD6" w:rsidRDefault="00594BD6" w:rsidP="009E5FDB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1471" w:type="dxa"/>
          </w:tcPr>
          <w:p w14:paraId="73DCE109" w14:textId="19573C5F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767" w:type="dxa"/>
          </w:tcPr>
          <w:p w14:paraId="7BB2150B" w14:textId="45C76387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Combined Team SA Score; </w:t>
            </w:r>
            <w:r w:rsidR="00EB48DB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        </w:t>
            </w: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hared SA; Complimentary SA</w:t>
            </w:r>
          </w:p>
        </w:tc>
        <w:tc>
          <w:tcPr>
            <w:tcW w:w="2711" w:type="dxa"/>
          </w:tcPr>
          <w:p w14:paraId="79DE5415" w14:textId="0778A578" w:rsidR="00594BD6" w:rsidRPr="00594BD6" w:rsidRDefault="00594BD6" w:rsidP="005E051D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Team SA and Complimentary SA higher for more experienced teams; Team SA highly correlated with checklist performance (r = .995)</w:t>
            </w:r>
          </w:p>
        </w:tc>
      </w:tr>
      <w:tr w:rsidR="00594BD6" w:rsidRPr="003E4E65" w14:paraId="319890BB" w14:textId="77777777" w:rsidTr="00292157">
        <w:tc>
          <w:tcPr>
            <w:tcW w:w="1727" w:type="dxa"/>
          </w:tcPr>
          <w:p w14:paraId="27B0B74A" w14:textId="2701922C" w:rsidR="00594BD6" w:rsidRPr="00594BD6" w:rsidRDefault="00EB48DB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Cuevas&lt;/Author&gt;&lt;Year&gt;2010&lt;/Year&gt;&lt;RecNum&gt;1985&lt;/RecNum&gt;&lt;DisplayText&gt;(Cuevas &amp;amp; Bolstad, 2010)&lt;/DisplayText&gt;&lt;record&gt;&lt;rec-number&gt;1985&lt;/rec-number&gt;&lt;foreign-keys&gt;&lt;key app="EN" db-id="fte529zvirww2aevxamxtp2me0d9fvz0fxvx" timestamp="1545534451"&gt;1985&lt;/key&gt;&lt;/foreign-keys&gt;&lt;ref-type name="Conference Proceedings"&gt;10&lt;/ref-type&gt;&lt;contributors&gt;&lt;authors&gt;&lt;author&gt;Cuevas, Haydee M&lt;/author&gt;&lt;author&gt;Bolstad, Cheryl A&lt;/author&gt;&lt;/authors&gt;&lt;/contributors&gt;&lt;titles&gt;&lt;title&gt;Influence of team leaders&amp;apos; situation awareness on their team&amp;apos;s situation awareness and performance&lt;/title&gt;&lt;secondary-title&gt;Human Factors and Ergonomics Society Annual Meeting&lt;/secondary-title&gt;&lt;/titles&gt;&lt;pages&gt;309-313&lt;/pages&gt;&lt;volume&gt;54&lt;/volume&gt;&lt;number&gt;4&lt;/number&gt;&lt;dates&gt;&lt;year&gt;2010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Cuevas &amp; Bolstad, 2010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</w:tcPr>
          <w:p w14:paraId="41745625" w14:textId="0EA279BD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</w:t>
            </w:r>
          </w:p>
        </w:tc>
        <w:tc>
          <w:tcPr>
            <w:tcW w:w="1473" w:type="dxa"/>
          </w:tcPr>
          <w:p w14:paraId="27198F20" w14:textId="0A250627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Simulation </w:t>
            </w:r>
          </w:p>
        </w:tc>
        <w:tc>
          <w:tcPr>
            <w:tcW w:w="1414" w:type="dxa"/>
          </w:tcPr>
          <w:p w14:paraId="1A94959F" w14:textId="4969CC60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013" w:type="dxa"/>
          </w:tcPr>
          <w:p w14:paraId="513CA3D1" w14:textId="7AD26047" w:rsidR="00594BD6" w:rsidRPr="00594BD6" w:rsidRDefault="00594BD6" w:rsidP="009E5FDB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9</w:t>
            </w:r>
          </w:p>
        </w:tc>
        <w:tc>
          <w:tcPr>
            <w:tcW w:w="1471" w:type="dxa"/>
          </w:tcPr>
          <w:p w14:paraId="1E656577" w14:textId="73C48916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767" w:type="dxa"/>
          </w:tcPr>
          <w:p w14:paraId="32F24638" w14:textId="55CC1697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Team agreement with leader</w:t>
            </w:r>
          </w:p>
        </w:tc>
        <w:tc>
          <w:tcPr>
            <w:tcW w:w="2711" w:type="dxa"/>
          </w:tcPr>
          <w:p w14:paraId="137CB0D5" w14:textId="118B739A" w:rsidR="00594BD6" w:rsidRPr="00594BD6" w:rsidRDefault="00594BD6" w:rsidP="005E051D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Team leader SA is significant predictor of Team SA (r = .348) 12% of variance</w:t>
            </w:r>
          </w:p>
        </w:tc>
      </w:tr>
      <w:tr w:rsidR="00594BD6" w:rsidRPr="003E4E65" w14:paraId="7EEE62A7" w14:textId="77777777" w:rsidTr="00292157">
        <w:tc>
          <w:tcPr>
            <w:tcW w:w="1727" w:type="dxa"/>
          </w:tcPr>
          <w:p w14:paraId="08DA65B3" w14:textId="6289A760" w:rsidR="00594BD6" w:rsidRPr="00594BD6" w:rsidRDefault="00EB48DB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Cuevas&lt;/Author&gt;&lt;Year&gt;2010&lt;/Year&gt;&lt;RecNum&gt;1985&lt;/RecNum&gt;&lt;DisplayText&gt;(Cuevas &amp;amp; Bolstad, 2010)&lt;/DisplayText&gt;&lt;record&gt;&lt;rec-number&gt;1985&lt;/rec-number&gt;&lt;foreign-keys&gt;&lt;key app="EN" db-id="fte529zvirww2aevxamxtp2me0d9fvz0fxvx" timestamp="1545534451"&gt;1985&lt;/key&gt;&lt;/foreign-keys&gt;&lt;ref-type name="Conference Proceedings"&gt;10&lt;/ref-type&gt;&lt;contributors&gt;&lt;authors&gt;&lt;author&gt;Cuevas, Haydee M&lt;/author&gt;&lt;author&gt;Bolstad, Cheryl A&lt;/author&gt;&lt;/authors&gt;&lt;/contributors&gt;&lt;titles&gt;&lt;title&gt;Influence of team leaders&amp;apos; situation awareness on their team&amp;apos;s situation awareness and performance&lt;/title&gt;&lt;secondary-title&gt;Human Factors and Ergonomics Society Annual Meeting&lt;/secondary-title&gt;&lt;/titles&gt;&lt;pages&gt;309-313&lt;/pages&gt;&lt;volume&gt;54&lt;/volume&gt;&lt;number&gt;4&lt;/number&gt;&lt;dates&gt;&lt;year&gt;2010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Cuevas &amp; Bolstad, 2010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</w:tcPr>
          <w:p w14:paraId="3D7C4C2F" w14:textId="508B9A11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</w:t>
            </w:r>
          </w:p>
        </w:tc>
        <w:tc>
          <w:tcPr>
            <w:tcW w:w="1473" w:type="dxa"/>
          </w:tcPr>
          <w:p w14:paraId="64837DD7" w14:textId="16A2594B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Simulation </w:t>
            </w:r>
          </w:p>
        </w:tc>
        <w:tc>
          <w:tcPr>
            <w:tcW w:w="1414" w:type="dxa"/>
          </w:tcPr>
          <w:p w14:paraId="237F87FC" w14:textId="6D4840ED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013" w:type="dxa"/>
          </w:tcPr>
          <w:p w14:paraId="6E909115" w14:textId="07EFA429" w:rsidR="00594BD6" w:rsidRPr="00594BD6" w:rsidRDefault="00594BD6" w:rsidP="009E5FDB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5</w:t>
            </w:r>
          </w:p>
        </w:tc>
        <w:tc>
          <w:tcPr>
            <w:tcW w:w="1471" w:type="dxa"/>
          </w:tcPr>
          <w:p w14:paraId="3B1AB7DC" w14:textId="0F796747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767" w:type="dxa"/>
          </w:tcPr>
          <w:p w14:paraId="0B0C35B0" w14:textId="3F7BD2FA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Team agreement with leader</w:t>
            </w:r>
          </w:p>
        </w:tc>
        <w:tc>
          <w:tcPr>
            <w:tcW w:w="2711" w:type="dxa"/>
          </w:tcPr>
          <w:p w14:paraId="6E744E57" w14:textId="0C59A5E7" w:rsidR="00594BD6" w:rsidRPr="00594BD6" w:rsidRDefault="00594BD6" w:rsidP="005E051D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Too much missing data for analysis, trend towards Team leader SA as predictor of Team SA (r = .612)</w:t>
            </w:r>
          </w:p>
        </w:tc>
      </w:tr>
      <w:tr w:rsidR="00594BD6" w:rsidRPr="003E4E65" w14:paraId="35EC945D" w14:textId="77777777" w:rsidTr="00292157">
        <w:tc>
          <w:tcPr>
            <w:tcW w:w="1727" w:type="dxa"/>
          </w:tcPr>
          <w:p w14:paraId="7797F189" w14:textId="76FCEA43" w:rsidR="00594BD6" w:rsidRPr="00594BD6" w:rsidRDefault="00EB48DB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Cuevas&lt;/Author&gt;&lt;Year&gt;2010&lt;/Year&gt;&lt;RecNum&gt;1985&lt;/RecNum&gt;&lt;DisplayText&gt;(Cuevas &amp;amp; Bolstad, 2010)&lt;/DisplayText&gt;&lt;record&gt;&lt;rec-number&gt;1985&lt;/rec-number&gt;&lt;foreign-keys&gt;&lt;key app="EN" db-id="fte529zvirww2aevxamxtp2me0d9fvz0fxvx" timestamp="1545534451"&gt;1985&lt;/key&gt;&lt;/foreign-keys&gt;&lt;ref-type name="Conference Proceedings"&gt;10&lt;/ref-type&gt;&lt;contributors&gt;&lt;authors&gt;&lt;author&gt;Cuevas, Haydee M&lt;/author&gt;&lt;author&gt;Bolstad, Cheryl A&lt;/author&gt;&lt;/authors&gt;&lt;/contributors&gt;&lt;titles&gt;&lt;title&gt;Influence of team leaders&amp;apos; situation awareness on their team&amp;apos;s situation awareness and performance&lt;/title&gt;&lt;secondary-title&gt;Human Factors and Ergonomics Society Annual Meeting&lt;/secondary-title&gt;&lt;/titles&gt;&lt;pages&gt;309-313&lt;/pages&gt;&lt;volume&gt;54&lt;/volume&gt;&lt;number&gt;4&lt;/number&gt;&lt;dates&gt;&lt;year&gt;2010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Cuevas &amp; Bolstad, 2010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</w:tcPr>
          <w:p w14:paraId="1B19FC40" w14:textId="7DB6CC29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</w:t>
            </w:r>
          </w:p>
        </w:tc>
        <w:tc>
          <w:tcPr>
            <w:tcW w:w="1473" w:type="dxa"/>
          </w:tcPr>
          <w:p w14:paraId="4EEED0E1" w14:textId="68C34750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</w:tcPr>
          <w:p w14:paraId="3AD03955" w14:textId="2693C32C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013" w:type="dxa"/>
          </w:tcPr>
          <w:p w14:paraId="61343371" w14:textId="0DB3332C" w:rsidR="00594BD6" w:rsidRPr="00594BD6" w:rsidRDefault="00594BD6" w:rsidP="009E5FDB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1471" w:type="dxa"/>
          </w:tcPr>
          <w:p w14:paraId="2AA64D6B" w14:textId="2EBEDDB3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767" w:type="dxa"/>
          </w:tcPr>
          <w:p w14:paraId="48F4D3C4" w14:textId="6B4BF723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Team agreement with leader</w:t>
            </w:r>
          </w:p>
        </w:tc>
        <w:tc>
          <w:tcPr>
            <w:tcW w:w="2711" w:type="dxa"/>
          </w:tcPr>
          <w:p w14:paraId="736CF47F" w14:textId="5C54F51F" w:rsidR="00594BD6" w:rsidRPr="00594BD6" w:rsidRDefault="00594BD6" w:rsidP="005E051D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Team leader SA is significant predictor of Team SA (r = .698) 49% of variance</w:t>
            </w:r>
          </w:p>
        </w:tc>
      </w:tr>
      <w:tr w:rsidR="000D4C79" w:rsidRPr="003E4E65" w14:paraId="4D34FADE" w14:textId="77777777" w:rsidTr="00292157">
        <w:tc>
          <w:tcPr>
            <w:tcW w:w="1727" w:type="dxa"/>
          </w:tcPr>
          <w:p w14:paraId="230242C0" w14:textId="2834C278" w:rsidR="000D4C79" w:rsidRDefault="000E512A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Jones&lt;/Author&gt;&lt;Year&gt;2002&lt;/Year&gt;&lt;RecNum&gt;1024&lt;/RecNum&gt;&lt;DisplayText&gt;(Jones &amp;amp; Endsley, 2002)&lt;/DisplayText&gt;&lt;record&gt;&lt;rec-number&gt;1024&lt;/rec-number&gt;&lt;foreign-keys&gt;&lt;key app="EN" db-id="fte529zvirww2aevxamxtp2me0d9fvz0fxvx" timestamp="0"&gt;1024&lt;/key&gt;&lt;/foreign-keys&gt;&lt;ref-type name="Report"&gt;27&lt;/ref-type&gt;&lt;contributors&gt;&lt;authors&gt;&lt;author&gt;Jones, D. G.&lt;/author&gt;&lt;author&gt;Endsley, M. R.&lt;/author&gt;&lt;/authors&gt;&lt;/contributors&gt;&lt;titles&gt;&lt;title&gt;Measurement of shared SA in teams: In initial investigation&lt;/title&gt;&lt;/titles&gt;&lt;dates&gt;&lt;year&gt;2002&lt;/year&gt;&lt;/dates&gt;&lt;pub-location&gt;Marietta, GA&lt;/pub-location&gt;&lt;publisher&gt;SA Technologies&lt;/publisher&gt;&lt;isbn&gt;SATech-02-05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</w:rPr>
              <w:t>(Jones &amp; Endsley, 2002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</w:tcPr>
          <w:p w14:paraId="28C78AE8" w14:textId="12625566" w:rsidR="000D4C79" w:rsidRPr="00594BD6" w:rsidRDefault="000D4C79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</w:rPr>
              <w:t>Military</w:t>
            </w:r>
          </w:p>
        </w:tc>
        <w:tc>
          <w:tcPr>
            <w:tcW w:w="1473" w:type="dxa"/>
          </w:tcPr>
          <w:p w14:paraId="0A28A0E1" w14:textId="6172E492" w:rsidR="000D4C79" w:rsidRPr="00594BD6" w:rsidRDefault="000D4C79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</w:rPr>
              <w:t>Simulation</w:t>
            </w:r>
          </w:p>
        </w:tc>
        <w:tc>
          <w:tcPr>
            <w:tcW w:w="1414" w:type="dxa"/>
          </w:tcPr>
          <w:p w14:paraId="53B08CDD" w14:textId="0FB7AFED" w:rsidR="000D4C79" w:rsidRPr="00594BD6" w:rsidRDefault="000D4C79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</w:rPr>
              <w:t>Experienced</w:t>
            </w:r>
          </w:p>
        </w:tc>
        <w:tc>
          <w:tcPr>
            <w:tcW w:w="1013" w:type="dxa"/>
          </w:tcPr>
          <w:p w14:paraId="3718CBCF" w14:textId="5D305804" w:rsidR="000D4C79" w:rsidRPr="00594BD6" w:rsidRDefault="000D4C79" w:rsidP="009E5FDB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</w:rPr>
              <w:t>10</w:t>
            </w:r>
          </w:p>
        </w:tc>
        <w:tc>
          <w:tcPr>
            <w:tcW w:w="1471" w:type="dxa"/>
          </w:tcPr>
          <w:p w14:paraId="4D4F8FA7" w14:textId="22AD71E3" w:rsidR="000D4C79" w:rsidRPr="00594BD6" w:rsidRDefault="000D4C79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</w:rPr>
              <w:t>SAGAT</w:t>
            </w:r>
          </w:p>
        </w:tc>
        <w:tc>
          <w:tcPr>
            <w:tcW w:w="1767" w:type="dxa"/>
          </w:tcPr>
          <w:p w14:paraId="0046D024" w14:textId="26EEC71A" w:rsidR="000D4C79" w:rsidRPr="00594BD6" w:rsidRDefault="0093109E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</w:rPr>
              <w:t>Shared SA</w:t>
            </w:r>
          </w:p>
        </w:tc>
        <w:tc>
          <w:tcPr>
            <w:tcW w:w="2711" w:type="dxa"/>
          </w:tcPr>
          <w:p w14:paraId="37AB99B8" w14:textId="1765B73C" w:rsidR="000D4C79" w:rsidRPr="00594BD6" w:rsidRDefault="0093109E" w:rsidP="005E051D">
            <w:pPr>
              <w:ind w:firstLine="0"/>
              <w:rPr>
                <w:rFonts w:eastAsia="Times New Roman" w:cs="Times New Roman"/>
                <w:color w:val="000000" w:themeColor="text1"/>
                <w:sz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</w:rPr>
              <w:t>Method for determining shared SA from SAGAT scores</w:t>
            </w:r>
          </w:p>
        </w:tc>
      </w:tr>
      <w:tr w:rsidR="00594BD6" w:rsidRPr="003E4E65" w14:paraId="67B394E6" w14:textId="77777777" w:rsidTr="00292157">
        <w:tc>
          <w:tcPr>
            <w:tcW w:w="1727" w:type="dxa"/>
          </w:tcPr>
          <w:p w14:paraId="59E8C106" w14:textId="359061B2" w:rsidR="00594BD6" w:rsidRPr="00594BD6" w:rsidRDefault="00EB48DB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Gardner&lt;/Author&gt;&lt;Year&gt;2017&lt;/Year&gt;&lt;RecNum&gt;1872&lt;/RecNum&gt;&lt;DisplayText&gt;(Gardner, Kosemund, &amp;amp; Martinez, 2017)&lt;/DisplayText&gt;&lt;record&gt;&lt;rec-number&gt;1872&lt;/rec-number&gt;&lt;foreign-keys&gt;&lt;key app="EN" db-id="fte529zvirww2aevxamxtp2me0d9fvz0fxvx" timestamp="1542497301"&gt;1872&lt;/key&gt;&lt;/foreign-keys&gt;&lt;ref-type name="Journal Article"&gt;17&lt;/ref-type&gt;&lt;contributors&gt;&lt;authors&gt;&lt;author&gt;Gardner, Aimee K&lt;/author&gt;&lt;author&gt;Kosemund, Matthew&lt;/author&gt;&lt;author&gt;Martinez, Joseph&lt;/author&gt;&lt;/authors&gt;&lt;/contributors&gt;&lt;titles&gt;&lt;title&gt;Examining the feasibility and predictive validity of the SAGAT tool to assess situation awareness among medical trainees&lt;/title&gt;&lt;secondary-title&gt;Simulation in Healthcare&lt;/secondary-title&gt;&lt;/titles&gt;&lt;periodical&gt;&lt;full-title&gt;Simulation in Healthcare&lt;/full-title&gt;&lt;/periodical&gt;&lt;pages&gt;17-21&lt;/pages&gt;&lt;volume&gt;12&lt;/volume&gt;&lt;number&gt;1&lt;/number&gt;&lt;dates&gt;&lt;year&gt;2017&lt;/year&gt;&lt;/dates&gt;&lt;isbn&gt;1559-233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Gardner, Kosemund, &amp; Martinez, 2017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</w:tcPr>
          <w:p w14:paraId="5141F166" w14:textId="0CCCAC42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dical Trauma</w:t>
            </w:r>
          </w:p>
        </w:tc>
        <w:tc>
          <w:tcPr>
            <w:tcW w:w="1473" w:type="dxa"/>
          </w:tcPr>
          <w:p w14:paraId="69D6B74F" w14:textId="22F9121B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</w:tcPr>
          <w:p w14:paraId="6D43490F" w14:textId="48385D24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s</w:t>
            </w:r>
          </w:p>
        </w:tc>
        <w:tc>
          <w:tcPr>
            <w:tcW w:w="1013" w:type="dxa"/>
          </w:tcPr>
          <w:p w14:paraId="4956ABDA" w14:textId="355A04EC" w:rsidR="00594BD6" w:rsidRPr="00594BD6" w:rsidRDefault="00594BD6" w:rsidP="009E5FDB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43</w:t>
            </w:r>
          </w:p>
        </w:tc>
        <w:tc>
          <w:tcPr>
            <w:tcW w:w="1471" w:type="dxa"/>
          </w:tcPr>
          <w:p w14:paraId="1D0B9726" w14:textId="597B9937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767" w:type="dxa"/>
          </w:tcPr>
          <w:p w14:paraId="60B2552F" w14:textId="75B1B7C2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mbined Team SA Score</w:t>
            </w:r>
          </w:p>
        </w:tc>
        <w:tc>
          <w:tcPr>
            <w:tcW w:w="2711" w:type="dxa"/>
          </w:tcPr>
          <w:p w14:paraId="347AD7BF" w14:textId="298F929B" w:rsidR="00594BD6" w:rsidRPr="00594BD6" w:rsidRDefault="0093109E" w:rsidP="005E051D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T</w:t>
            </w:r>
            <w:r w:rsidR="00594BD6"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am SA significantly predicted teamwork ratings for both the first scenario (</w:t>
            </w:r>
            <w:r w:rsidR="00594BD6" w:rsidRPr="00594BD6">
              <w:rPr>
                <w:rFonts w:eastAsia="Times New Roman" w:cs="Times New Roman"/>
                <w:i/>
                <w:iCs/>
                <w:color w:val="000000" w:themeColor="text1"/>
                <w:sz w:val="20"/>
                <w:szCs w:val="20"/>
              </w:rPr>
              <w:t>F</w:t>
            </w:r>
            <w:r w:rsidR="00594BD6"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(1,9)=8.02; </w:t>
            </w:r>
            <w:r w:rsidR="00594BD6" w:rsidRPr="00594BD6">
              <w:rPr>
                <w:rFonts w:eastAsia="Times New Roman" w:cs="Times New Roman"/>
                <w:i/>
                <w:iCs/>
                <w:color w:val="000000" w:themeColor="text1"/>
                <w:sz w:val="20"/>
                <w:szCs w:val="20"/>
              </w:rPr>
              <w:t>P</w:t>
            </w:r>
            <w:r w:rsidR="00594BD6"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&lt;0.05; </w:t>
            </w:r>
            <w:r w:rsidR="00594BD6" w:rsidRPr="00594BD6">
              <w:rPr>
                <w:rFonts w:eastAsia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R </w:t>
            </w:r>
            <w:r w:rsidR="00594BD6"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=0.50) and the second (</w:t>
            </w:r>
            <w:r w:rsidR="00594BD6" w:rsidRPr="00594BD6">
              <w:rPr>
                <w:rFonts w:eastAsia="Times New Roman" w:cs="Times New Roman"/>
                <w:i/>
                <w:iCs/>
                <w:color w:val="000000" w:themeColor="text1"/>
                <w:sz w:val="20"/>
                <w:szCs w:val="20"/>
              </w:rPr>
              <w:t>F</w:t>
            </w:r>
            <w:r w:rsidR="00594BD6"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(1,9)=9.94; </w:t>
            </w:r>
            <w:r w:rsidR="00594BD6" w:rsidRPr="00594BD6">
              <w:rPr>
                <w:rFonts w:eastAsia="Times New Roman" w:cs="Times New Roman"/>
                <w:i/>
                <w:iCs/>
                <w:color w:val="000000" w:themeColor="text1"/>
                <w:sz w:val="20"/>
                <w:szCs w:val="20"/>
              </w:rPr>
              <w:t>P</w:t>
            </w:r>
            <w:r w:rsidR="00594BD6"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&lt;0.01; </w:t>
            </w:r>
            <w:r w:rsidR="00594BD6" w:rsidRPr="00594BD6">
              <w:rPr>
                <w:rFonts w:eastAsia="Times New Roman" w:cs="Times New Roman"/>
                <w:i/>
                <w:iCs/>
                <w:color w:val="000000" w:themeColor="text1"/>
                <w:sz w:val="20"/>
                <w:szCs w:val="20"/>
              </w:rPr>
              <w:t xml:space="preserve">R </w:t>
            </w:r>
            <w:r w:rsidR="00594BD6"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2=0.55) scenario </w:t>
            </w:r>
          </w:p>
        </w:tc>
      </w:tr>
      <w:tr w:rsidR="00594BD6" w:rsidRPr="003E4E65" w14:paraId="29919D24" w14:textId="77777777" w:rsidTr="00292157">
        <w:tc>
          <w:tcPr>
            <w:tcW w:w="1727" w:type="dxa"/>
          </w:tcPr>
          <w:p w14:paraId="6618187D" w14:textId="1D40BAF0" w:rsidR="00594BD6" w:rsidRPr="00594BD6" w:rsidRDefault="00EB48DB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Hallbert&lt;/Author&gt;&lt;Year&gt;1997&lt;/Year&gt;&lt;RecNum&gt;1972&lt;/RecNum&gt;&lt;DisplayText&gt;(Hallbert, 1997)&lt;/DisplayText&gt;&lt;record&gt;&lt;rec-number&gt;1972&lt;/rec-number&gt;&lt;foreign-keys&gt;&lt;key app="EN" db-id="fte529zvirww2aevxamxtp2me0d9fvz0fxvx" timestamp="1545361377"&gt;1972&lt;/key&gt;&lt;/foreign-keys&gt;&lt;ref-type name="Conference Proceedings"&gt;10&lt;/ref-type&gt;&lt;contributors&gt;&lt;authors&gt;&lt;author&gt;Hallbert, Bruce P&lt;/author&gt;&lt;/authors&gt;&lt;/contributors&gt;&lt;titles&gt;&lt;title&gt;Situation awareness and operator performance: results from simulator-based studies&lt;/title&gt;&lt;secondary-title&gt;IEEE Sixth Conference on Human Factors and Power Plants&lt;/secondary-title&gt;&lt;/titles&gt;&lt;pages&gt;18/1-18/6&lt;/pages&gt;&lt;dates&gt;&lt;year&gt;1997&lt;/year&gt;&lt;/dates&gt;&lt;pub-location&gt;New York&lt;/pub-location&gt;&lt;publisher&gt;IEEE&lt;/publisher&gt;&lt;isbn&gt;0780337697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Hallbert, 1997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</w:tcPr>
          <w:p w14:paraId="45705FAE" w14:textId="1C45694F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ocess Control</w:t>
            </w:r>
          </w:p>
        </w:tc>
        <w:tc>
          <w:tcPr>
            <w:tcW w:w="1473" w:type="dxa"/>
          </w:tcPr>
          <w:p w14:paraId="0313821D" w14:textId="2DE5B805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</w:tcPr>
          <w:p w14:paraId="1E73353B" w14:textId="60D153C2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013" w:type="dxa"/>
          </w:tcPr>
          <w:p w14:paraId="44CDCFBC" w14:textId="59871F4E" w:rsidR="00594BD6" w:rsidRPr="00594BD6" w:rsidRDefault="00594BD6" w:rsidP="009E5FDB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1471" w:type="dxa"/>
          </w:tcPr>
          <w:p w14:paraId="26A72BBA" w14:textId="2FC8C768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CRI</w:t>
            </w:r>
          </w:p>
        </w:tc>
        <w:tc>
          <w:tcPr>
            <w:tcW w:w="1767" w:type="dxa"/>
          </w:tcPr>
          <w:p w14:paraId="76453C88" w14:textId="4496B2FA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llaborative Team Response</w:t>
            </w:r>
          </w:p>
        </w:tc>
        <w:tc>
          <w:tcPr>
            <w:tcW w:w="2711" w:type="dxa"/>
          </w:tcPr>
          <w:p w14:paraId="593035ED" w14:textId="645D049F" w:rsidR="00594BD6" w:rsidRPr="00594BD6" w:rsidRDefault="00594BD6" w:rsidP="005E051D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Teams with low SA had higher variance in SA scores (r= - .7 to- .9); SA at high workload affected by degree of team interaction</w:t>
            </w:r>
          </w:p>
        </w:tc>
      </w:tr>
      <w:tr w:rsidR="00594BD6" w:rsidRPr="003E4E65" w14:paraId="0FB156CC" w14:textId="77777777" w:rsidTr="00292157">
        <w:tc>
          <w:tcPr>
            <w:tcW w:w="1727" w:type="dxa"/>
          </w:tcPr>
          <w:p w14:paraId="7A92AE57" w14:textId="3B590032" w:rsidR="00594BD6" w:rsidRPr="00594BD6" w:rsidRDefault="00EB48DB" w:rsidP="002C3D99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Javed&lt;/Author&gt;&lt;Year&gt;2012&lt;/Year&gt;&lt;RecNum&gt;2072&lt;/RecNum&gt;&lt;DisplayText&gt;(Javed, Norris, &amp;amp; Johnston, 2012)&lt;/DisplayText&gt;&lt;record&gt;&lt;rec-number&gt;2072&lt;/rec-number&gt;&lt;foreign-keys&gt;&lt;key app="EN" db-id="fte529zvirww2aevxamxtp2me0d9fvz0fxvx" timestamp="1556574059"&gt;2072&lt;/key&gt;&lt;/foreign-keys&gt;&lt;ref-type name="Conference Paper"&gt;47&lt;/ref-type&gt;&lt;contributors&gt;&lt;authors&gt;&lt;author&gt;Javed, Yasir&lt;/author&gt;&lt;author&gt;Norris, Tony&lt;/author&gt;&lt;author&gt;Johnston, David&lt;/author&gt;&lt;/authors&gt;&lt;/contributors&gt;&lt;titles&gt;&lt;title&gt;Evaluating SAVER: measuring shared and team situation awareness of emergency decision makers&lt;/title&gt;&lt;secondary-title&gt;9th international ISCRAM conference&lt;/secondary-title&gt;&lt;/titles&gt;&lt;dates&gt;&lt;year&gt;2012&lt;/year&gt;&lt;/dates&gt;&lt;pub-location&gt;Vancouver, Canada&lt;/pub-location&gt;&lt;publisher&gt;ISCRAM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Javed, Norris, &amp; Johnston, 2012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</w:tcPr>
          <w:p w14:paraId="68374367" w14:textId="63902406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mergency Management</w:t>
            </w:r>
          </w:p>
        </w:tc>
        <w:tc>
          <w:tcPr>
            <w:tcW w:w="1473" w:type="dxa"/>
          </w:tcPr>
          <w:p w14:paraId="2B21B3BD" w14:textId="2BC2D3DF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</w:tcPr>
          <w:p w14:paraId="46F93406" w14:textId="6C46D5BF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013" w:type="dxa"/>
          </w:tcPr>
          <w:p w14:paraId="614DA644" w14:textId="7482E204" w:rsidR="00594BD6" w:rsidRPr="00594BD6" w:rsidRDefault="00594BD6" w:rsidP="009E5FDB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1471" w:type="dxa"/>
          </w:tcPr>
          <w:p w14:paraId="7AF0619B" w14:textId="5C25A75E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767" w:type="dxa"/>
          </w:tcPr>
          <w:p w14:paraId="72DD6E84" w14:textId="2B929AFD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hared SA (SA similarity); Team SA (queries about team member's L2 and L3); Combined scores across all three measures</w:t>
            </w:r>
          </w:p>
        </w:tc>
        <w:tc>
          <w:tcPr>
            <w:tcW w:w="2711" w:type="dxa"/>
          </w:tcPr>
          <w:p w14:paraId="33E5BDDB" w14:textId="3250AD95" w:rsidR="00594BD6" w:rsidRPr="00594BD6" w:rsidRDefault="00594BD6" w:rsidP="005E051D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Individual SA, Shared SA and Team SA all improved by new display concept. Combined scores also improved by display</w:t>
            </w:r>
          </w:p>
        </w:tc>
      </w:tr>
      <w:tr w:rsidR="00292157" w:rsidRPr="00C47724" w14:paraId="268746D6" w14:textId="77777777" w:rsidTr="00C47724">
        <w:tc>
          <w:tcPr>
            <w:tcW w:w="1727" w:type="dxa"/>
            <w:vAlign w:val="center"/>
          </w:tcPr>
          <w:p w14:paraId="3C978D24" w14:textId="6C0B9E39" w:rsidR="00292157" w:rsidRPr="00C47724" w:rsidRDefault="007206E3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Morgan&lt;/Author&gt;&lt;Year&gt;2015&lt;/Year&gt;&lt;RecNum&gt;2077&lt;/RecNum&gt;&lt;DisplayText&gt;(Morgan et al., 2015)&lt;/DisplayText&gt;&lt;record&gt;&lt;rec-number&gt;2077&lt;/rec-number&gt;&lt;foreign-keys&gt;&lt;key app="EN" db-id="fte529zvirww2aevxamxtp2me0d9fvz0fxvx" timestamp="1556651752"&gt;2077&lt;/key&gt;&lt;/foreign-keys&gt;&lt;ref-type name="Journal Article"&gt;17&lt;/ref-type&gt;&lt;contributors&gt;&lt;authors&gt;&lt;author&gt;Morgan, Pamela&lt;/author&gt;&lt;author&gt;Tregunno, Deborah&lt;/author&gt;&lt;author&gt;Brydges, Ryan&lt;/author&gt;&lt;author&gt;Pittini, Richard&lt;/author&gt;&lt;author&gt;Tarshis, Jordan&lt;/author&gt;&lt;author&gt;Kurrek, Matt&lt;/author&gt;&lt;author&gt;DeSousa, Susan&lt;/author&gt;&lt;author&gt;Ryzynski, Agnes&lt;/author&gt;&lt;/authors&gt;&lt;/contributors&gt;&lt;titles&gt;&lt;title&gt;Using a situational awareness global assessment technique for interprofessional obstetrical team training with high fidelity simulation&lt;/title&gt;&lt;secondary-title&gt;Journal Of Interprofessional Care&lt;/secondary-title&gt;&lt;/titles&gt;&lt;periodical&gt;&lt;full-title&gt;Journal of interprofessional care&lt;/full-title&gt;&lt;/periodical&gt;&lt;pages&gt;13-19&lt;/pages&gt;&lt;volume&gt;29&lt;/volume&gt;&lt;number&gt;1&lt;/number&gt;&lt;dates&gt;&lt;year&gt;2015&lt;/year&gt;&lt;/dates&gt;&lt;isbn&gt;1356-1820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Morgan et al., 2015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  <w:vAlign w:val="center"/>
          </w:tcPr>
          <w:p w14:paraId="1D0E72E6" w14:textId="6903EE25" w:rsidR="00292157" w:rsidRPr="00C47724" w:rsidRDefault="00292157" w:rsidP="00C47724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4772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dical</w:t>
            </w:r>
          </w:p>
        </w:tc>
        <w:tc>
          <w:tcPr>
            <w:tcW w:w="1473" w:type="dxa"/>
            <w:vAlign w:val="center"/>
          </w:tcPr>
          <w:p w14:paraId="4E5AACB5" w14:textId="56D3E10D" w:rsidR="00292157" w:rsidRPr="00C47724" w:rsidRDefault="00292157" w:rsidP="00C47724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4772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07A07CB7" w14:textId="196D80DF" w:rsidR="00292157" w:rsidRPr="00C47724" w:rsidRDefault="00292157" w:rsidP="00C47724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4772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013" w:type="dxa"/>
            <w:vAlign w:val="center"/>
          </w:tcPr>
          <w:p w14:paraId="32DD2D9B" w14:textId="18F5B9FD" w:rsidR="00292157" w:rsidRPr="00C47724" w:rsidRDefault="00292157" w:rsidP="009E5FDB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4772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5</w:t>
            </w:r>
          </w:p>
        </w:tc>
        <w:tc>
          <w:tcPr>
            <w:tcW w:w="1471" w:type="dxa"/>
            <w:vAlign w:val="center"/>
          </w:tcPr>
          <w:p w14:paraId="6A2B64D4" w14:textId="25ECE39F" w:rsidR="00292157" w:rsidRPr="00C47724" w:rsidRDefault="00292157" w:rsidP="00C47724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4772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767" w:type="dxa"/>
            <w:vAlign w:val="center"/>
          </w:tcPr>
          <w:p w14:paraId="1DC80AD6" w14:textId="0BE513E5" w:rsidR="00292157" w:rsidRPr="00C47724" w:rsidRDefault="00292157" w:rsidP="00C47724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C4772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mbined Team SA Score</w:t>
            </w:r>
          </w:p>
        </w:tc>
        <w:tc>
          <w:tcPr>
            <w:tcW w:w="2711" w:type="dxa"/>
            <w:vAlign w:val="center"/>
          </w:tcPr>
          <w:p w14:paraId="1E5463D9" w14:textId="7C07023A" w:rsidR="00292157" w:rsidRPr="00C47724" w:rsidRDefault="00C47724" w:rsidP="00C47724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</w:t>
            </w:r>
            <w:r w:rsidR="00292157" w:rsidRPr="00C4772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orrelation with performance (outcome times) in correct direction but not significant</w:t>
            </w:r>
          </w:p>
        </w:tc>
      </w:tr>
      <w:tr w:rsidR="00594BD6" w:rsidRPr="003E4E65" w14:paraId="08671C47" w14:textId="77777777" w:rsidTr="00292157">
        <w:tc>
          <w:tcPr>
            <w:tcW w:w="1727" w:type="dxa"/>
          </w:tcPr>
          <w:p w14:paraId="38603B28" w14:textId="11033207" w:rsidR="00594BD6" w:rsidRPr="00594BD6" w:rsidRDefault="00EB48DB" w:rsidP="002C3D99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Parush&lt;/Author&gt;&lt;Year&gt;2017&lt;/Year&gt;&lt;RecNum&gt;1947&lt;/RecNum&gt;&lt;DisplayText&gt;(Parush, et al., 2017)&lt;/DisplayText&gt;&lt;record&gt;&lt;rec-number&gt;1947&lt;/rec-number&gt;&lt;foreign-keys&gt;&lt;key app="EN" db-id="fte529zvirww2aevxamxtp2me0d9fvz0fxvx" timestamp="1545021532"&gt;1947&lt;/key&gt;&lt;/foreign-keys&gt;&lt;ref-type name="Conference Proceedings"&gt;10&lt;/ref-type&gt;&lt;contributors&gt;&lt;authors&gt;&lt;author&gt;Parush, Avi&lt;/author&gt;&lt;author&gt;Hazan, Maya&lt;/author&gt;&lt;author&gt;Shtekelmacher, Daniel&lt;/author&gt;&lt;/authors&gt;&lt;/contributors&gt;&lt;titles&gt;&lt;title&gt;Individuals Perform Better in Teams but Are Not More Aware-Performance and Situational Awareness in Teams and Individuals&lt;/title&gt;&lt;secondary-title&gt;Human Factors and Ergonomics Society Annual Meeting&lt;/secondary-title&gt;&lt;/titles&gt;&lt;pages&gt;1173-1177&lt;/pages&gt;&lt;volume&gt;61&lt;/volume&gt;&lt;number&gt;1&lt;/number&gt;&lt;dates&gt;&lt;year&gt;2017&lt;/year&gt;&lt;/dates&gt;&lt;pub-location&gt; 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Parush, et al., 2017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</w:tcPr>
          <w:p w14:paraId="5ECA4558" w14:textId="53A6EA8A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fire fighting</w:t>
            </w:r>
          </w:p>
        </w:tc>
        <w:tc>
          <w:tcPr>
            <w:tcW w:w="1473" w:type="dxa"/>
          </w:tcPr>
          <w:p w14:paraId="10D33CAE" w14:textId="4580A240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or</w:t>
            </w:r>
          </w:p>
        </w:tc>
        <w:tc>
          <w:tcPr>
            <w:tcW w:w="1414" w:type="dxa"/>
          </w:tcPr>
          <w:p w14:paraId="12CB8E6B" w14:textId="72DD3D39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s</w:t>
            </w:r>
          </w:p>
        </w:tc>
        <w:tc>
          <w:tcPr>
            <w:tcW w:w="1013" w:type="dxa"/>
          </w:tcPr>
          <w:p w14:paraId="262362FC" w14:textId="2C82BAF4" w:rsidR="00594BD6" w:rsidRPr="00594BD6" w:rsidRDefault="00594BD6" w:rsidP="009E5FDB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42</w:t>
            </w:r>
          </w:p>
        </w:tc>
        <w:tc>
          <w:tcPr>
            <w:tcW w:w="1471" w:type="dxa"/>
          </w:tcPr>
          <w:p w14:paraId="3699154B" w14:textId="2E4AF73C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767" w:type="dxa"/>
          </w:tcPr>
          <w:p w14:paraId="29D2BD7B" w14:textId="0CFB9569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hared SA (similarity and correctness)</w:t>
            </w:r>
          </w:p>
        </w:tc>
        <w:tc>
          <w:tcPr>
            <w:tcW w:w="2711" w:type="dxa"/>
          </w:tcPr>
          <w:p w14:paraId="14BBEC5B" w14:textId="2A9FA41A" w:rsidR="00594BD6" w:rsidRPr="00594BD6" w:rsidRDefault="00594BD6" w:rsidP="005E051D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 was higher for individuals working alone than when in teams; Shared SA (both correct) was 41%; non-shared SA was 37.5%; strong relationship between SA and performance, particularly at lower levels of SA</w:t>
            </w:r>
          </w:p>
        </w:tc>
      </w:tr>
      <w:tr w:rsidR="00594BD6" w:rsidRPr="003E4E65" w14:paraId="44C93DE0" w14:textId="77777777" w:rsidTr="00292157">
        <w:tc>
          <w:tcPr>
            <w:tcW w:w="1727" w:type="dxa"/>
          </w:tcPr>
          <w:p w14:paraId="5FC94F87" w14:textId="5E053C91" w:rsidR="00594BD6" w:rsidRPr="00594BD6" w:rsidRDefault="00EB48DB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Price&lt;/Author&gt;&lt;Year&gt;2017&lt;/Year&gt;&lt;RecNum&gt;2066&lt;/RecNum&gt;&lt;DisplayText&gt;(Price &amp;amp; LaFiandra, 2017)&lt;/DisplayText&gt;&lt;record&gt;&lt;rec-number&gt;2066&lt;/rec-number&gt;&lt;foreign-keys&gt;&lt;key app="EN" db-id="fte529zvirww2aevxamxtp2me0d9fvz0fxvx" timestamp="1556558189"&gt;2066&lt;/key&gt;&lt;/foreign-keys&gt;&lt;ref-type name="Journal Article"&gt;17&lt;/ref-type&gt;&lt;contributors&gt;&lt;authors&gt;&lt;author&gt;Price, Tom F&lt;/author&gt;&lt;author&gt;LaFiandra, Michael&lt;/author&gt;&lt;/authors&gt;&lt;/contributors&gt;&lt;titles&gt;&lt;title&gt;The perception of team engagement reduces stress induced situation awareness overconfidence and risk-taking&lt;/title&gt;&lt;secondary-title&gt;Cognitive Systems Research&lt;/secondary-title&gt;&lt;/titles&gt;&lt;periodical&gt;&lt;full-title&gt;Cognitive Systems Research&lt;/full-title&gt;&lt;/periodical&gt;&lt;pages&gt;52-60&lt;/pages&gt;&lt;volume&gt;46&lt;/volume&gt;&lt;dates&gt;&lt;year&gt;2017&lt;/year&gt;&lt;/dates&gt;&lt;isbn&gt;1389-0417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Price &amp; LaFiandra, 2017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</w:tcPr>
          <w:p w14:paraId="48FCCFC0" w14:textId="1C07084A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</w:t>
            </w:r>
          </w:p>
        </w:tc>
        <w:tc>
          <w:tcPr>
            <w:tcW w:w="1473" w:type="dxa"/>
          </w:tcPr>
          <w:p w14:paraId="25BACD32" w14:textId="54D5BB6D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14" w:type="dxa"/>
          </w:tcPr>
          <w:p w14:paraId="0A5EC5D8" w14:textId="26841572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013" w:type="dxa"/>
          </w:tcPr>
          <w:p w14:paraId="70D8984D" w14:textId="34378FE1" w:rsidR="00594BD6" w:rsidRPr="00594BD6" w:rsidRDefault="00594BD6" w:rsidP="009E5FDB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28</w:t>
            </w:r>
          </w:p>
        </w:tc>
        <w:tc>
          <w:tcPr>
            <w:tcW w:w="1471" w:type="dxa"/>
          </w:tcPr>
          <w:p w14:paraId="4057C1F3" w14:textId="52977FEE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QUASA</w:t>
            </w:r>
          </w:p>
        </w:tc>
        <w:tc>
          <w:tcPr>
            <w:tcW w:w="1767" w:type="dxa"/>
          </w:tcPr>
          <w:p w14:paraId="01B86A69" w14:textId="1913BB75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llaborative Team Response</w:t>
            </w:r>
          </w:p>
        </w:tc>
        <w:tc>
          <w:tcPr>
            <w:tcW w:w="2711" w:type="dxa"/>
          </w:tcPr>
          <w:p w14:paraId="1AD6FD89" w14:textId="250B43DC" w:rsidR="00594BD6" w:rsidRPr="00594BD6" w:rsidRDefault="00594BD6" w:rsidP="005E051D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ress affected Team SA scores, high stress doubled the level of overconfidence in the teams; higher team engagement lowered stress</w:t>
            </w:r>
          </w:p>
        </w:tc>
      </w:tr>
      <w:tr w:rsidR="00594BD6" w:rsidRPr="003E4E65" w14:paraId="256AB52A" w14:textId="77777777" w:rsidTr="00292157">
        <w:tc>
          <w:tcPr>
            <w:tcW w:w="1727" w:type="dxa"/>
          </w:tcPr>
          <w:p w14:paraId="42B05B11" w14:textId="126EE15D" w:rsidR="00594BD6" w:rsidRPr="00594BD6" w:rsidRDefault="00EB48DB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Prince&lt;/Author&gt;&lt;Year&gt;2007&lt;/Year&gt;&lt;RecNum&gt;1976&lt;/RecNum&gt;&lt;DisplayText&gt;(Prince, et al., 2007)&lt;/DisplayText&gt;&lt;record&gt;&lt;rec-number&gt;1976&lt;/rec-number&gt;&lt;foreign-keys&gt;&lt;key app="EN" db-id="fte529zvirww2aevxamxtp2me0d9fvz0fxvx" timestamp="1545431062"&gt;1976&lt;/key&gt;&lt;/foreign-keys&gt;&lt;ref-type name="Journal Article"&gt;17&lt;/ref-type&gt;&lt;contributors&gt;&lt;authors&gt;&lt;author&gt;Prince, Carolyn&lt;/author&gt;&lt;author&gt;Ellis, Erica&lt;/author&gt;&lt;author&gt;Brannick, Michael T&lt;/author&gt;&lt;author&gt;Salas, Eduardo&lt;/author&gt;&lt;/authors&gt;&lt;/contributors&gt;&lt;titles&gt;&lt;title&gt;Measurement of team situation awareness in low experience level aviators&lt;/title&gt;&lt;secondary-title&gt;The International Journal of Aviation Psychology&lt;/secondary-title&gt;&lt;/titles&gt;&lt;periodical&gt;&lt;full-title&gt;The International Journal of Aviation Psychology&lt;/full-title&gt;&lt;/periodical&gt;&lt;pages&gt;41-57&lt;/pages&gt;&lt;volume&gt;17&lt;/volume&gt;&lt;number&gt;1&lt;/number&gt;&lt;dates&gt;&lt;year&gt;2007&lt;/year&gt;&lt;/dates&gt;&lt;isbn&gt;1050-8414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Prince, et al., 2007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</w:tcPr>
          <w:p w14:paraId="02A27DEF" w14:textId="25EAEEA6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Aviation</w:t>
            </w:r>
          </w:p>
        </w:tc>
        <w:tc>
          <w:tcPr>
            <w:tcW w:w="1473" w:type="dxa"/>
          </w:tcPr>
          <w:p w14:paraId="2EC5FCBD" w14:textId="40D22DD2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</w:tcPr>
          <w:p w14:paraId="7C7D9A01" w14:textId="5A34B11F" w:rsidR="00594BD6" w:rsidRPr="00594BD6" w:rsidRDefault="00594BD6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</w:t>
            </w:r>
          </w:p>
        </w:tc>
        <w:tc>
          <w:tcPr>
            <w:tcW w:w="1013" w:type="dxa"/>
          </w:tcPr>
          <w:p w14:paraId="798A03CF" w14:textId="327BD851" w:rsidR="00594BD6" w:rsidRPr="00594BD6" w:rsidRDefault="00594BD6" w:rsidP="009E5FDB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41</w:t>
            </w:r>
          </w:p>
        </w:tc>
        <w:tc>
          <w:tcPr>
            <w:tcW w:w="1471" w:type="dxa"/>
          </w:tcPr>
          <w:p w14:paraId="3EC10852" w14:textId="54265E09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;  Implicit performance measure</w:t>
            </w:r>
          </w:p>
        </w:tc>
        <w:tc>
          <w:tcPr>
            <w:tcW w:w="1767" w:type="dxa"/>
          </w:tcPr>
          <w:p w14:paraId="0E690FD4" w14:textId="5EF26B77" w:rsidR="00594BD6" w:rsidRPr="00594BD6" w:rsidRDefault="00594BD6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mbined Team SA Score</w:t>
            </w:r>
          </w:p>
        </w:tc>
        <w:tc>
          <w:tcPr>
            <w:tcW w:w="2711" w:type="dxa"/>
          </w:tcPr>
          <w:p w14:paraId="6F90E9EA" w14:textId="15119929" w:rsidR="00594BD6" w:rsidRPr="00594BD6" w:rsidRDefault="00594BD6" w:rsidP="005E051D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Team SA predictive of emergency performance (r = .46).  TSA and Implicit behaviors correlated (r = .43)</w:t>
            </w:r>
          </w:p>
        </w:tc>
      </w:tr>
      <w:tr w:rsidR="00292157" w:rsidRPr="00292157" w14:paraId="0B80FABC" w14:textId="77777777" w:rsidTr="00292157">
        <w:tc>
          <w:tcPr>
            <w:tcW w:w="1727" w:type="dxa"/>
            <w:vAlign w:val="center"/>
          </w:tcPr>
          <w:p w14:paraId="01324D8E" w14:textId="12BA21F3" w:rsidR="00292157" w:rsidRPr="00292157" w:rsidRDefault="007206E3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Rosenman&lt;/Author&gt;&lt;Year&gt;2018&lt;/Year&gt;&lt;RecNum&gt;2078&lt;/RecNum&gt;&lt;DisplayText&gt;(Rosenman et al., 2018)&lt;/DisplayText&gt;&lt;record&gt;&lt;rec-number&gt;2078&lt;/rec-number&gt;&lt;foreign-keys&gt;&lt;key app="EN" db-id="fte529zvirww2aevxamxtp2me0d9fvz0fxvx" timestamp="1556652778"&gt;2078&lt;/key&gt;&lt;/foreign-keys&gt;&lt;ref-type name="Journal Article"&gt;17&lt;/ref-type&gt;&lt;contributors&gt;&lt;authors&gt;&lt;author&gt;Rosenman, Elizabeth D&lt;/author&gt;&lt;author&gt;Dixon, Aurora J&lt;/author&gt;&lt;author&gt;Webb, Jessica M&lt;/author&gt;&lt;author&gt;Brolliar, Sarah&lt;/author&gt;&lt;author&gt;Golden, Simon J&lt;/author&gt;&lt;author&gt;Jones, Kerin A&lt;/author&gt;&lt;author&gt;Shah, Sachita&lt;/author&gt;&lt;author&gt;Grand, James A&lt;/author&gt;&lt;author&gt;Kozlowski, Steve WJ&lt;/author&gt;&lt;author&gt;Chao, Georgia T&lt;/author&gt;&lt;/authors&gt;&lt;/contributors&gt;&lt;titles&gt;&lt;title&gt;A Simulation</w:instrText>
            </w:r>
            <w:r>
              <w:rPr>
                <w:rFonts w:ascii="Noteworthy Light" w:eastAsia="Times New Roman" w:hAnsi="Noteworthy Light" w:cs="Noteworthy Light"/>
                <w:b/>
                <w:bCs/>
                <w:color w:val="000000" w:themeColor="text1"/>
                <w:sz w:val="20"/>
                <w:szCs w:val="20"/>
              </w:rPr>
              <w:instrText>‐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>based Approach to Measuring Team Situational Awareness in Emergency Medicine: A Multicenter, Observational Study&lt;/title&gt;&lt;secondary-title&gt;Academic Emergency Medicine&lt;/secondary-title&gt;&lt;/titles&gt;&lt;periodical&gt;&lt;full-title&gt;Academic Emergency Medicine&lt;/full-title&gt;&lt;/periodical&gt;&lt;pages&gt;196-204&lt;/pages&gt;&lt;volume&gt;25&lt;/volume&gt;&lt;number&gt;2&lt;/number&gt;&lt;dates&gt;&lt;year&gt;2018&lt;/year&gt;&lt;/dates&gt;&lt;isbn&gt;1069-6563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Rosenman et al., 2018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  <w:vAlign w:val="center"/>
          </w:tcPr>
          <w:p w14:paraId="01D60154" w14:textId="38B2F3D4" w:rsidR="00292157" w:rsidRPr="00292157" w:rsidRDefault="00292157" w:rsidP="00292157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92157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dical</w:t>
            </w:r>
          </w:p>
        </w:tc>
        <w:tc>
          <w:tcPr>
            <w:tcW w:w="1473" w:type="dxa"/>
            <w:vAlign w:val="center"/>
          </w:tcPr>
          <w:p w14:paraId="09FDA499" w14:textId="4440DF30" w:rsidR="00292157" w:rsidRPr="00292157" w:rsidRDefault="00292157" w:rsidP="00292157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92157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  <w:vAlign w:val="center"/>
          </w:tcPr>
          <w:p w14:paraId="62A03F95" w14:textId="07BEFFBF" w:rsidR="00292157" w:rsidRPr="00292157" w:rsidRDefault="00292157" w:rsidP="00292157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92157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vice and Experienced</w:t>
            </w:r>
          </w:p>
        </w:tc>
        <w:tc>
          <w:tcPr>
            <w:tcW w:w="1013" w:type="dxa"/>
            <w:vAlign w:val="center"/>
          </w:tcPr>
          <w:p w14:paraId="38B418F5" w14:textId="4565E48E" w:rsidR="00292157" w:rsidRPr="00292157" w:rsidRDefault="00292157" w:rsidP="009E5FDB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92157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23</w:t>
            </w:r>
          </w:p>
        </w:tc>
        <w:tc>
          <w:tcPr>
            <w:tcW w:w="1471" w:type="dxa"/>
            <w:vAlign w:val="center"/>
          </w:tcPr>
          <w:p w14:paraId="702E49F7" w14:textId="1BC45A37" w:rsidR="00292157" w:rsidRPr="00292157" w:rsidRDefault="00292157" w:rsidP="00292157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ost tr</w:t>
            </w:r>
            <w:r w:rsidRPr="00292157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ial SAGAT - L3 only</w:t>
            </w:r>
          </w:p>
        </w:tc>
        <w:tc>
          <w:tcPr>
            <w:tcW w:w="1767" w:type="dxa"/>
            <w:vAlign w:val="center"/>
          </w:tcPr>
          <w:p w14:paraId="3AD87634" w14:textId="433EBCD1" w:rsidR="00292157" w:rsidRPr="00292157" w:rsidRDefault="00292157" w:rsidP="00292157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92157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hared SA similarity</w:t>
            </w:r>
          </w:p>
        </w:tc>
        <w:tc>
          <w:tcPr>
            <w:tcW w:w="2711" w:type="dxa"/>
            <w:vAlign w:val="center"/>
          </w:tcPr>
          <w:p w14:paraId="1D3B6AE8" w14:textId="2F10C57F" w:rsidR="00292157" w:rsidRPr="00292157" w:rsidRDefault="00292157" w:rsidP="00C47724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</w:t>
            </w:r>
            <w:r w:rsidRPr="00292157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orrelated with team performance measure (</w:t>
            </w:r>
            <w:r w:rsidR="00C47724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r=</w:t>
            </w:r>
            <w:r w:rsidRPr="00292157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.32) </w:t>
            </w:r>
          </w:p>
        </w:tc>
      </w:tr>
      <w:tr w:rsidR="006B0ED5" w:rsidRPr="003E4E65" w14:paraId="4400A50C" w14:textId="77777777" w:rsidTr="00292157">
        <w:tc>
          <w:tcPr>
            <w:tcW w:w="1727" w:type="dxa"/>
          </w:tcPr>
          <w:p w14:paraId="2B3FC0FC" w14:textId="09ACD1E6" w:rsidR="006B0ED5" w:rsidRPr="00594BD6" w:rsidRDefault="00EB48DB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9E5FDB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Sætrevik&lt;/Author&gt;&lt;Year&gt;2012&lt;/Year&gt;&lt;RecNum&gt;1941&lt;/RecNum&gt;&lt;DisplayText&gt;(Sætrevik, 2012)&lt;/DisplayText&gt;&lt;record&gt;&lt;rec-number&gt;1941&lt;/rec-number&gt;&lt;foreign-keys&gt;&lt;key app="EN" db-id="fte529zvirww2aevxamxtp2me0d9fvz0fxvx" timestamp="1545019502"&gt;1941&lt;/key&gt;&lt;/foreign-keys&gt;&lt;ref-type name="Conference Proceedings"&gt;10&lt;/ref-type&gt;&lt;contributors&gt;&lt;authors&gt;&lt;author&gt;Sætrevik, Bjørn&lt;/author&gt;&lt;/authors&gt;&lt;/contributors&gt;&lt;titles&gt;&lt;title&gt;A controlled field study of situation awareness measures and heart rate variability in emergency handling teams&lt;/title&gt;&lt;secondary-title&gt;Human Factors and Ergonomics Society Annual Meeting&lt;/secondary-title&gt;&lt;/titles&gt;&lt;pages&gt;2006-2010&lt;/pages&gt;&lt;volume&gt;56&lt;/volume&gt;&lt;number&gt;1&lt;/number&gt;&lt;dates&gt;&lt;year&gt;2012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Sætrevik, 2012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</w:tcPr>
          <w:p w14:paraId="47DB47BB" w14:textId="70A39AD2" w:rsidR="006B0ED5" w:rsidRPr="00594BD6" w:rsidRDefault="006B0ED5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mergency Handling</w:t>
            </w:r>
          </w:p>
        </w:tc>
        <w:tc>
          <w:tcPr>
            <w:tcW w:w="1473" w:type="dxa"/>
          </w:tcPr>
          <w:p w14:paraId="425BB603" w14:textId="30229AA1" w:rsidR="006B0ED5" w:rsidRPr="00594BD6" w:rsidRDefault="006B0ED5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</w:tcPr>
          <w:p w14:paraId="53626C34" w14:textId="340F0C01" w:rsidR="006B0ED5" w:rsidRPr="00594BD6" w:rsidRDefault="006B0ED5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013" w:type="dxa"/>
          </w:tcPr>
          <w:p w14:paraId="01DDDBF0" w14:textId="404C61D2" w:rsidR="006B0ED5" w:rsidRPr="00594BD6" w:rsidRDefault="006B0ED5" w:rsidP="009E5FDB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45</w:t>
            </w:r>
          </w:p>
        </w:tc>
        <w:tc>
          <w:tcPr>
            <w:tcW w:w="1471" w:type="dxa"/>
          </w:tcPr>
          <w:p w14:paraId="374B3FE2" w14:textId="4D519EDD" w:rsidR="006B0ED5" w:rsidRPr="00594BD6" w:rsidRDefault="006B0ED5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767" w:type="dxa"/>
          </w:tcPr>
          <w:p w14:paraId="5CDE95B2" w14:textId="13734625" w:rsidR="006B0ED5" w:rsidRPr="00594BD6" w:rsidRDefault="006B0ED5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Team SA Similarity (Team agre</w:t>
            </w: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ment with Leader)</w:t>
            </w:r>
          </w:p>
        </w:tc>
        <w:tc>
          <w:tcPr>
            <w:tcW w:w="2711" w:type="dxa"/>
          </w:tcPr>
          <w:p w14:paraId="6221C147" w14:textId="25EB27D3" w:rsidR="006B0ED5" w:rsidRPr="00594BD6" w:rsidRDefault="006B0ED5" w:rsidP="005E051D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t sensitive to team membership, numbers of team meetings, or the time since the last meeting</w:t>
            </w:r>
          </w:p>
        </w:tc>
      </w:tr>
      <w:tr w:rsidR="006B0ED5" w:rsidRPr="003E4E65" w14:paraId="6ADC0D1C" w14:textId="77777777" w:rsidTr="00292157">
        <w:tc>
          <w:tcPr>
            <w:tcW w:w="1727" w:type="dxa"/>
          </w:tcPr>
          <w:p w14:paraId="7449BA98" w14:textId="722086C7" w:rsidR="006B0ED5" w:rsidRPr="00594BD6" w:rsidRDefault="00EB48DB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Saner&lt;/Author&gt;&lt;Year&gt;2009&lt;/Year&gt;&lt;RecNum&gt;1432&lt;/RecNum&gt;&lt;DisplayText&gt;(Saner, Bolstad, Gonzalez, &amp;amp; Cuevas, 2009)&lt;/DisplayText&gt;&lt;record&gt;&lt;rec-number&gt;1432&lt;/rec-number&gt;&lt;foreign-keys&gt;&lt;key app="EN" db-id="fte529zvirww2aevxamxtp2me0d9fvz0fxvx" timestamp="1405305929"&gt;1432&lt;/key&gt;&lt;/foreign-keys&gt;&lt;ref-type name="Journal Article"&gt;17&lt;/ref-type&gt;&lt;contributors&gt;&lt;authors&gt;&lt;author&gt;Saner, L. D.&lt;/author&gt;&lt;author&gt;Bolstad, C. A.&lt;/author&gt;&lt;author&gt;Gonzalez, C.&lt;/author&gt;&lt;author&gt;Cuevas, H. M.&lt;/author&gt;&lt;/authors&gt;&lt;/contributors&gt;&lt;titles&gt;&lt;title&gt;Measuring and predicting shared situation awareness in teams&lt;/title&gt;&lt;secondary-title&gt;Journal of Cognitive Engineering and Decision Making&lt;/secondary-title&gt;&lt;/titles&gt;&lt;periodical&gt;&lt;full-title&gt;Journal of Cognitive Engineering and Decision Making&lt;/full-title&gt;&lt;/periodical&gt;&lt;pages&gt;280-308&lt;/pages&gt;&lt;volume&gt;3&lt;/volume&gt;&lt;number&gt;3&lt;/number&gt;&lt;dates&gt;&lt;year&gt;2009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Saner, Bolstad, Gonzalez, &amp; Cuevas, 2009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</w:tcPr>
          <w:p w14:paraId="4B8856F3" w14:textId="0D111B22" w:rsidR="006B0ED5" w:rsidRPr="00594BD6" w:rsidRDefault="006B0ED5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</w:t>
            </w:r>
          </w:p>
        </w:tc>
        <w:tc>
          <w:tcPr>
            <w:tcW w:w="1473" w:type="dxa"/>
          </w:tcPr>
          <w:p w14:paraId="487C7A53" w14:textId="28702904" w:rsidR="006B0ED5" w:rsidRPr="00594BD6" w:rsidRDefault="006B0ED5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</w:tcPr>
          <w:p w14:paraId="6A6D9805" w14:textId="1C3F72E8" w:rsidR="006B0ED5" w:rsidRPr="00594BD6" w:rsidRDefault="006B0ED5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013" w:type="dxa"/>
          </w:tcPr>
          <w:p w14:paraId="096DD7CE" w14:textId="4927F3F7" w:rsidR="006B0ED5" w:rsidRPr="00594BD6" w:rsidRDefault="006B0ED5" w:rsidP="009E5FDB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1471" w:type="dxa"/>
          </w:tcPr>
          <w:p w14:paraId="55FCA119" w14:textId="1CC721BA" w:rsidR="006B0ED5" w:rsidRPr="00594BD6" w:rsidRDefault="006B0ED5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767" w:type="dxa"/>
          </w:tcPr>
          <w:p w14:paraId="57BD1CD0" w14:textId="1E658BA1" w:rsidR="006B0ED5" w:rsidRPr="00594BD6" w:rsidRDefault="006B0ED5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Team SA similarity (agreement and completeness)</w:t>
            </w:r>
          </w:p>
        </w:tc>
        <w:tc>
          <w:tcPr>
            <w:tcW w:w="2711" w:type="dxa"/>
          </w:tcPr>
          <w:p w14:paraId="0D074483" w14:textId="5AEC6E89" w:rsidR="006B0ED5" w:rsidRPr="00594BD6" w:rsidRDefault="00EB48DB" w:rsidP="005E051D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</w:t>
            </w:r>
            <w:r w:rsidR="006B0ED5"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hared knowledge and organizational hub distance were predictive.</w:t>
            </w:r>
          </w:p>
        </w:tc>
      </w:tr>
      <w:tr w:rsidR="006B0ED5" w:rsidRPr="003E4E65" w14:paraId="11A07D1C" w14:textId="77777777" w:rsidTr="00292157">
        <w:tc>
          <w:tcPr>
            <w:tcW w:w="1727" w:type="dxa"/>
          </w:tcPr>
          <w:p w14:paraId="0AC8FBA7" w14:textId="5969192C" w:rsidR="006B0ED5" w:rsidRPr="00594BD6" w:rsidRDefault="00EB48DB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Seet&lt;/Author&gt;&lt;Year&gt;2004&lt;/Year&gt;&lt;RecNum&gt;1986&lt;/RecNum&gt;&lt;DisplayText&gt;(Seet, Teh, Soo, &amp;amp; Teo, 2004)&lt;/DisplayText&gt;&lt;record&gt;&lt;rec-number&gt;1986&lt;/rec-number&gt;&lt;foreign-keys&gt;&lt;key app="EN" db-id="fte529zvirww2aevxamxtp2me0d9fvz0fxvx" timestamp="1545534711"&gt;1986&lt;/key&gt;&lt;/foreign-keys&gt;&lt;ref-type name="Report"&gt;27&lt;/ref-type&gt;&lt;contributors&gt;&lt;authors&gt;&lt;author&gt;Seet, Alfred W&lt;/author&gt;&lt;author&gt;Teh, Cheryl A&lt;/author&gt;&lt;author&gt;Soo, John K&lt;/author&gt;&lt;author&gt;Teo, Leonghwee&lt;/author&gt;&lt;/authors&gt;&lt;/contributors&gt;&lt;titles&gt;&lt;title&gt;Constructible assessment for situation awareness in a distributed C2 environment&lt;/title&gt;&lt;/titles&gt;&lt;dates&gt;&lt;year&gt;2004&lt;/year&gt;&lt;/dates&gt;&lt;pub-location&gt;Singapore&lt;/pub-location&gt;&lt;publisher&gt;DSO National Laboratories &lt;/publisher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Seet, Teh, Soo, &amp; Teo, 2004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</w:tcPr>
          <w:p w14:paraId="5B6AEC24" w14:textId="4DFFEFDF" w:rsidR="006B0ED5" w:rsidRPr="00594BD6" w:rsidRDefault="006B0ED5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</w:t>
            </w:r>
          </w:p>
        </w:tc>
        <w:tc>
          <w:tcPr>
            <w:tcW w:w="1473" w:type="dxa"/>
          </w:tcPr>
          <w:p w14:paraId="2FF1FCF1" w14:textId="6EA219CC" w:rsidR="006B0ED5" w:rsidRPr="00594BD6" w:rsidRDefault="006B0ED5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Live Exercises</w:t>
            </w:r>
          </w:p>
        </w:tc>
        <w:tc>
          <w:tcPr>
            <w:tcW w:w="1414" w:type="dxa"/>
          </w:tcPr>
          <w:p w14:paraId="7181778C" w14:textId="5BC49481" w:rsidR="006B0ED5" w:rsidRPr="00594BD6" w:rsidRDefault="006B0ED5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013" w:type="dxa"/>
          </w:tcPr>
          <w:p w14:paraId="0ED43970" w14:textId="1F81FA33" w:rsidR="006B0ED5" w:rsidRPr="00594BD6" w:rsidRDefault="006B0ED5" w:rsidP="009E5FDB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1471" w:type="dxa"/>
          </w:tcPr>
          <w:p w14:paraId="7EAC2FA9" w14:textId="58682821" w:rsidR="006B0ED5" w:rsidRPr="00594BD6" w:rsidRDefault="006B0ED5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767" w:type="dxa"/>
          </w:tcPr>
          <w:p w14:paraId="2EAD6C84" w14:textId="2ED85D45" w:rsidR="006B0ED5" w:rsidRPr="00594BD6" w:rsidRDefault="006B0ED5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Combined Team SA Score; Shared SA (similarity): Complementary SA (any 1 correct)</w:t>
            </w:r>
          </w:p>
        </w:tc>
        <w:tc>
          <w:tcPr>
            <w:tcW w:w="2711" w:type="dxa"/>
          </w:tcPr>
          <w:p w14:paraId="4E28E330" w14:textId="3D7EED65" w:rsidR="006B0ED5" w:rsidRPr="00594BD6" w:rsidRDefault="006B0ED5" w:rsidP="005E051D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No statistics provided; sample size too low</w:t>
            </w:r>
          </w:p>
        </w:tc>
      </w:tr>
      <w:tr w:rsidR="00292157" w:rsidRPr="003E4E65" w14:paraId="18721639" w14:textId="77777777" w:rsidTr="00292157">
        <w:tc>
          <w:tcPr>
            <w:tcW w:w="1727" w:type="dxa"/>
            <w:vAlign w:val="center"/>
          </w:tcPr>
          <w:p w14:paraId="2BADA207" w14:textId="048F71CF" w:rsidR="00292157" w:rsidRPr="00292157" w:rsidRDefault="007206E3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Sorensen&lt;/Author&gt;&lt;Year&gt;2010&lt;/Year&gt;&lt;RecNum&gt;1360&lt;/RecNum&gt;&lt;DisplayText&gt;(Sorensen, Stanton, &amp;amp; Banks, 2010)&lt;/DisplayText&gt;&lt;record&gt;&lt;rec-number&gt;1360&lt;/rec-number&gt;&lt;foreign-keys&gt;&lt;key app="EN" db-id="fte529zvirww2aevxamxtp2me0d9fvz0fxvx" timestamp="1366999348"&gt;1360&lt;/key&gt;&lt;/foreign-keys&gt;&lt;ref-type name="Journal Article"&gt;17&lt;/ref-type&gt;&lt;contributors&gt;&lt;authors&gt;&lt;author&gt;Sorensen, L. J.&lt;/author&gt;&lt;author&gt;Stanton, N.&lt;/author&gt;&lt;author&gt;Banks, A. P.&lt;/author&gt;&lt;/authors&gt;&lt;/contributors&gt;&lt;titles&gt;&lt;title&gt;Back to SA school: Contrasting three approaches to situation awareness in the cockpit&lt;/title&gt;&lt;secondary-title&gt;Theoretical Issues in Ergonomics Science&lt;/secondary-title&gt;&lt;/titles&gt;&lt;periodical&gt;&lt;full-title&gt;Theoretical Issues in Ergonomics Science&lt;/full-title&gt;&lt;/periodical&gt;&lt;pages&gt;451-471&lt;/pages&gt;&lt;volume&gt;12&lt;/volume&gt;&lt;number&gt;6&lt;/number&gt;&lt;keywords&gt;&lt;keyword&gt;SA theory&lt;/keyword&gt;&lt;/keywords&gt;&lt;dates&gt;&lt;year&gt;2010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Sorensen, Stanton, &amp; Banks, 2010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  <w:vAlign w:val="center"/>
          </w:tcPr>
          <w:p w14:paraId="3F2DB79E" w14:textId="19465022" w:rsidR="00292157" w:rsidRPr="00292157" w:rsidRDefault="00292157" w:rsidP="00292157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92157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Intelligence Analysis</w:t>
            </w:r>
          </w:p>
        </w:tc>
        <w:tc>
          <w:tcPr>
            <w:tcW w:w="1473" w:type="dxa"/>
            <w:vAlign w:val="center"/>
          </w:tcPr>
          <w:p w14:paraId="57E9F067" w14:textId="397CE39F" w:rsidR="00292157" w:rsidRPr="00292157" w:rsidRDefault="00292157" w:rsidP="00292157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92157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Live Exercises</w:t>
            </w:r>
          </w:p>
        </w:tc>
        <w:tc>
          <w:tcPr>
            <w:tcW w:w="1414" w:type="dxa"/>
            <w:vAlign w:val="center"/>
          </w:tcPr>
          <w:p w14:paraId="44B88E9D" w14:textId="0735183E" w:rsidR="00292157" w:rsidRPr="00292157" w:rsidRDefault="00292157" w:rsidP="00292157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92157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1013" w:type="dxa"/>
            <w:vAlign w:val="center"/>
          </w:tcPr>
          <w:p w14:paraId="7743E5CA" w14:textId="1AEFAEF5" w:rsidR="00292157" w:rsidRPr="00292157" w:rsidRDefault="00292157" w:rsidP="009E5FDB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92157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34</w:t>
            </w:r>
          </w:p>
        </w:tc>
        <w:tc>
          <w:tcPr>
            <w:tcW w:w="1471" w:type="dxa"/>
            <w:vAlign w:val="center"/>
          </w:tcPr>
          <w:p w14:paraId="02D35E8A" w14:textId="0287CA5D" w:rsidR="00292157" w:rsidRPr="00292157" w:rsidRDefault="00292157" w:rsidP="006F6C32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92157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 xml:space="preserve">SAGAT </w:t>
            </w:r>
          </w:p>
        </w:tc>
        <w:tc>
          <w:tcPr>
            <w:tcW w:w="1767" w:type="dxa"/>
            <w:vAlign w:val="center"/>
          </w:tcPr>
          <w:p w14:paraId="01DE73D5" w14:textId="418D9127" w:rsidR="00292157" w:rsidRPr="00292157" w:rsidRDefault="00292157" w:rsidP="00292157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292157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edian team SA</w:t>
            </w:r>
          </w:p>
        </w:tc>
        <w:tc>
          <w:tcPr>
            <w:tcW w:w="2711" w:type="dxa"/>
            <w:vAlign w:val="center"/>
          </w:tcPr>
          <w:p w14:paraId="4E0E5F7D" w14:textId="63A94BD6" w:rsidR="00292157" w:rsidRPr="00292157" w:rsidRDefault="00292157" w:rsidP="00292157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D</w:t>
            </w:r>
            <w:r w:rsidRPr="00292157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id not discriminate between a hierarchical and peer-to-peer organizational structure</w:t>
            </w:r>
          </w:p>
        </w:tc>
      </w:tr>
      <w:tr w:rsidR="006B0ED5" w:rsidRPr="003E4E65" w14:paraId="5F862DD1" w14:textId="77777777" w:rsidTr="00292157">
        <w:tc>
          <w:tcPr>
            <w:tcW w:w="1727" w:type="dxa"/>
          </w:tcPr>
          <w:p w14:paraId="09E6FC8B" w14:textId="2C8D0C8D" w:rsidR="006B0ED5" w:rsidRPr="00594BD6" w:rsidRDefault="00EB48DB" w:rsidP="002C3D99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 w:rsidR="002C3D99"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instrText xml:space="preserve"> ADDIN EN.CITE &lt;EndNote&gt;&lt;Cite&gt;&lt;Author&gt;Sulistyawati&lt;/Author&gt;&lt;Year&gt;2008&lt;/Year&gt;&lt;RecNum&gt;1987&lt;/RecNum&gt;&lt;DisplayText&gt;(Sulistyawati, Chui, &amp;amp; Wickens, 2008)&lt;/DisplayText&gt;&lt;record&gt;&lt;rec-number&gt;1987&lt;/rec-number&gt;&lt;foreign-keys&gt;&lt;key app="EN" db-id="fte529zvirww2aevxamxtp2me0d9fvz0fxvx" timestamp="1545535265"&gt;1987&lt;/key&gt;&lt;/foreign-keys&gt;&lt;ref-type name="Conference Proceedings"&gt;10&lt;/ref-type&gt;&lt;contributors&gt;&lt;authors&gt;&lt;author&gt;Sulistyawati, Ketut&lt;/author&gt;&lt;author&gt;Chui, Yoon Ping&lt;/author&gt;&lt;author&gt;Wickens, Christopher D&lt;/author&gt;&lt;/authors&gt;&lt;/contributors&gt;&lt;titles&gt;&lt;title&gt;Multi-method approach to team situation awareness&lt;/title&gt;&lt;secondary-title&gt;Human Factors and Ergonomics Society Annual Meeting&lt;/secondary-title&gt;&lt;/titles&gt;&lt;pages&gt;463-467&lt;/pages&gt;&lt;volume&gt;52&lt;/volume&gt;&lt;number&gt;4&lt;/number&gt;&lt;dates&gt;&lt;year&gt;2008&lt;/year&gt;&lt;/dates&gt;&lt;pub-location&gt;Los Angeles, CA&lt;/pub-location&gt;&lt;publisher&gt;Sage&lt;/publisher&gt;&lt;isbn&gt;1541-9312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Sulistyawati, Chui, &amp; Wickens, 2008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  <w:r w:rsidR="0049451D"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also 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Sulistyawati&lt;/Author&gt;&lt;Year&gt;2009&lt;/Year&gt;&lt;RecNum&gt;1837&lt;/RecNum&gt;&lt;DisplayText&gt;(Sulistyawati, Wickens, &amp;amp; Chui, 2009)&lt;/DisplayText&gt;&lt;record&gt;&lt;rec-number&gt;1837&lt;/rec-number&gt;&lt;foreign-keys&gt;&lt;key app="EN" db-id="fte529zvirww2aevxamxtp2me0d9fvz0fxvx" timestamp="1541799384"&gt;1837&lt;/key&gt;&lt;/foreign-keys&gt;&lt;ref-type name="Journal Article"&gt;17&lt;/ref-type&gt;&lt;contributors&gt;&lt;authors&gt;&lt;author&gt;Sulistyawati, Ketut&lt;/author&gt;&lt;author&gt;Wickens, Christopher D&lt;/author&gt;&lt;author&gt;Chui, Yoon Ping&lt;/author&gt;&lt;/authors&gt;&lt;/contributors&gt;&lt;titles&gt;&lt;title&gt;Exploring the concept of team situation awareness in a simulated air combat environment&lt;/title&gt;&lt;secondary-title&gt;Journal of Cognitive Engineering and Decision Making&lt;/secondary-title&gt;&lt;/titles&gt;&lt;periodical&gt;&lt;full-title&gt;Journal of Cognitive Engineering and Decision Making&lt;/full-title&gt;&lt;/periodical&gt;&lt;pages&gt;309-330&lt;/pages&gt;&lt;volume&gt;3&lt;/volume&gt;&lt;number&gt;4&lt;/number&gt;&lt;dates&gt;&lt;year&gt;2009&lt;/year&gt;&lt;/dates&gt;&lt;isbn&gt;1555-3434&lt;/isbn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Sulistyawati, Wickens, &amp; Chui, 2009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</w:tcPr>
          <w:p w14:paraId="7D732188" w14:textId="692FF84A" w:rsidR="006B0ED5" w:rsidRPr="00594BD6" w:rsidRDefault="006B0ED5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litary Aviation</w:t>
            </w:r>
          </w:p>
        </w:tc>
        <w:tc>
          <w:tcPr>
            <w:tcW w:w="1473" w:type="dxa"/>
          </w:tcPr>
          <w:p w14:paraId="44DA51B9" w14:textId="70550B44" w:rsidR="006B0ED5" w:rsidRPr="00594BD6" w:rsidRDefault="006B0ED5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imulation</w:t>
            </w:r>
          </w:p>
        </w:tc>
        <w:tc>
          <w:tcPr>
            <w:tcW w:w="1414" w:type="dxa"/>
          </w:tcPr>
          <w:p w14:paraId="067DEEAB" w14:textId="099E2E7C" w:rsidR="006B0ED5" w:rsidRPr="00594BD6" w:rsidRDefault="006B0ED5" w:rsidP="005B1C51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Experienced</w:t>
            </w:r>
          </w:p>
        </w:tc>
        <w:tc>
          <w:tcPr>
            <w:tcW w:w="1013" w:type="dxa"/>
          </w:tcPr>
          <w:p w14:paraId="2839BC09" w14:textId="146A0B6A" w:rsidR="006B0ED5" w:rsidRPr="00594BD6" w:rsidRDefault="006B0ED5" w:rsidP="009E5FDB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1471" w:type="dxa"/>
          </w:tcPr>
          <w:p w14:paraId="49EF7BA9" w14:textId="4344961C" w:rsidR="006B0ED5" w:rsidRPr="00594BD6" w:rsidRDefault="006B0ED5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767" w:type="dxa"/>
          </w:tcPr>
          <w:p w14:paraId="0367ECCC" w14:textId="393F7748" w:rsidR="006B0ED5" w:rsidRPr="00594BD6" w:rsidRDefault="006B0ED5" w:rsidP="005B1C51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-self;          SAGAT-Teammate</w:t>
            </w:r>
          </w:p>
        </w:tc>
        <w:tc>
          <w:tcPr>
            <w:tcW w:w="2711" w:type="dxa"/>
          </w:tcPr>
          <w:p w14:paraId="44F3FEE3" w14:textId="52CFC718" w:rsidR="006B0ED5" w:rsidRPr="00594BD6" w:rsidRDefault="006B0ED5" w:rsidP="005E051D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594BD6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 scores highly predictive of survivability (r=.69) Teams with more overconfidence bias shot at more. (r=.68). SAGAT of own and teammates situation correlated (r=.6, p=.06). Over-confidence bias negatively correlated with SAGAT-self (r=-.85)</w:t>
            </w:r>
          </w:p>
        </w:tc>
      </w:tr>
      <w:tr w:rsidR="00A106EA" w:rsidRPr="003E4E65" w14:paraId="0BBB22F3" w14:textId="77777777" w:rsidTr="00A106EA">
        <w:tc>
          <w:tcPr>
            <w:tcW w:w="1727" w:type="dxa"/>
            <w:vAlign w:val="center"/>
          </w:tcPr>
          <w:p w14:paraId="6A75061C" w14:textId="64AF8BE2" w:rsidR="00A106EA" w:rsidRPr="00A106EA" w:rsidRDefault="007206E3" w:rsidP="009E5FDB">
            <w:pPr>
              <w:ind w:firstLine="0"/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begin"/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Yuan&lt;/Author&gt;&lt;Year&gt;2016&lt;/Year&gt;&lt;RecNum&gt;2097&lt;/RecNum&gt;&lt;DisplayText&gt;(Yuan, 2016)&lt;/DisplayText&gt;&lt;record&gt;&lt;rec-number&gt;2097&lt;/rec-number&gt;&lt;foreign-keys&gt;&lt;key app="EN" db-id="fte529zvirww2aevxamxtp2me0d9fvz0fxvx" timestamp="1556668957"&gt;2097&lt;/key&gt;&lt;/foreign-keys&gt;&lt;ref-type name="Journal Article"&gt;17&lt;/ref-type&gt;&lt;contributors&gt;&lt;authors&gt;&lt;author&gt;Yuan, X., She, M., Li, Z., Zhang, Y., &amp;amp; Wu, X. &lt;/author&gt;&lt;/authors&gt;&lt;/contributors&gt;&lt;titles&gt;&lt;title&gt;Mutual awareness: Enhanced by interface design and improving team performance in incident diagnosis under computerized working environment&lt;/title&gt;&lt;secondary-title&gt;International Journal of Industrial Ergonomics&lt;/secondary-title&gt;&lt;/titles&gt;&lt;periodical&gt;&lt;full-title&gt;International Journal of Industrial Ergonomics&lt;/full-title&gt;&lt;/periodical&gt;&lt;pages&gt;65-72&lt;/pages&gt;&lt;volume&gt;54&lt;/volume&gt;&lt;dates&gt;&lt;year&gt;2016&lt;/year&gt;&lt;/dates&gt;&lt;urls&gt;&lt;/urls&gt;&lt;/record&gt;&lt;/Cite&gt;&lt;/EndNote&gt;</w:instrTex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separate"/>
            </w:r>
            <w:r>
              <w:rPr>
                <w:rFonts w:eastAsia="Times New Roman" w:cs="Times New Roman"/>
                <w:b/>
                <w:bCs/>
                <w:noProof/>
                <w:color w:val="000000" w:themeColor="text1"/>
                <w:sz w:val="20"/>
                <w:szCs w:val="20"/>
              </w:rPr>
              <w:t>(Yuan, 2016)</w:t>
            </w:r>
            <w:r>
              <w:rPr>
                <w:rFonts w:eastAsia="Times New Roman" w:cs="Times New Roman"/>
                <w:b/>
                <w:bCs/>
                <w:color w:val="000000" w:themeColor="text1"/>
                <w:sz w:val="20"/>
              </w:rPr>
              <w:fldChar w:fldCharType="end"/>
            </w:r>
          </w:p>
        </w:tc>
        <w:tc>
          <w:tcPr>
            <w:tcW w:w="1492" w:type="dxa"/>
            <w:vAlign w:val="center"/>
          </w:tcPr>
          <w:p w14:paraId="26784EB1" w14:textId="3269D208" w:rsidR="00A106EA" w:rsidRPr="00A106EA" w:rsidRDefault="00A106EA" w:rsidP="00A106EA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A106EA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Process control</w:t>
            </w:r>
          </w:p>
        </w:tc>
        <w:tc>
          <w:tcPr>
            <w:tcW w:w="1473" w:type="dxa"/>
            <w:vAlign w:val="center"/>
          </w:tcPr>
          <w:p w14:paraId="706FB311" w14:textId="20AB552D" w:rsidR="00A106EA" w:rsidRPr="00A106EA" w:rsidRDefault="00A106EA" w:rsidP="00A106EA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A106EA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Microworld</w:t>
            </w:r>
          </w:p>
        </w:tc>
        <w:tc>
          <w:tcPr>
            <w:tcW w:w="1414" w:type="dxa"/>
            <w:vAlign w:val="center"/>
          </w:tcPr>
          <w:p w14:paraId="08357A0E" w14:textId="67EF51C6" w:rsidR="00A106EA" w:rsidRPr="00A106EA" w:rsidRDefault="00A106EA" w:rsidP="00A106EA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A106EA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udents</w:t>
            </w:r>
          </w:p>
        </w:tc>
        <w:tc>
          <w:tcPr>
            <w:tcW w:w="1013" w:type="dxa"/>
            <w:vAlign w:val="center"/>
          </w:tcPr>
          <w:p w14:paraId="06982DB3" w14:textId="6320FC22" w:rsidR="00A106EA" w:rsidRPr="00A106EA" w:rsidRDefault="00A106EA" w:rsidP="009E5FDB">
            <w:pPr>
              <w:tabs>
                <w:tab w:val="left" w:pos="5940"/>
              </w:tabs>
              <w:ind w:firstLine="0"/>
              <w:jc w:val="center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A106EA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40</w:t>
            </w:r>
          </w:p>
        </w:tc>
        <w:tc>
          <w:tcPr>
            <w:tcW w:w="1471" w:type="dxa"/>
            <w:vAlign w:val="center"/>
          </w:tcPr>
          <w:p w14:paraId="171DF1DD" w14:textId="03759114" w:rsidR="00A106EA" w:rsidRPr="00A106EA" w:rsidRDefault="00A106EA" w:rsidP="00A106EA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A106EA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</w:t>
            </w:r>
          </w:p>
        </w:tc>
        <w:tc>
          <w:tcPr>
            <w:tcW w:w="1767" w:type="dxa"/>
            <w:vAlign w:val="center"/>
          </w:tcPr>
          <w:p w14:paraId="72D469D9" w14:textId="504B4EE2" w:rsidR="00A106EA" w:rsidRPr="00A106EA" w:rsidRDefault="00A106EA" w:rsidP="00A106EA">
            <w:pPr>
              <w:tabs>
                <w:tab w:val="left" w:pos="5940"/>
              </w:tabs>
              <w:ind w:right="22"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A106EA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AGAT-self;          SAGAT-Teammate</w:t>
            </w:r>
          </w:p>
        </w:tc>
        <w:tc>
          <w:tcPr>
            <w:tcW w:w="2711" w:type="dxa"/>
            <w:vAlign w:val="center"/>
          </w:tcPr>
          <w:p w14:paraId="59ED9D5F" w14:textId="741E0ACA" w:rsidR="00A106EA" w:rsidRPr="00A106EA" w:rsidRDefault="00A106EA" w:rsidP="00A106EA">
            <w:pPr>
              <w:ind w:firstLine="0"/>
              <w:rPr>
                <w:rFonts w:eastAsia="Times New Roman" w:cs="Times New Roman"/>
                <w:color w:val="000000" w:themeColor="text1"/>
                <w:sz w:val="20"/>
                <w:szCs w:val="20"/>
              </w:rPr>
            </w:pPr>
            <w:r w:rsidRPr="00A106EA">
              <w:rPr>
                <w:rFonts w:eastAsia="Times New Roman" w:cs="Times New Roman"/>
                <w:color w:val="000000" w:themeColor="text1"/>
                <w:sz w:val="20"/>
                <w:szCs w:val="20"/>
              </w:rPr>
              <w:t>Strong negative correlation between SA of own tasks and SA of teammates tasks.; SA of teammate improved with display</w:t>
            </w:r>
          </w:p>
        </w:tc>
      </w:tr>
    </w:tbl>
    <w:p w14:paraId="70F56B43" w14:textId="77777777" w:rsidR="007B3D8D" w:rsidRDefault="007B3D8D" w:rsidP="00191344">
      <w:pPr>
        <w:ind w:firstLine="0"/>
      </w:pPr>
    </w:p>
    <w:p w14:paraId="609F788D" w14:textId="77777777" w:rsidR="007B3D8D" w:rsidRDefault="007B3D8D" w:rsidP="00191344">
      <w:pPr>
        <w:ind w:firstLine="0"/>
      </w:pPr>
    </w:p>
    <w:p w14:paraId="06217BF0" w14:textId="77777777" w:rsidR="002C3D99" w:rsidRPr="002C3D99" w:rsidRDefault="007B3D8D" w:rsidP="002C3D99">
      <w:pPr>
        <w:pStyle w:val="EndNoteBibliographyTitle"/>
        <w:rPr>
          <w:noProof/>
          <w:sz w:val="28"/>
        </w:rPr>
      </w:pPr>
      <w:r>
        <w:rPr>
          <w:rFonts w:ascii="Arial" w:hAnsi="Arial" w:cs="Arial"/>
          <w:b/>
          <w:noProof/>
          <w:kern w:val="32"/>
          <w:szCs w:val="32"/>
        </w:rPr>
        <w:fldChar w:fldCharType="begin"/>
      </w:r>
      <w:r>
        <w:instrText xml:space="preserve"> ADDIN EN.REFLIST </w:instrText>
      </w:r>
      <w:r>
        <w:rPr>
          <w:rFonts w:ascii="Arial" w:hAnsi="Arial" w:cs="Arial"/>
          <w:b/>
          <w:noProof/>
          <w:kern w:val="32"/>
          <w:szCs w:val="32"/>
        </w:rPr>
        <w:fldChar w:fldCharType="separate"/>
      </w:r>
      <w:r w:rsidR="002C3D99" w:rsidRPr="002C3D99">
        <w:rPr>
          <w:noProof/>
          <w:sz w:val="28"/>
        </w:rPr>
        <w:t>References</w:t>
      </w:r>
    </w:p>
    <w:p w14:paraId="045EE6F5" w14:textId="77777777" w:rsidR="002C3D99" w:rsidRPr="002C3D99" w:rsidRDefault="002C3D99" w:rsidP="002C3D99">
      <w:pPr>
        <w:pStyle w:val="EndNoteBibliographyTitle"/>
        <w:rPr>
          <w:noProof/>
          <w:sz w:val="28"/>
        </w:rPr>
      </w:pPr>
    </w:p>
    <w:p w14:paraId="0D3BC85B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Alexander, A. L., &amp; Wickens, C. D. (2004). Measuring traffic awareness in an integrated hazard display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171-175). Los Angeles, CA: Sage.</w:t>
      </w:r>
    </w:p>
    <w:p w14:paraId="77F1B68A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Alexander, A. L., &amp; Wickens, C. D. (2005). Synthetic vision systems: Flightpath tracking, situation awareness, and visual scanning in an integrated hazard display. </w:t>
      </w:r>
      <w:r w:rsidRPr="002C3D99">
        <w:rPr>
          <w:noProof/>
          <w:u w:val="single"/>
        </w:rPr>
        <w:t>Proceedings of the International Symposium on Aviation Psychology (</w:t>
      </w:r>
      <w:r w:rsidRPr="002C3D99">
        <w:rPr>
          <w:noProof/>
        </w:rPr>
        <w:t xml:space="preserve">pp. 1-6). </w:t>
      </w:r>
    </w:p>
    <w:p w14:paraId="16A9A4C4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Artman, H. (1999). Situation awareness and co-operation within and between hierarchical units in dynamic decision making. </w:t>
      </w:r>
      <w:r w:rsidRPr="002C3D99">
        <w:rPr>
          <w:noProof/>
          <w:u w:val="single"/>
        </w:rPr>
        <w:t>Ergonomics, 42</w:t>
      </w:r>
      <w:r w:rsidRPr="002C3D99">
        <w:rPr>
          <w:noProof/>
        </w:rPr>
        <w:t xml:space="preserve">(11), 1404-1417. </w:t>
      </w:r>
    </w:p>
    <w:p w14:paraId="14C808FA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Bacon, L. P., &amp; Strybel, T. Z. (2013). Assessment of the validity and intrusiveness of online-probe questions for situation awareness in a simulated air-traffic-management task with student air-traffic controllers. </w:t>
      </w:r>
      <w:r w:rsidRPr="002C3D99">
        <w:rPr>
          <w:noProof/>
          <w:u w:val="single"/>
        </w:rPr>
        <w:t>Safety Science, 56</w:t>
      </w:r>
      <w:r w:rsidRPr="002C3D99">
        <w:rPr>
          <w:noProof/>
        </w:rPr>
        <w:t xml:space="preserve">, 89-95. </w:t>
      </w:r>
    </w:p>
    <w:p w14:paraId="7E8756D7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Barnes, M. J., McDermott, P. L., Hutchins, S., &amp; Rothrock, L. (2011). Framing, loss aversion, and visualization of risk for a dynamic simulation environment. </w:t>
      </w:r>
      <w:r w:rsidRPr="002C3D99">
        <w:rPr>
          <w:noProof/>
          <w:u w:val="single"/>
        </w:rPr>
        <w:t>Journal of Cognitive Engineering and Decision Making, 5</w:t>
      </w:r>
      <w:r w:rsidRPr="002C3D99">
        <w:rPr>
          <w:noProof/>
        </w:rPr>
        <w:t xml:space="preserve">(3), 294-308. </w:t>
      </w:r>
    </w:p>
    <w:p w14:paraId="1AAB2813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Blömacher, K., Nöcker, G., &amp; Huff, M. (2018). The role of system description for conditionally automated vehicles. </w:t>
      </w:r>
      <w:r w:rsidRPr="002C3D99">
        <w:rPr>
          <w:noProof/>
          <w:u w:val="single"/>
        </w:rPr>
        <w:t>Transportation Research Part F: Traffic Psychology And Behaviour, 54</w:t>
      </w:r>
      <w:r w:rsidRPr="002C3D99">
        <w:rPr>
          <w:noProof/>
        </w:rPr>
        <w:t xml:space="preserve">, 159-170. </w:t>
      </w:r>
    </w:p>
    <w:p w14:paraId="5DAB4275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Bogossian, F., Cooper, S., Cant, R., Beauchamp, A., Porter, J., Kain, V., . . . Team, F. A. R. (2014). Undergraduate nursing students' performance in recognising and responding to sudden patient deterioration in high psychological fidelity simulated environments: an Australian multi-centre study. </w:t>
      </w:r>
      <w:r w:rsidRPr="002C3D99">
        <w:rPr>
          <w:noProof/>
          <w:u w:val="single"/>
        </w:rPr>
        <w:t>Nurse Education Today, 34</w:t>
      </w:r>
      <w:r w:rsidRPr="002C3D99">
        <w:rPr>
          <w:noProof/>
        </w:rPr>
        <w:t xml:space="preserve">(5), 691-696. </w:t>
      </w:r>
    </w:p>
    <w:p w14:paraId="405C6309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Bolstad, C. A., Cuevas, H., Gonzalez, C., &amp; Schneider, M. (2005). Modeling shared situation awareness. </w:t>
      </w:r>
      <w:r w:rsidRPr="002C3D99">
        <w:rPr>
          <w:noProof/>
          <w:u w:val="single"/>
        </w:rPr>
        <w:t xml:space="preserve">Paper presented at the 14th Conference on Behavior Representation in Modeling and Simulation (BRIMS) </w:t>
      </w:r>
      <w:r w:rsidRPr="002C3D99">
        <w:rPr>
          <w:noProof/>
        </w:rPr>
        <w:t xml:space="preserve">Los Angles, CA. </w:t>
      </w:r>
    </w:p>
    <w:p w14:paraId="55D1351E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Bolstad, C. A., &amp; Endsley, M. R. (2003). Measuring shared and team situation awareness in the army's future objective force. </w:t>
      </w:r>
      <w:r w:rsidRPr="002C3D99">
        <w:rPr>
          <w:noProof/>
          <w:u w:val="single"/>
        </w:rPr>
        <w:t>Proceedings of the Human Factors and Ergonomics Society 47th Annual Meeting (</w:t>
      </w:r>
      <w:r w:rsidRPr="002C3D99">
        <w:rPr>
          <w:noProof/>
        </w:rPr>
        <w:t>pp. 364-373). Santa Monica, CA: Human Factors and Ergonomics Society.</w:t>
      </w:r>
    </w:p>
    <w:p w14:paraId="3DD1DB8D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Bolstad, C. A., Endsley, M. R., Costello, A. M., &amp; Howell, C. D. (2010). Evaluation of computer based situation awareness training for general aviation pilots. </w:t>
      </w:r>
      <w:r w:rsidRPr="002C3D99">
        <w:rPr>
          <w:noProof/>
          <w:u w:val="single"/>
        </w:rPr>
        <w:t>International Journal of Aviation Psychology, 20</w:t>
      </w:r>
      <w:r w:rsidRPr="002C3D99">
        <w:rPr>
          <w:noProof/>
        </w:rPr>
        <w:t xml:space="preserve">(3), 269-294. </w:t>
      </w:r>
    </w:p>
    <w:p w14:paraId="5F48778B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Bonney, L., Davis-Sramek, B., &amp; Cadotte, E. R. (2016). Thinking” about business markets: A cognitive assessment of market awareness. </w:t>
      </w:r>
      <w:r w:rsidRPr="002C3D99">
        <w:rPr>
          <w:noProof/>
          <w:u w:val="single"/>
        </w:rPr>
        <w:t>Journal of Business Research, 69</w:t>
      </w:r>
      <w:r w:rsidRPr="002C3D99">
        <w:rPr>
          <w:noProof/>
        </w:rPr>
        <w:t xml:space="preserve">(8), 2641-2648. </w:t>
      </w:r>
    </w:p>
    <w:p w14:paraId="729E145E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Bowden, J. R., &amp; Rusnock, C. F. (2015). Impact of Display Design Individual Preferences on Process Control Performance. </w:t>
      </w:r>
      <w:r w:rsidRPr="002C3D99">
        <w:rPr>
          <w:noProof/>
          <w:u w:val="single"/>
        </w:rPr>
        <w:t>Proceedings of the IIE Annual Conference. (</w:t>
      </w:r>
      <w:r w:rsidRPr="002C3D99">
        <w:rPr>
          <w:noProof/>
        </w:rPr>
        <w:t>pp. 1278). Norcross, GA: Institute of Industrial and Systems Engineers (IISE).</w:t>
      </w:r>
    </w:p>
    <w:p w14:paraId="2633A283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Brooks, J. O., Switzer, F. S., &amp; Gugerty, L. (2003). Effects of situation awareness training on novice process control plant operators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606-609). Los Angeles, CA: Sage.</w:t>
      </w:r>
    </w:p>
    <w:p w14:paraId="3FA1C162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Buchler, N., Fitzhugh, S. M., Marusich, L. R., Ungvarsky, D. M., Lebiere, C., &amp; Gonzalez, C. (2016). Mission command in the age of network-enabled operations: social network analysis of information sharing and situation awareness. </w:t>
      </w:r>
      <w:r w:rsidRPr="002C3D99">
        <w:rPr>
          <w:noProof/>
          <w:u w:val="single"/>
        </w:rPr>
        <w:t>Frontiers in Psychology, 7</w:t>
      </w:r>
      <w:r w:rsidRPr="002C3D99">
        <w:rPr>
          <w:noProof/>
        </w:rPr>
        <w:t xml:space="preserve">, 937. </w:t>
      </w:r>
    </w:p>
    <w:p w14:paraId="41804356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Burns, C. M., Skraaning Jr, G., Jamieson, G. A., Lau, N., Kwok, J., Welch, R., &amp; Andresen, G. (2008). Evaluation of ecological interface design for nuclear process control: situation awareness effects. </w:t>
      </w:r>
      <w:r w:rsidRPr="002C3D99">
        <w:rPr>
          <w:noProof/>
          <w:u w:val="single"/>
        </w:rPr>
        <w:t>Human Factors, 50</w:t>
      </w:r>
      <w:r w:rsidRPr="002C3D99">
        <w:rPr>
          <w:noProof/>
        </w:rPr>
        <w:t xml:space="preserve">(4), 663-679. </w:t>
      </w:r>
    </w:p>
    <w:p w14:paraId="5457F321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Cak, S., Say, B., &amp; Misirlisoy, M. (2019). Effects of working memory, attention, and expertise on pilots’ situation awareness. </w:t>
      </w:r>
      <w:r w:rsidRPr="002C3D99">
        <w:rPr>
          <w:noProof/>
          <w:u w:val="single"/>
        </w:rPr>
        <w:t>Cognition, Technology &amp; Work</w:t>
      </w:r>
      <w:r w:rsidRPr="002C3D99">
        <w:rPr>
          <w:noProof/>
        </w:rPr>
        <w:t xml:space="preserve">, 1-10. </w:t>
      </w:r>
    </w:p>
    <w:p w14:paraId="2928DF13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Carmody, M. A., &amp; Gluckman, J. P. (1993). Task specific effects of automation and automation failure on performance, workload and situational awareness. </w:t>
      </w:r>
      <w:r w:rsidRPr="002C3D99">
        <w:rPr>
          <w:noProof/>
          <w:u w:val="single"/>
        </w:rPr>
        <w:t>Proceedings of the Seventh International Symposium on Aviation Psychology (</w:t>
      </w:r>
      <w:r w:rsidRPr="002C3D99">
        <w:rPr>
          <w:noProof/>
        </w:rPr>
        <w:t>pp. 167-171). Columbus, OH: Department of Aviation, The Ohio State University.</w:t>
      </w:r>
    </w:p>
    <w:p w14:paraId="3B7B2CAC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Catherwood, D., Edgar, G. K., Sallis, G., Medley, A., &amp; Brookes, D. (2012). Fire alarm or false alarm?! Situation awareness and decision-making “bias” of firefighters in training exercises. </w:t>
      </w:r>
      <w:r w:rsidRPr="002C3D99">
        <w:rPr>
          <w:noProof/>
          <w:u w:val="single"/>
        </w:rPr>
        <w:t>International Journal of Emergency Services, 1</w:t>
      </w:r>
      <w:r w:rsidRPr="002C3D99">
        <w:rPr>
          <w:noProof/>
        </w:rPr>
        <w:t xml:space="preserve">(2), 135-158. </w:t>
      </w:r>
    </w:p>
    <w:p w14:paraId="2C314A30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Chancey, E. T., &amp; Bliss, J. P. (2012). Unreliable information in infantry situation awareness: Improvement through game-based training. </w:t>
      </w:r>
      <w:r w:rsidRPr="002C3D99">
        <w:rPr>
          <w:noProof/>
          <w:u w:val="single"/>
        </w:rPr>
        <w:t>Simulation &amp; Gaming, 43</w:t>
      </w:r>
      <w:r w:rsidRPr="002C3D99">
        <w:rPr>
          <w:noProof/>
        </w:rPr>
        <w:t xml:space="preserve">(5), 581-599. </w:t>
      </w:r>
    </w:p>
    <w:p w14:paraId="7F0FCCDC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Chandrasekaran, L., Crookes, A., &amp; Lansdown, T. C. (2019). Driver situation awareness–Investigating the effect of passenger experience. </w:t>
      </w:r>
      <w:r w:rsidRPr="002C3D99">
        <w:rPr>
          <w:noProof/>
          <w:u w:val="single"/>
        </w:rPr>
        <w:t>Transportation Research Part F: Traffic Psychology And Behaviour, 61</w:t>
      </w:r>
      <w:r w:rsidRPr="002C3D99">
        <w:rPr>
          <w:noProof/>
        </w:rPr>
        <w:t xml:space="preserve">, 152-162. </w:t>
      </w:r>
    </w:p>
    <w:p w14:paraId="5D8AC5A3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Chang, A. L., Dym, A., Venegas-Borsellino, C., Bangar, M., Kazzi, M., Lisenenkov, D., . . . Keene, A. (2015). A comparison of simulation training versus classroom-based education in teaching situation awareness: randomized control Study. </w:t>
      </w:r>
      <w:r w:rsidRPr="002C3D99">
        <w:rPr>
          <w:noProof/>
          <w:u w:val="single"/>
        </w:rPr>
        <w:t>Chest, 148</w:t>
      </w:r>
      <w:r w:rsidRPr="002C3D99">
        <w:rPr>
          <w:noProof/>
        </w:rPr>
        <w:t xml:space="preserve">(4), 461A. </w:t>
      </w:r>
    </w:p>
    <w:p w14:paraId="67BBFED0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Chang, Y.-L. B., Scott, S. D., &amp; Hancock, M. (2014). Supporting situation awareness in collaborative tabletop systems with automation. </w:t>
      </w:r>
      <w:r w:rsidRPr="002C3D99">
        <w:rPr>
          <w:noProof/>
          <w:u w:val="single"/>
        </w:rPr>
        <w:t>Proceedings of the Ninth ACM International Conference on Interactive Tabletops and Surfaces (</w:t>
      </w:r>
      <w:r w:rsidRPr="002C3D99">
        <w:rPr>
          <w:noProof/>
        </w:rPr>
        <w:t>pp. 185-194). New York: ACM.</w:t>
      </w:r>
    </w:p>
    <w:p w14:paraId="44AD40EC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Chauvin, C., Clostermann, J., &amp; Hoc, J.-M. (2008). Situation awareness and the decision-making process in a dynamic situation: avoiding collisions at sea. </w:t>
      </w:r>
      <w:r w:rsidRPr="002C3D99">
        <w:rPr>
          <w:noProof/>
          <w:u w:val="single"/>
        </w:rPr>
        <w:t>Journal Of Cognitive Engineering And Decision Making, 2</w:t>
      </w:r>
      <w:r w:rsidRPr="002C3D99">
        <w:rPr>
          <w:noProof/>
        </w:rPr>
        <w:t xml:space="preserve">(1), 1-23. </w:t>
      </w:r>
    </w:p>
    <w:p w14:paraId="2A1763D0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Chen, S., Loft, S., Huf, S., Braithwaite, J., &amp; Visser, T. (2014). Static and adaptable automation in simulated submarine track management. </w:t>
      </w:r>
      <w:r w:rsidRPr="002C3D99">
        <w:rPr>
          <w:noProof/>
          <w:u w:val="single"/>
        </w:rPr>
        <w:t>Proceedings of the Proceedings of the Human Factors and Ergonomics Society Annual Meeting (</w:t>
      </w:r>
      <w:r w:rsidRPr="002C3D99">
        <w:rPr>
          <w:noProof/>
        </w:rPr>
        <w:t>pp. 2280-2284). Los Angeles, CA: Sage.</w:t>
      </w:r>
    </w:p>
    <w:p w14:paraId="22276D7B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Clark, H., McLaughlin, A. C., &amp; Feng, J. (2017). Situational Awareness and Time to Takeover: Exploring an Alternative Method to Measure Engagement with High-Level Automation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1452-1456). Los Angeles, CA: Sage.</w:t>
      </w:r>
    </w:p>
    <w:p w14:paraId="5676C790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Cooke, N. J., Kiekel, P. A., &amp; Helm, E. E. (2001). Measuring team knowledge during skill acquisition of a complex task. </w:t>
      </w:r>
      <w:r w:rsidRPr="002C3D99">
        <w:rPr>
          <w:noProof/>
          <w:u w:val="single"/>
        </w:rPr>
        <w:t>International Journal of Cognitive Ergonomics, 5</w:t>
      </w:r>
      <w:r w:rsidRPr="002C3D99">
        <w:rPr>
          <w:noProof/>
        </w:rPr>
        <w:t xml:space="preserve">(3), 297-315. </w:t>
      </w:r>
    </w:p>
    <w:p w14:paraId="276CC7C7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Cooke, N. J., Stout, R. e., Rivera, K., &amp; Salas, E. (1998). Exploring measures of team knowledge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215-219). Los Angeles, CA: Sage.</w:t>
      </w:r>
    </w:p>
    <w:p w14:paraId="7E80E4ED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Coolen, E., Draaisma, J., &amp; Loeffen, J. (2019). Measuring situation awareness and team effectiveness in pediatric acute care by using the situation global assessment technique. </w:t>
      </w:r>
      <w:r w:rsidRPr="002C3D99">
        <w:rPr>
          <w:noProof/>
          <w:u w:val="single"/>
        </w:rPr>
        <w:t>European Journal Of Pediatrics</w:t>
      </w:r>
      <w:r w:rsidRPr="002C3D99">
        <w:rPr>
          <w:noProof/>
        </w:rPr>
        <w:t xml:space="preserve">, 1-14. </w:t>
      </w:r>
    </w:p>
    <w:p w14:paraId="57B282F3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Cooper, S., Bulle, B., Biro, M. A., Jones, J., Miles, M., Gilmour, C., . . . Scholes, J. (2012). Managing women with acute physiological deterioration: Student midwives performance in a simulated setting. </w:t>
      </w:r>
      <w:r w:rsidRPr="002C3D99">
        <w:rPr>
          <w:noProof/>
          <w:u w:val="single"/>
        </w:rPr>
        <w:t>Women and Birth, 25</w:t>
      </w:r>
      <w:r w:rsidRPr="002C3D99">
        <w:rPr>
          <w:noProof/>
        </w:rPr>
        <w:t xml:space="preserve">(3), e27-e36. </w:t>
      </w:r>
    </w:p>
    <w:p w14:paraId="12472F26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rFonts w:hint="eastAsia"/>
          <w:noProof/>
        </w:rPr>
        <w:t>Cooper, S., Kinsman, L., Buykx, P., McConnell</w:t>
      </w:r>
      <w:r w:rsidRPr="002C3D99">
        <w:rPr>
          <w:rFonts w:hint="eastAsia"/>
          <w:noProof/>
        </w:rPr>
        <w:t>‐</w:t>
      </w:r>
      <w:r w:rsidRPr="002C3D99">
        <w:rPr>
          <w:rFonts w:hint="eastAsia"/>
          <w:noProof/>
        </w:rPr>
        <w:t>Henry, T., Endacott, R., &amp; Scholes, J. (2010). Managing the deteriorating patient in a simulated environment: nursing students</w:t>
      </w:r>
      <w:r w:rsidRPr="002C3D99">
        <w:rPr>
          <w:rFonts w:hint="eastAsia"/>
          <w:noProof/>
        </w:rPr>
        <w:t>’</w:t>
      </w:r>
      <w:r w:rsidRPr="002C3D99">
        <w:rPr>
          <w:rFonts w:hint="eastAsia"/>
          <w:noProof/>
        </w:rPr>
        <w:t xml:space="preserve"> knowledge, skill and situation awareness. </w:t>
      </w:r>
      <w:r w:rsidRPr="002C3D99">
        <w:rPr>
          <w:rFonts w:hint="eastAsia"/>
          <w:noProof/>
          <w:u w:val="single"/>
        </w:rPr>
        <w:t>Journal Of Clinical Nursing, 19</w:t>
      </w:r>
      <w:r w:rsidRPr="002C3D99">
        <w:rPr>
          <w:rFonts w:hint="eastAsia"/>
          <w:noProof/>
        </w:rPr>
        <w:t>(15</w:t>
      </w:r>
      <w:r w:rsidRPr="002C3D99">
        <w:rPr>
          <w:rFonts w:hint="eastAsia"/>
          <w:noProof/>
        </w:rPr>
        <w:t>‐</w:t>
      </w:r>
      <w:r w:rsidRPr="002C3D99">
        <w:rPr>
          <w:rFonts w:hint="eastAsia"/>
          <w:noProof/>
        </w:rPr>
        <w:t xml:space="preserve">16), 2309-2318. </w:t>
      </w:r>
    </w:p>
    <w:p w14:paraId="7D918BD6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Crooks, C., Hu, C.-Y., &amp; Mahan, R. P. (2001). Cue Utilization and Situation Awareness during a Simulated Experience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1563-1567). Los Angeles, CA: Sage.</w:t>
      </w:r>
    </w:p>
    <w:p w14:paraId="441DB003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Crozier, M. S., Ting, H. Y., Boone, D. C., O’Regan, N. B., Bandrauk, N., Furey, A., . . . Hogan, M. P. (2015). Use of human patient simulation and validation of the Team Situation Awareness Global Assessment Technique (TSAGAT): A multidisciplinary team assessment tool in trauma education. </w:t>
      </w:r>
      <w:r w:rsidRPr="002C3D99">
        <w:rPr>
          <w:noProof/>
          <w:u w:val="single"/>
        </w:rPr>
        <w:t>Journal Of Surgical Education, 72</w:t>
      </w:r>
      <w:r w:rsidRPr="002C3D99">
        <w:rPr>
          <w:noProof/>
        </w:rPr>
        <w:t xml:space="preserve">(1), 156-163. </w:t>
      </w:r>
    </w:p>
    <w:p w14:paraId="4DDCAC64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Crundall, D. (2016). Hazard prediction discriminates between novice and experienced drivers. </w:t>
      </w:r>
      <w:r w:rsidRPr="002C3D99">
        <w:rPr>
          <w:noProof/>
          <w:u w:val="single"/>
        </w:rPr>
        <w:t>Accident Analysis &amp; Prevention, 86</w:t>
      </w:r>
      <w:r w:rsidRPr="002C3D99">
        <w:rPr>
          <w:noProof/>
        </w:rPr>
        <w:t xml:space="preserve">(47-58). </w:t>
      </w:r>
    </w:p>
    <w:p w14:paraId="354E1FE1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Crundall, D., &amp; Kroll, V. . (2018). Prediction and perception of hazards in professional drivers: Does hazard perception skill differ between safe and less-safe fire-appliance drivers? </w:t>
      </w:r>
      <w:r w:rsidRPr="002C3D99">
        <w:rPr>
          <w:noProof/>
          <w:u w:val="single"/>
        </w:rPr>
        <w:t>Accident Analysis &amp; Prevention, 121</w:t>
      </w:r>
      <w:r w:rsidRPr="002C3D99">
        <w:rPr>
          <w:noProof/>
        </w:rPr>
        <w:t xml:space="preserve">, 335-346. </w:t>
      </w:r>
    </w:p>
    <w:p w14:paraId="6D6D9D31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Cuevas, H. M., &amp; Bolstad, C. A. (2010). Influence of team leaders' situation awareness on their team's situation awareness and performance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309-313). Los Angeles, CA: Sage.</w:t>
      </w:r>
    </w:p>
    <w:p w14:paraId="70E79BA1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Cummings, M. L., &amp; Guerlain, S. (2007). Developing operator capacity estimates for supervisory control of autonomous vehicles. </w:t>
      </w:r>
      <w:r w:rsidRPr="002C3D99">
        <w:rPr>
          <w:noProof/>
          <w:u w:val="single"/>
        </w:rPr>
        <w:t>Human Factors, 49</w:t>
      </w:r>
      <w:r w:rsidRPr="002C3D99">
        <w:rPr>
          <w:noProof/>
        </w:rPr>
        <w:t xml:space="preserve">(1), 1-15. </w:t>
      </w:r>
    </w:p>
    <w:p w14:paraId="35B9BF70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Cunningham, J. C., Henri Battiste, Sam Curtis, Elyse C. Hallett, Martin Koltz, Summer L. Brandt, Joel Lachter, Vernol Battiste, and Walter W. Johnson. (2015). Measuring Situation Awareness with probe questions: Reasons for not answering the probes. </w:t>
      </w:r>
      <w:r w:rsidRPr="002C3D99">
        <w:rPr>
          <w:noProof/>
          <w:u w:val="single"/>
        </w:rPr>
        <w:t>Procedia Manufacturing, 3</w:t>
      </w:r>
      <w:r w:rsidRPr="002C3D99">
        <w:rPr>
          <w:noProof/>
        </w:rPr>
        <w:t xml:space="preserve">(2982-2989). </w:t>
      </w:r>
    </w:p>
    <w:p w14:paraId="349D1828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D’Aniello, G., Gaeta, A., Gaeta, M., &amp; Tomasiello, S. (2018). Self-regulated learning with approximate reasoning and situation awareness. </w:t>
      </w:r>
      <w:r w:rsidRPr="002C3D99">
        <w:rPr>
          <w:noProof/>
          <w:u w:val="single"/>
        </w:rPr>
        <w:t>Journal of Ambient Intelligence and Humanized Computing, 9</w:t>
      </w:r>
      <w:r w:rsidRPr="002C3D99">
        <w:rPr>
          <w:noProof/>
        </w:rPr>
        <w:t xml:space="preserve">(1), 151-164. </w:t>
      </w:r>
    </w:p>
    <w:p w14:paraId="1661D3D2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Dao, A.-Q. V., Brandt, S. L., Bacon, L. P., Kraut, J. M., Nguyen, J., Minakata, K., . . . Johnson, W. W. (2011). Conflict resolution automation and pilot situation awareness. In M. J. Smith &amp; G. Salvendy (Eds.), </w:t>
      </w:r>
      <w:r w:rsidRPr="002C3D99">
        <w:rPr>
          <w:noProof/>
          <w:u w:val="single"/>
        </w:rPr>
        <w:t>Human Interface (HCI 2011)</w:t>
      </w:r>
      <w:r w:rsidRPr="002C3D99">
        <w:rPr>
          <w:noProof/>
        </w:rPr>
        <w:t xml:space="preserve"> (pp. 473-482). Berlin: Springer.</w:t>
      </w:r>
    </w:p>
    <w:p w14:paraId="24691E84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Dao, A.-Q. V., Brandt, S. L., Battiste, V., Vu, K.-P. L., Strybel, T., &amp; Johnson, W. W. (2009). The impact of automation assisted aircraft separation on situation awareness. In M. J. Smith &amp; G. Salvendy (Eds.), </w:t>
      </w:r>
      <w:r w:rsidRPr="002C3D99">
        <w:rPr>
          <w:noProof/>
          <w:u w:val="single"/>
        </w:rPr>
        <w:t>Human Interface, Part II (HCI 2009)</w:t>
      </w:r>
      <w:r w:rsidRPr="002C3D99">
        <w:rPr>
          <w:noProof/>
        </w:rPr>
        <w:t xml:space="preserve"> (pp. 738-747). Berlin: Springer.</w:t>
      </w:r>
    </w:p>
    <w:p w14:paraId="7860BAC8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Dattel, A. R., Battle, A. N., Stefonetti, M. C., Bifano, M., &amp; Majdic, K. (2015). The Relationship between Inattentional Blindness, Inattentional Insensitivity, Situation Awareness, and Performance in a Driving Simulator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1356-1360). Los Angeles, CA: Sage.</w:t>
      </w:r>
    </w:p>
    <w:p w14:paraId="1F678E04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Dattel, A. R., Kossuth, L., Sheehan, C. C., Green, H. J., Giannini, C., Decker, J., . . . Crockett, S. A. (2013). Effects of Conceptual Training and Procedural Training for Teaching Aviation Instrument Holding Patterns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1445-1449). Los Angeles, CA: Sage.</w:t>
      </w:r>
    </w:p>
    <w:p w14:paraId="3999FB5E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Dattel, A. R., Teodorovic, S., Pruksaritanon, S., Brooks, J., Babin, A. K., Dong, Z., &amp; Shetty, P. (2018). Inattentional Insensitivity as a Predictor of On-Task Performance and Performance in a Subsequent Task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1530-1534). Los Angeles, CA: Sage.</w:t>
      </w:r>
    </w:p>
    <w:p w14:paraId="0521E7DF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Dattel, A. R., Vogt, J. E., Fratzola, J. K., Dever, D. P., Stefonetti, M., Sheehan, C. C., . . . Cavanagh, J. A. (2011). The gorilla’s role in relevant and irrelevant stimuli in situation awareness and driving hazard detection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924-928). Los Angeles, CA: Sage.</w:t>
      </w:r>
    </w:p>
    <w:p w14:paraId="5AB4260F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Dattel, A. R., Vogt, J. E., Sheehan, C. C., Madjic, K., Stefonetti, M. C., Miller, M. C., . . . Fratzola, J. K. (2012). The effects of pointing out failures of inattentional blindness on performance and situation awareness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1094-1098). Los Angeles, CA: Sage.</w:t>
      </w:r>
    </w:p>
    <w:p w14:paraId="3F0ED074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Durso, F. T., Bleckley, M. K., &amp; Dattel, A. R. (2006). Does situation awareness add to the validity of cognitive tests? </w:t>
      </w:r>
      <w:r w:rsidRPr="002C3D99">
        <w:rPr>
          <w:noProof/>
          <w:u w:val="single"/>
        </w:rPr>
        <w:t>Human Factors, 48</w:t>
      </w:r>
      <w:r w:rsidRPr="002C3D99">
        <w:rPr>
          <w:noProof/>
        </w:rPr>
        <w:t xml:space="preserve">(4), 721-733. </w:t>
      </w:r>
    </w:p>
    <w:p w14:paraId="40D818F8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Durso, F. T., Hackworth, C. A., Truitt, T. R., Crutchfield, J., Nikolic, D., &amp; Manning, C. A. (1998). Situation awareness as a predictor of performance for en route air traffic controllers. </w:t>
      </w:r>
      <w:r w:rsidRPr="002C3D99">
        <w:rPr>
          <w:noProof/>
          <w:u w:val="single"/>
        </w:rPr>
        <w:t>Air Traffic Control Quarterly, 6</w:t>
      </w:r>
      <w:r w:rsidRPr="002C3D99">
        <w:rPr>
          <w:noProof/>
        </w:rPr>
        <w:t xml:space="preserve">(1), 1-20. </w:t>
      </w:r>
    </w:p>
    <w:p w14:paraId="04CF32A2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Edwards, T., Homola, J., Mercer, J., &amp; Claudatos, L. . (2016). Multifactor interactions and the air traffic controller: The interaction of situation awareness and workload in association with automation. </w:t>
      </w:r>
      <w:r w:rsidRPr="002C3D99">
        <w:rPr>
          <w:noProof/>
          <w:u w:val="single"/>
        </w:rPr>
        <w:t>IFAC-PapersOnLine, 19</w:t>
      </w:r>
      <w:r w:rsidRPr="002C3D99">
        <w:rPr>
          <w:noProof/>
        </w:rPr>
        <w:t xml:space="preserve">(597-602). </w:t>
      </w:r>
    </w:p>
    <w:p w14:paraId="0611BE57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Endsley, M. R. (1988). Situation Awareness Global Assessment Technique (SAGAT). </w:t>
      </w:r>
      <w:r w:rsidRPr="002C3D99">
        <w:rPr>
          <w:noProof/>
          <w:u w:val="single"/>
        </w:rPr>
        <w:t>Proceedings of the National Aerospace and Electronics Conference (NAECON) (</w:t>
      </w:r>
      <w:r w:rsidRPr="002C3D99">
        <w:rPr>
          <w:noProof/>
        </w:rPr>
        <w:t>pp. 789-795). New York: IEEE.</w:t>
      </w:r>
    </w:p>
    <w:p w14:paraId="43DBD1E3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Endsley, M. R. (1990a). A methodology for the objective measurement of situation awareness </w:t>
      </w:r>
      <w:r w:rsidRPr="002C3D99">
        <w:rPr>
          <w:noProof/>
          <w:u w:val="single"/>
        </w:rPr>
        <w:t>Situational Awareness in Aerospace Operations (AGARD-CP-478)</w:t>
      </w:r>
      <w:r w:rsidRPr="002C3D99">
        <w:rPr>
          <w:noProof/>
        </w:rPr>
        <w:t xml:space="preserve"> (pp. 1/1 - 1/9). Neuilly Sur Seine, France: NATO - AGARD.</w:t>
      </w:r>
    </w:p>
    <w:p w14:paraId="4027E02B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Endsley, M. R. (1990b). Predictive utility of an objective measure of situation awareness. </w:t>
      </w:r>
      <w:r w:rsidRPr="002C3D99">
        <w:rPr>
          <w:noProof/>
          <w:u w:val="single"/>
        </w:rPr>
        <w:t>Proceedings of the Human Factors Society 34th Annual Meeting (</w:t>
      </w:r>
      <w:r w:rsidRPr="002C3D99">
        <w:rPr>
          <w:noProof/>
        </w:rPr>
        <w:t>pp. 41-45). Santa Monica, CA: Human Factors Society.</w:t>
      </w:r>
    </w:p>
    <w:p w14:paraId="3F281192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Endsley, M. R. (1995). Measurement of situation awareness in dynamic systems. </w:t>
      </w:r>
      <w:r w:rsidRPr="002C3D99">
        <w:rPr>
          <w:noProof/>
          <w:u w:val="single"/>
        </w:rPr>
        <w:t>Human Factors, 37</w:t>
      </w:r>
      <w:r w:rsidRPr="002C3D99">
        <w:rPr>
          <w:noProof/>
        </w:rPr>
        <w:t xml:space="preserve">(1), 65-84. </w:t>
      </w:r>
    </w:p>
    <w:p w14:paraId="71769FE2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Endsley, M. R. (2000). Direct measurement of situation awareness: Validity and use of SAGAT. In M. R. Endsley &amp; D. J. Garland (Eds.), </w:t>
      </w:r>
      <w:r w:rsidRPr="002C3D99">
        <w:rPr>
          <w:noProof/>
          <w:u w:val="single"/>
        </w:rPr>
        <w:t>Situation awareness analysis and measurement</w:t>
      </w:r>
      <w:r w:rsidRPr="002C3D99">
        <w:rPr>
          <w:noProof/>
        </w:rPr>
        <w:t xml:space="preserve"> (pp. 147-174). Mahwah, NJ: LEA.</w:t>
      </w:r>
    </w:p>
    <w:p w14:paraId="1EC8E59F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Endsley, M. R. (2017). Autonomous driving systems: A preliminary naturalistic study of the Tesla Model S. </w:t>
      </w:r>
      <w:r w:rsidRPr="002C3D99">
        <w:rPr>
          <w:noProof/>
          <w:u w:val="single"/>
        </w:rPr>
        <w:t>Journal of Cognitive Engineering and Decision Making, 11</w:t>
      </w:r>
      <w:r w:rsidRPr="002C3D99">
        <w:rPr>
          <w:noProof/>
        </w:rPr>
        <w:t xml:space="preserve">(3), 225-238. </w:t>
      </w:r>
    </w:p>
    <w:p w14:paraId="3AD2F21A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Endsley, M. R., &amp; Bolstad, C. A. (1994). Individual differences in pilot situation awareness. </w:t>
      </w:r>
      <w:r w:rsidRPr="002C3D99">
        <w:rPr>
          <w:noProof/>
          <w:u w:val="single"/>
        </w:rPr>
        <w:t>International Journal of Aviation Psychology, 4</w:t>
      </w:r>
      <w:r w:rsidRPr="002C3D99">
        <w:rPr>
          <w:noProof/>
        </w:rPr>
        <w:t xml:space="preserve">(3), 241-264. </w:t>
      </w:r>
    </w:p>
    <w:p w14:paraId="0D1C8053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Endsley, M. R., &amp; Kaber, D. B. (1999). Level of automation effects on performance, situation  awareness and workload in a dynamic control task. </w:t>
      </w:r>
      <w:r w:rsidRPr="002C3D99">
        <w:rPr>
          <w:noProof/>
          <w:u w:val="single"/>
        </w:rPr>
        <w:t>Ergonomics, 42</w:t>
      </w:r>
      <w:r w:rsidRPr="002C3D99">
        <w:rPr>
          <w:noProof/>
        </w:rPr>
        <w:t xml:space="preserve">(3), 462-492. </w:t>
      </w:r>
    </w:p>
    <w:p w14:paraId="0AB5D2F3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Endsley, M. R., &amp; Kiris, E. O. (1995). The out-of-the-loop performance problem and level of control in automation. </w:t>
      </w:r>
      <w:r w:rsidRPr="002C3D99">
        <w:rPr>
          <w:noProof/>
          <w:u w:val="single"/>
        </w:rPr>
        <w:t>Human Factors, 37</w:t>
      </w:r>
      <w:r w:rsidRPr="002C3D99">
        <w:rPr>
          <w:noProof/>
        </w:rPr>
        <w:t xml:space="preserve">(2), 381-394. </w:t>
      </w:r>
    </w:p>
    <w:p w14:paraId="1C0F26C6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Endsley, M. R., Mogford, R. H., &amp; Stein, E. S. (1997). Controller situation awareness in free flight. </w:t>
      </w:r>
      <w:r w:rsidRPr="002C3D99">
        <w:rPr>
          <w:noProof/>
          <w:u w:val="single"/>
        </w:rPr>
        <w:t>Proceedings of the Human Factors and Ergonomics Society 41st Annual Meeting (</w:t>
      </w:r>
      <w:r w:rsidRPr="002C3D99">
        <w:rPr>
          <w:noProof/>
        </w:rPr>
        <w:t>pp. 4-8). Santa Monica, CA: Human Factors and Ergonomics Society.</w:t>
      </w:r>
    </w:p>
    <w:p w14:paraId="31155634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Endsley, M. R., &amp; Rodgers, M. D. (1998). Distribution of attention, situation awareness, and workload in a passive air traffic control task: Implications for operational errors and automation. </w:t>
      </w:r>
      <w:r w:rsidRPr="002C3D99">
        <w:rPr>
          <w:noProof/>
          <w:u w:val="single"/>
        </w:rPr>
        <w:t>Air Traffic Control Quarterly, 6</w:t>
      </w:r>
      <w:r w:rsidRPr="002C3D99">
        <w:rPr>
          <w:noProof/>
        </w:rPr>
        <w:t xml:space="preserve">(1), 21-44. </w:t>
      </w:r>
    </w:p>
    <w:p w14:paraId="13B028EC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Endsley, M. R., &amp; Selcon, S. J. (1997). Designing to aid decisions through situation awareness enhancement. </w:t>
      </w:r>
      <w:r w:rsidRPr="002C3D99">
        <w:rPr>
          <w:noProof/>
          <w:u w:val="single"/>
        </w:rPr>
        <w:t>Proceedings of the 2nd Symposium on Situation Awareness in Tactical Aircraft (</w:t>
      </w:r>
      <w:r w:rsidRPr="002C3D99">
        <w:rPr>
          <w:noProof/>
        </w:rPr>
        <w:t>pp. 107-112). Patuxent River, MD: Naval Air Warfare Center.</w:t>
      </w:r>
    </w:p>
    <w:p w14:paraId="4FC12C3D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Endsley, M. R., Selcon, S. J., Hardiman, T. D., &amp; Croft, D. G. (1998). A comparative evaluation of SAGAT and SART for evaluations of situation awareness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82-86). Santa Monica, CA: Human Factors and Ergonomics Society.</w:t>
      </w:r>
    </w:p>
    <w:p w14:paraId="0A3C6163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Endsley, M. R., Sollenberger, R., Nakata, A., Hough, D., &amp; Stein, E. (1999). </w:t>
      </w:r>
      <w:r w:rsidRPr="002C3D99">
        <w:rPr>
          <w:noProof/>
          <w:u w:val="single"/>
        </w:rPr>
        <w:t>Situation awareness in air traffic control: Enhanced displays for advanced operations</w:t>
      </w:r>
      <w:r w:rsidRPr="002C3D99">
        <w:rPr>
          <w:noProof/>
        </w:rPr>
        <w:t xml:space="preserve">  Atlantic City, NJ: Federal Aviation Administration William J. Hughes Technical Center.</w:t>
      </w:r>
    </w:p>
    <w:p w14:paraId="208BF022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Endsley, M. R., Sollenberger, R., Nakata, A., &amp; Stein, E. (2000). </w:t>
      </w:r>
      <w:r w:rsidRPr="002C3D99">
        <w:rPr>
          <w:noProof/>
          <w:u w:val="single"/>
        </w:rPr>
        <w:t>Situation awareness in air traffic control: Enhanced displays for advanced operations</w:t>
      </w:r>
      <w:r w:rsidRPr="002C3D99">
        <w:rPr>
          <w:noProof/>
        </w:rPr>
        <w:t xml:space="preserve">  (DOT/FAA/CT-TN00/01).  Atlantic City, NJ: Federal Aviation Administration William J. Hughes Technical Center.</w:t>
      </w:r>
    </w:p>
    <w:p w14:paraId="7BD672F3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Endsley, M. R., Sollenberger, R., &amp; Stein, E. (1999). The use of predictive displays for aiding controller situation awareness. </w:t>
      </w:r>
      <w:r w:rsidRPr="002C3D99">
        <w:rPr>
          <w:noProof/>
          <w:u w:val="single"/>
        </w:rPr>
        <w:t>Proceedings of the 43rd Annual Meeting of the Human Factors and Ergonomics Society (</w:t>
      </w:r>
      <w:r w:rsidRPr="002C3D99">
        <w:rPr>
          <w:noProof/>
        </w:rPr>
        <w:t>pp. 51-55). Santa Monica, CA: Human Factors and Ergonomics Society.</w:t>
      </w:r>
    </w:p>
    <w:p w14:paraId="4B111E63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Entin, E. B. (2000). An exploratory investigation of relationships between situation awareness and performance in an attack helicopter domain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113-115). Los Angeles, CA: Sage.</w:t>
      </w:r>
    </w:p>
    <w:p w14:paraId="08CD2EDA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Falkland, E. C., &amp; Wiggins, M. W. (2019). Cross-task cue utilisation and situational awareness in simulated air traffic control. </w:t>
      </w:r>
      <w:r w:rsidRPr="002C3D99">
        <w:rPr>
          <w:noProof/>
          <w:u w:val="single"/>
        </w:rPr>
        <w:t>Applied Ergonomics, 74</w:t>
      </w:r>
      <w:r w:rsidRPr="002C3D99">
        <w:rPr>
          <w:noProof/>
        </w:rPr>
        <w:t xml:space="preserve">, 24-30. </w:t>
      </w:r>
    </w:p>
    <w:p w14:paraId="5839C88C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Franz, B., Haccius, J. P., Stelzig-Krombholz, D., Pfromm, M., Kauer, M., &amp; Abendroth, B. (2015). Evaluation of the SAGAT method for highly automated driving. </w:t>
      </w:r>
      <w:r w:rsidRPr="002C3D99">
        <w:rPr>
          <w:noProof/>
          <w:u w:val="single"/>
        </w:rPr>
        <w:t>Proceedings of the 19th Triennial Congress of the IEA (</w:t>
      </w:r>
      <w:r w:rsidRPr="002C3D99">
        <w:rPr>
          <w:noProof/>
        </w:rPr>
        <w:t xml:space="preserve">pp. 14). </w:t>
      </w:r>
    </w:p>
    <w:p w14:paraId="2C060067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Gardner, A. K., Kosemund, M., &amp; Martinez, J. (2017). Examining the feasibility and predictive validity of the SAGAT tool to assess situation awareness among medical trainees. </w:t>
      </w:r>
      <w:r w:rsidRPr="002C3D99">
        <w:rPr>
          <w:noProof/>
          <w:u w:val="single"/>
        </w:rPr>
        <w:t>Simulation in Healthcare, 12</w:t>
      </w:r>
      <w:r w:rsidRPr="002C3D99">
        <w:rPr>
          <w:noProof/>
        </w:rPr>
        <w:t xml:space="preserve">(1), 17-21. </w:t>
      </w:r>
    </w:p>
    <w:p w14:paraId="21B90AE4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Gartenberg, D., Breslow, L., McCurry, J. M., &amp; Trafton, J. G. (2014). Situation awareness recovery. </w:t>
      </w:r>
      <w:r w:rsidRPr="002C3D99">
        <w:rPr>
          <w:noProof/>
          <w:u w:val="single"/>
        </w:rPr>
        <w:t>Human Factors, 56</w:t>
      </w:r>
      <w:r w:rsidRPr="002C3D99">
        <w:rPr>
          <w:noProof/>
        </w:rPr>
        <w:t xml:space="preserve">(4), 710-727. </w:t>
      </w:r>
    </w:p>
    <w:p w14:paraId="0CA048D7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Gatsoulis, Y., Virk, G. S., &amp; Dehghani-Sanij, A. A. (2010). On the measurement of situation awareness for effective human-robot interaction in teleoperated systems. </w:t>
      </w:r>
      <w:r w:rsidRPr="002C3D99">
        <w:rPr>
          <w:noProof/>
          <w:u w:val="single"/>
        </w:rPr>
        <w:t>Journal Of Cognitive Engineering And Decision Making, 4</w:t>
      </w:r>
      <w:r w:rsidRPr="002C3D99">
        <w:rPr>
          <w:noProof/>
        </w:rPr>
        <w:t xml:space="preserve">(1), 69-98. </w:t>
      </w:r>
    </w:p>
    <w:p w14:paraId="19794674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Giacobe, N. A. (2013). A picture is worth a thousand alerts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172-176). Los Angeles, CA: Sage.</w:t>
      </w:r>
    </w:p>
    <w:p w14:paraId="3A6016BA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Golightly, D., Balfe, N., Sharples, S., &amp; Lowe, E. (2009). Measuring situation awareness in rail signalling. </w:t>
      </w:r>
      <w:r w:rsidRPr="002C3D99">
        <w:rPr>
          <w:noProof/>
          <w:u w:val="single"/>
        </w:rPr>
        <w:t xml:space="preserve">Proceedings of the Third International Conference on Rail Human Factors </w:t>
      </w:r>
      <w:r w:rsidRPr="002C3D99">
        <w:rPr>
          <w:noProof/>
        </w:rPr>
        <w:t xml:space="preserve">Lille, France </w:t>
      </w:r>
    </w:p>
    <w:p w14:paraId="5F96B63F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Gombolay, M., Bair, A., Huang, C., &amp; Shah, J. (2017). Computational design of mixed-initiative human–robot teaming that considers human factors: situational awareness, workload, and workflow preferences. </w:t>
      </w:r>
      <w:r w:rsidRPr="002C3D99">
        <w:rPr>
          <w:noProof/>
          <w:u w:val="single"/>
        </w:rPr>
        <w:t>The International Journal of Robotics Research, 36</w:t>
      </w:r>
      <w:r w:rsidRPr="002C3D99">
        <w:rPr>
          <w:noProof/>
        </w:rPr>
        <w:t xml:space="preserve">(5-7), 597-617. </w:t>
      </w:r>
    </w:p>
    <w:p w14:paraId="03E6BA92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Gonzalez, C., &amp; Wimisberg, J. (2007). Sitaution awareness in dynamic decision making: Effects of practice and working memory. </w:t>
      </w:r>
      <w:r w:rsidRPr="002C3D99">
        <w:rPr>
          <w:noProof/>
          <w:u w:val="single"/>
        </w:rPr>
        <w:t>Journal of Cognitive Engineering and Decision Making, 1</w:t>
      </w:r>
      <w:r w:rsidRPr="002C3D99">
        <w:rPr>
          <w:noProof/>
        </w:rPr>
        <w:t xml:space="preserve">(1), 56-74. </w:t>
      </w:r>
    </w:p>
    <w:p w14:paraId="0749F1AE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González-Giraldo, Y., González-Reyes, R. E., Mueller, S. T., Piper, B. J., Adan, A., &amp; Forero, D. A. (2018). Situation Awareness Performance in Healthy Young Adults Is Associated With a Serotonin Transporter Gene Polymorphism. </w:t>
      </w:r>
      <w:r w:rsidRPr="002C3D99">
        <w:rPr>
          <w:noProof/>
          <w:u w:val="single"/>
        </w:rPr>
        <w:t>Psychological Reports, 121</w:t>
      </w:r>
      <w:r w:rsidRPr="002C3D99">
        <w:rPr>
          <w:noProof/>
        </w:rPr>
        <w:t xml:space="preserve">(5), 877-891. </w:t>
      </w:r>
    </w:p>
    <w:p w14:paraId="59C46B4A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Gronlund, S. D., Ohrt, D. D., Dougherty, M. R., Perry, J. L., &amp; Manning, C. A. (1998). </w:t>
      </w:r>
      <w:r w:rsidRPr="002C3D99">
        <w:rPr>
          <w:noProof/>
          <w:u w:val="single"/>
        </w:rPr>
        <w:t>Aircraft importance and its relevance to situation awareness</w:t>
      </w:r>
      <w:r w:rsidRPr="002C3D99">
        <w:rPr>
          <w:noProof/>
        </w:rPr>
        <w:t>: Oklahoma University at Norman Dept Of Psychology.</w:t>
      </w:r>
    </w:p>
    <w:p w14:paraId="18141865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Guarino, S. L., Harper, K., Roth, E., Liu, D., &amp; Vincenzi, D. (2009). Adaptive boundary aids in complex air combat scenarios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66-70). Los Angeles, CA: Sage.</w:t>
      </w:r>
    </w:p>
    <w:p w14:paraId="0895EDED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Gugerty, L. (1998). Evidence from a partial report task for forgetting in dynamic spatial memory. </w:t>
      </w:r>
      <w:r w:rsidRPr="002C3D99">
        <w:rPr>
          <w:noProof/>
          <w:u w:val="single"/>
        </w:rPr>
        <w:t>Human Factors, 40</w:t>
      </w:r>
      <w:r w:rsidRPr="002C3D99">
        <w:rPr>
          <w:noProof/>
        </w:rPr>
        <w:t xml:space="preserve">(3), 498-508. </w:t>
      </w:r>
    </w:p>
    <w:p w14:paraId="59CF7DBB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Gugerty, L. J. (1997). Situation awareness during driving: Explicit and implicit knowledge in dynamic spatial memory. </w:t>
      </w:r>
      <w:r w:rsidRPr="002C3D99">
        <w:rPr>
          <w:noProof/>
          <w:u w:val="single"/>
        </w:rPr>
        <w:t>Journal of Experimental Psychology: Applied, 3</w:t>
      </w:r>
      <w:r w:rsidRPr="002C3D99">
        <w:rPr>
          <w:noProof/>
        </w:rPr>
        <w:t xml:space="preserve">, 42-66. </w:t>
      </w:r>
    </w:p>
    <w:p w14:paraId="01E4F35F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Gutzwiller, R. S., &amp; Clegg, B. A. (2012). The role of working memory in levels of situation awareness. </w:t>
      </w:r>
      <w:r w:rsidRPr="002C3D99">
        <w:rPr>
          <w:noProof/>
          <w:u w:val="single"/>
        </w:rPr>
        <w:t>Journal of Cognitive Engineering and Decision Making</w:t>
      </w:r>
      <w:r w:rsidRPr="002C3D99">
        <w:rPr>
          <w:noProof/>
        </w:rPr>
        <w:t xml:space="preserve">. </w:t>
      </w:r>
    </w:p>
    <w:p w14:paraId="4BF51861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Hallbert, B. P. (1997). Situation awareness and operator performance: results from simulator-based studies. </w:t>
      </w:r>
      <w:r w:rsidRPr="002C3D99">
        <w:rPr>
          <w:noProof/>
          <w:u w:val="single"/>
        </w:rPr>
        <w:t>Proceedings of the IEEE Sixth Conference on Human Factors and Power Plants (</w:t>
      </w:r>
      <w:r w:rsidRPr="002C3D99">
        <w:rPr>
          <w:noProof/>
        </w:rPr>
        <w:t>pp. 18/11-18/16). New York: IEEE.</w:t>
      </w:r>
    </w:p>
    <w:p w14:paraId="1874AC0F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Hamilton, K., Mancuso, V., Mohammed, S., Tesler, R., &amp; McNeese, M. (2017). Skilled and unaware: The interactive effects of team cognition, team metacognition, and task confidence on team performance. </w:t>
      </w:r>
      <w:r w:rsidRPr="002C3D99">
        <w:rPr>
          <w:noProof/>
          <w:u w:val="single"/>
        </w:rPr>
        <w:t>Journal of Cognitive Engineering and Decision Making, 11</w:t>
      </w:r>
      <w:r w:rsidRPr="002C3D99">
        <w:rPr>
          <w:noProof/>
        </w:rPr>
        <w:t xml:space="preserve">(4), 382-395. </w:t>
      </w:r>
    </w:p>
    <w:p w14:paraId="3AB7C772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Hanratty, T., Hammell, R. J., Yen, J., McNeese, M., Oh, S., Kim, H.-W., . . . Colombo, D. (2009). Knowledge visualization to enhance human-agent situation awareness within a computational recognition-primed decision system. </w:t>
      </w:r>
      <w:r w:rsidRPr="002C3D99">
        <w:rPr>
          <w:noProof/>
          <w:u w:val="single"/>
        </w:rPr>
        <w:t>Proceedings of the Military Communications Conference (MILCON) (</w:t>
      </w:r>
      <w:r w:rsidRPr="002C3D99">
        <w:rPr>
          <w:noProof/>
        </w:rPr>
        <w:t>pp. 1-7). New York: IEEE.</w:t>
      </w:r>
    </w:p>
    <w:p w14:paraId="7963238C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Hänsel, M., Winkelmann, A., Hardt, F., Gijselaers, W., Hacker, W., Stiehl, M., . . . Müller, M. (2012). Impact of simulator training and crew resource management training on final-year medical students' performance in sepsis resuscitation: a randomized trial. </w:t>
      </w:r>
      <w:r w:rsidRPr="002C3D99">
        <w:rPr>
          <w:noProof/>
          <w:u w:val="single"/>
        </w:rPr>
        <w:t>Minerva Anestesiologica, 78</w:t>
      </w:r>
      <w:r w:rsidRPr="002C3D99">
        <w:rPr>
          <w:noProof/>
        </w:rPr>
        <w:t xml:space="preserve">(8), 901. </w:t>
      </w:r>
    </w:p>
    <w:p w14:paraId="1EF7DA52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Hauss, Y., &amp; Eyferth, K. (2003). Securing future ATM-concepts' safety by measuring situation awareness in ATC. </w:t>
      </w:r>
      <w:r w:rsidRPr="002C3D99">
        <w:rPr>
          <w:noProof/>
          <w:u w:val="single"/>
        </w:rPr>
        <w:t>Aerospace Science And Technology, 7</w:t>
      </w:r>
      <w:r w:rsidRPr="002C3D99">
        <w:rPr>
          <w:noProof/>
        </w:rPr>
        <w:t xml:space="preserve">(6), 417-427. </w:t>
      </w:r>
    </w:p>
    <w:p w14:paraId="3A52F485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Heenan, A., Herdman, C. M., Brown, M. S., &amp; Robert, N. (2014). Effects of conversation on situation awareness and working memory in simulated driving. </w:t>
      </w:r>
      <w:r w:rsidRPr="002C3D99">
        <w:rPr>
          <w:noProof/>
          <w:u w:val="single"/>
        </w:rPr>
        <w:t>Human Factors, 56</w:t>
      </w:r>
      <w:r w:rsidRPr="002C3D99">
        <w:rPr>
          <w:noProof/>
        </w:rPr>
        <w:t xml:space="preserve">(6), 1077-1092. </w:t>
      </w:r>
    </w:p>
    <w:p w14:paraId="7EFD8F78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Hoang, T., Jung, Y. C., Holbrook, J. B., &amp; Malik, W. A. (2011). Tower controllers’ assessment of the spot and runway departure advisor (SARDA) Concept. </w:t>
      </w:r>
      <w:r w:rsidRPr="002C3D99">
        <w:rPr>
          <w:noProof/>
          <w:u w:val="single"/>
        </w:rPr>
        <w:t xml:space="preserve">Proceedings of the Ninth USA/Europe Air Traffic Management Research and Development Seminar (ATM2011) </w:t>
      </w:r>
      <w:r w:rsidRPr="002C3D99">
        <w:rPr>
          <w:noProof/>
        </w:rPr>
        <w:t>Berlin: Citeseer.</w:t>
      </w:r>
    </w:p>
    <w:p w14:paraId="1A978DE4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Hogan, M. P., Pace, D. E., Hapgood, J., &amp; Boone, D. C. (2006). Use of human patient simulation and the situation awareness global assessment technique in practical trauma skills assessment. </w:t>
      </w:r>
      <w:r w:rsidRPr="002C3D99">
        <w:rPr>
          <w:noProof/>
          <w:u w:val="single"/>
        </w:rPr>
        <w:t>Journal of Trauma and Acute Care Surgery, 61</w:t>
      </w:r>
      <w:r w:rsidRPr="002C3D99">
        <w:rPr>
          <w:noProof/>
        </w:rPr>
        <w:t xml:space="preserve">(5), 1047-1052. </w:t>
      </w:r>
    </w:p>
    <w:p w14:paraId="6990B4ED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>Hogg, D. N., Folles</w:t>
      </w:r>
      <w:r w:rsidRPr="002C3D99">
        <w:rPr>
          <w:rFonts w:ascii="Cambria" w:hAnsi="Cambria" w:cs="Cambria"/>
          <w:noProof/>
        </w:rPr>
        <w:t>⊘</w:t>
      </w:r>
      <w:r w:rsidRPr="002C3D99">
        <w:rPr>
          <w:noProof/>
        </w:rPr>
        <w:t xml:space="preserve">, K., Strand-Volden, F., &amp; Torralba, B. (1995). Development of a situation awareness measure to evaluate advanced alarm systems in nuclear power plant control rooms. </w:t>
      </w:r>
      <w:r w:rsidRPr="002C3D99">
        <w:rPr>
          <w:noProof/>
          <w:u w:val="single"/>
        </w:rPr>
        <w:t>Ergonomics, 38</w:t>
      </w:r>
      <w:r w:rsidRPr="002C3D99">
        <w:rPr>
          <w:noProof/>
        </w:rPr>
        <w:t xml:space="preserve">(11), 2394-2413. </w:t>
      </w:r>
    </w:p>
    <w:p w14:paraId="7E5F0A6A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Hogg, D. N., Torralba, B., &amp; Volden, F. S. (1993). </w:t>
      </w:r>
      <w:r w:rsidRPr="002C3D99">
        <w:rPr>
          <w:noProof/>
          <w:u w:val="single"/>
        </w:rPr>
        <w:t>A situation awareness methodology for the evaluation of process control systems: Studies of feasibility and the implication of use</w:t>
      </w:r>
      <w:r w:rsidRPr="002C3D99">
        <w:rPr>
          <w:noProof/>
        </w:rPr>
        <w:t xml:space="preserve">  (1993-03-05).  Storefjell, Norway: OECD Halden Reactor Project.</w:t>
      </w:r>
    </w:p>
    <w:p w14:paraId="7E804060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Hong, T. C., Andrew, H. S. Y., &amp; Kenny, C. W. L. (2015). Assessing the Situation Awareness of Operators Using Maritime Augmented Reality System (MARS)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1722-1726). Los Angeles, CA: Sage.</w:t>
      </w:r>
    </w:p>
    <w:p w14:paraId="47DFC4BC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Hou, M., Kobierski, R. D., &amp; Brown, M. S. (2007). Intelligent adaptive interfaces for the control of mulitple UAVs. </w:t>
      </w:r>
      <w:r w:rsidRPr="002C3D99">
        <w:rPr>
          <w:noProof/>
          <w:u w:val="single"/>
        </w:rPr>
        <w:t>Journal of Cognitive Engineering and Decision Making, 1</w:t>
      </w:r>
      <w:r w:rsidRPr="002C3D99">
        <w:rPr>
          <w:noProof/>
        </w:rPr>
        <w:t xml:space="preserve">(3), 327-362. </w:t>
      </w:r>
    </w:p>
    <w:p w14:paraId="6BA74063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rFonts w:hint="eastAsia"/>
          <w:noProof/>
        </w:rPr>
        <w:t>Hudson, K., Taylor, L. A., Kozachik, S. L., Shaefer, S. J., &amp; Wilson, M. L. (2015). Second Life simulation as a strategy to enhance decision</w:t>
      </w:r>
      <w:r w:rsidRPr="002C3D99">
        <w:rPr>
          <w:rFonts w:hint="eastAsia"/>
          <w:noProof/>
        </w:rPr>
        <w:t>‐</w:t>
      </w:r>
      <w:r w:rsidRPr="002C3D99">
        <w:rPr>
          <w:rFonts w:hint="eastAsia"/>
          <w:noProof/>
        </w:rPr>
        <w:t xml:space="preserve">making in diabetes care: a case study. </w:t>
      </w:r>
      <w:r w:rsidRPr="002C3D99">
        <w:rPr>
          <w:rFonts w:hint="eastAsia"/>
          <w:noProof/>
          <w:u w:val="single"/>
        </w:rPr>
        <w:t>Journal of Clinical Nursing, 24</w:t>
      </w:r>
      <w:r w:rsidRPr="002C3D99">
        <w:rPr>
          <w:rFonts w:hint="eastAsia"/>
          <w:noProof/>
        </w:rPr>
        <w:t xml:space="preserve">(5-6), 797-804. </w:t>
      </w:r>
    </w:p>
    <w:p w14:paraId="5D0F6051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Ikuma, L. H., Harvey, C., Taylor, C. F., &amp; Handal, C. (2014). A guide for assessing control room operator performance using speed and accuracy, perceived workload, situation awareness, and eye tracking. </w:t>
      </w:r>
      <w:r w:rsidRPr="002C3D99">
        <w:rPr>
          <w:noProof/>
          <w:u w:val="single"/>
        </w:rPr>
        <w:t>Journal Of Loss Prevention In The Process Industries, 32</w:t>
      </w:r>
      <w:r w:rsidRPr="002C3D99">
        <w:rPr>
          <w:noProof/>
        </w:rPr>
        <w:t xml:space="preserve">, 454-465. </w:t>
      </w:r>
    </w:p>
    <w:p w14:paraId="2005664D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Jackson, L., Chapman, P., &amp; Crundall, D. (2009). What happens next? Predicting other road users' behaviour as a function of driving experience and processing time. </w:t>
      </w:r>
      <w:r w:rsidRPr="002C3D99">
        <w:rPr>
          <w:noProof/>
          <w:u w:val="single"/>
        </w:rPr>
        <w:t>Ergonomics, 52</w:t>
      </w:r>
      <w:r w:rsidRPr="002C3D99">
        <w:rPr>
          <w:noProof/>
        </w:rPr>
        <w:t xml:space="preserve">(2), 154-164. </w:t>
      </w:r>
    </w:p>
    <w:p w14:paraId="5AF62B49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Jang, G.-s., Sang-moon Suh, Sa-kil Kim, Yong-suk Suh, and Je-yun Park. (2013). A proactive alarm reduction method and its human factors validation test for a main control room for SMART. </w:t>
      </w:r>
      <w:r w:rsidRPr="002C3D99">
        <w:rPr>
          <w:noProof/>
          <w:u w:val="single"/>
        </w:rPr>
        <w:t>Annals of Nuclear Energy, 51</w:t>
      </w:r>
      <w:r w:rsidRPr="002C3D99">
        <w:rPr>
          <w:noProof/>
        </w:rPr>
        <w:t xml:space="preserve">, 125-134. </w:t>
      </w:r>
    </w:p>
    <w:p w14:paraId="565AE79C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Jannat, M., Hurwitz, D. S., Monsere, C., &amp; Funk II, K. H. . (2018). The role of driver’s situational awareness on right-hook bicycle-motor vehicle crashes. </w:t>
      </w:r>
      <w:r w:rsidRPr="002C3D99">
        <w:rPr>
          <w:noProof/>
          <w:u w:val="single"/>
        </w:rPr>
        <w:t>Safety Science, 110</w:t>
      </w:r>
      <w:r w:rsidRPr="002C3D99">
        <w:rPr>
          <w:noProof/>
        </w:rPr>
        <w:t xml:space="preserve">, 92-101. </w:t>
      </w:r>
    </w:p>
    <w:p w14:paraId="33D92645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Javed, Y., Norris, T., &amp; Johnston, D. (2012). Evaluating SAVER: measuring shared and team situation awareness of emergency decision makers. </w:t>
      </w:r>
      <w:r w:rsidRPr="002C3D99">
        <w:rPr>
          <w:noProof/>
          <w:u w:val="single"/>
        </w:rPr>
        <w:t>Paper presented at the 9th international ISCRAM conference</w:t>
      </w:r>
      <w:r w:rsidRPr="002C3D99">
        <w:rPr>
          <w:noProof/>
        </w:rPr>
        <w:t xml:space="preserve">, Vancouver, Canada. </w:t>
      </w:r>
    </w:p>
    <w:p w14:paraId="44967876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Jeon, M., Walker, G. N., &amp; Gable, T. M. (2014). Anger effects on driver situation awareness and driving performance. </w:t>
      </w:r>
      <w:r w:rsidRPr="002C3D99">
        <w:rPr>
          <w:noProof/>
          <w:u w:val="single"/>
        </w:rPr>
        <w:t>Presence, 23</w:t>
      </w:r>
      <w:r w:rsidRPr="002C3D99">
        <w:rPr>
          <w:noProof/>
        </w:rPr>
        <w:t xml:space="preserve">(1), 71-89. </w:t>
      </w:r>
    </w:p>
    <w:p w14:paraId="62D77911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Jipp, M., &amp; Ackerman, P. L. (2016). The impact of higher levels of automation on performance and situation awareness: a function of information-processing ability and working-memory capacity. </w:t>
      </w:r>
      <w:r w:rsidRPr="002C3D99">
        <w:rPr>
          <w:noProof/>
          <w:u w:val="single"/>
        </w:rPr>
        <w:t>Journal of Cognitive Engineering and Decision Making, 10</w:t>
      </w:r>
      <w:r w:rsidRPr="002C3D99">
        <w:rPr>
          <w:noProof/>
        </w:rPr>
        <w:t xml:space="preserve">(2), 138-166. </w:t>
      </w:r>
    </w:p>
    <w:p w14:paraId="27C3BF4B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Johannsdottir, K. R., &amp; Herdman, C. M. (2010). The role of working memory in supporting drivers' situation awareness for surrounding traffic. </w:t>
      </w:r>
      <w:r w:rsidRPr="002C3D99">
        <w:rPr>
          <w:noProof/>
          <w:u w:val="single"/>
        </w:rPr>
        <w:t>Human Factors, 52</w:t>
      </w:r>
      <w:r w:rsidRPr="002C3D99">
        <w:rPr>
          <w:noProof/>
        </w:rPr>
        <w:t xml:space="preserve">(6), 663-673. </w:t>
      </w:r>
    </w:p>
    <w:p w14:paraId="0DF69961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Jones, D. G., &amp; Endsley, M. R. (2000). Can real-time probes provide a valid measure of situation awareness? </w:t>
      </w:r>
      <w:r w:rsidRPr="002C3D99">
        <w:rPr>
          <w:noProof/>
          <w:u w:val="single"/>
        </w:rPr>
        <w:t>Proceedings of the Human Performance, Situation Awareness and Automation: User-Centered Design for the New Millennium Conference (</w:t>
      </w:r>
      <w:r w:rsidRPr="002C3D99">
        <w:rPr>
          <w:noProof/>
        </w:rPr>
        <w:t>pp. 245-250). Savannah, GA: SA Technologies, Inc.</w:t>
      </w:r>
    </w:p>
    <w:p w14:paraId="5A8983B1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Jones, D. G., &amp; Endsley, M. R. (2002). </w:t>
      </w:r>
      <w:r w:rsidRPr="002C3D99">
        <w:rPr>
          <w:noProof/>
          <w:u w:val="single"/>
        </w:rPr>
        <w:t>Measurement of shared SA in teams: In initial investigation</w:t>
      </w:r>
      <w:r w:rsidRPr="002C3D99">
        <w:rPr>
          <w:noProof/>
        </w:rPr>
        <w:t xml:space="preserve">  (SATech-02-05).  Marietta, GA: SA Technologies.</w:t>
      </w:r>
    </w:p>
    <w:p w14:paraId="2AE43F84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Jones, D. G., &amp; Endsley, M. R. (2004). Using real time probes for measuring situation awareness. </w:t>
      </w:r>
      <w:r w:rsidRPr="002C3D99">
        <w:rPr>
          <w:noProof/>
          <w:u w:val="single"/>
        </w:rPr>
        <w:t>International Journal of Aviation Psychology, 14</w:t>
      </w:r>
      <w:r w:rsidRPr="002C3D99">
        <w:rPr>
          <w:noProof/>
        </w:rPr>
        <w:t xml:space="preserve">(4), 343-367. </w:t>
      </w:r>
    </w:p>
    <w:p w14:paraId="69130B24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Jones, D. G., Quoetone, E. M., Ferree, J. T., Magsig, M. A., &amp; Bunting, W. F. (2003). An initial investigation into the cognitive processes underlying mental projection. </w:t>
      </w:r>
      <w:r w:rsidRPr="002C3D99">
        <w:rPr>
          <w:noProof/>
          <w:u w:val="single"/>
        </w:rPr>
        <w:t>Proceedings of the Human Factors and Ergonomics Society 47th Annual Meeting (</w:t>
      </w:r>
      <w:r w:rsidRPr="002C3D99">
        <w:rPr>
          <w:noProof/>
        </w:rPr>
        <w:t>pp. 596-600). Santa Monica, CA: Human Factors and Ergonomics Society.</w:t>
      </w:r>
    </w:p>
    <w:p w14:paraId="2A88238F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Joshi, K., Hernandez, J., Martinez, J., AbdelFattah, K., &amp; Gardner, A. K. . (2018). Should they stay or should they go now? Exploring the impact of team familiarity on interprofessional team training outcomes. </w:t>
      </w:r>
      <w:r w:rsidRPr="002C3D99">
        <w:rPr>
          <w:noProof/>
          <w:u w:val="single"/>
        </w:rPr>
        <w:t>The American Journal of Surgery, 215</w:t>
      </w:r>
      <w:r w:rsidRPr="002C3D99">
        <w:rPr>
          <w:noProof/>
        </w:rPr>
        <w:t xml:space="preserve">(2), 243-249. </w:t>
      </w:r>
    </w:p>
    <w:p w14:paraId="111CDA79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Kaber, D., Onal, E., &amp; Endsley, M. R. (2000). Design of automation for telerobots and the effect on performance, operator situation awareness, and subjective workload. </w:t>
      </w:r>
      <w:r w:rsidRPr="002C3D99">
        <w:rPr>
          <w:noProof/>
          <w:u w:val="single"/>
        </w:rPr>
        <w:t>Human Factors and Ergonomics in Manufacturing, 10</w:t>
      </w:r>
      <w:r w:rsidRPr="002C3D99">
        <w:rPr>
          <w:noProof/>
        </w:rPr>
        <w:t xml:space="preserve">, 409-430. </w:t>
      </w:r>
    </w:p>
    <w:p w14:paraId="6A9C4999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Kaber, D., Riley, J. M., Endsley, M. R., Sheik-Nainar, M. A., Zhang, T., &amp; Lampton, D. R. (2013). Measuring situation awareness in virtual environment based training. </w:t>
      </w:r>
      <w:r w:rsidRPr="002C3D99">
        <w:rPr>
          <w:noProof/>
          <w:u w:val="single"/>
        </w:rPr>
        <w:t>Military Psychology, 25</w:t>
      </w:r>
      <w:r w:rsidRPr="002C3D99">
        <w:rPr>
          <w:noProof/>
        </w:rPr>
        <w:t xml:space="preserve">(4), 330-344. </w:t>
      </w:r>
    </w:p>
    <w:p w14:paraId="0E090D11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Kaber, D., Sangeun, J., Zahabi, M., &amp; Pankok, C. (2016). The effect of driver cognitive abilities and distractions on situation awareness and performance under hazard conditions. </w:t>
      </w:r>
      <w:r w:rsidRPr="002C3D99">
        <w:rPr>
          <w:noProof/>
          <w:u w:val="single"/>
        </w:rPr>
        <w:t>Transportation Research Part F: Traffic Psychology and Behaviour, 42</w:t>
      </w:r>
      <w:r w:rsidRPr="002C3D99">
        <w:rPr>
          <w:noProof/>
        </w:rPr>
        <w:t xml:space="preserve">(1), 177-194. </w:t>
      </w:r>
    </w:p>
    <w:p w14:paraId="6FE4A6D0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Kaber, D., Zhang, Y., Jin, S., Mosaly, P., &amp; Garner, M. (2012). Effects of hazard exposure and roadway complexity on young and older driver situation awareness and performance. </w:t>
      </w:r>
      <w:r w:rsidRPr="002C3D99">
        <w:rPr>
          <w:noProof/>
          <w:u w:val="single"/>
        </w:rPr>
        <w:t>Transportation research part F: traffic psychology and behaviour, 15</w:t>
      </w:r>
      <w:r w:rsidRPr="002C3D99">
        <w:rPr>
          <w:noProof/>
        </w:rPr>
        <w:t xml:space="preserve">(5), 600-611. </w:t>
      </w:r>
    </w:p>
    <w:p w14:paraId="291311BC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Kaber, D. B., &amp; Endsley, M. R. (2004). The Effects of Level of Automation and Adaptive Automation on Human Performance, Situation Awareness and Workload in a Dynamic Control Task. </w:t>
      </w:r>
      <w:r w:rsidRPr="002C3D99">
        <w:rPr>
          <w:noProof/>
          <w:u w:val="single"/>
        </w:rPr>
        <w:t>Theoretical Issues in Ergonomic Science, 5</w:t>
      </w:r>
      <w:r w:rsidRPr="002C3D99">
        <w:rPr>
          <w:noProof/>
        </w:rPr>
        <w:t xml:space="preserve">(2), 113-153. </w:t>
      </w:r>
    </w:p>
    <w:p w14:paraId="370393C7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Kaber, D. B., Perry, C. M., Segall, N., McClernon, C. K., &amp; Prinzel III, L. J. (2006). Situation awareness implications of adaptive automation for information processing in an air traffic control-related task. </w:t>
      </w:r>
      <w:r w:rsidRPr="002C3D99">
        <w:rPr>
          <w:noProof/>
          <w:u w:val="single"/>
        </w:rPr>
        <w:t>International Journal of Industrial Ergonomics, 36</w:t>
      </w:r>
      <w:r w:rsidRPr="002C3D99">
        <w:rPr>
          <w:noProof/>
        </w:rPr>
        <w:t xml:space="preserve">(5), 447-462. </w:t>
      </w:r>
    </w:p>
    <w:p w14:paraId="32C0DEB2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Kaber, D. B., Riley, J. M., Sheik-Nainar, M. A., Hyatt, J. R., &amp; Reynolds, J. P. (2006). Assessing infantry soldier situation awareness in virtual environment-based training of urban terrain operations. </w:t>
      </w:r>
      <w:r w:rsidRPr="002C3D99">
        <w:rPr>
          <w:noProof/>
          <w:u w:val="single"/>
        </w:rPr>
        <w:t xml:space="preserve">Proceedings of the International Ergonomics Association </w:t>
      </w:r>
      <w:r w:rsidRPr="002C3D99">
        <w:rPr>
          <w:noProof/>
        </w:rPr>
        <w:t xml:space="preserve">Maastricht, The Netherlands: </w:t>
      </w:r>
    </w:p>
    <w:p w14:paraId="5691B8D1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Kaber, D. B., Wright, M. C., &amp; Sheik-Nainar, M. A. (2006). Investigation of multi-modal interface features for adaptive automation of a human–robot system. </w:t>
      </w:r>
      <w:r w:rsidRPr="002C3D99">
        <w:rPr>
          <w:noProof/>
          <w:u w:val="single"/>
        </w:rPr>
        <w:t>International Journal Of Human-Computer Studies, 64</w:t>
      </w:r>
      <w:r w:rsidRPr="002C3D99">
        <w:rPr>
          <w:noProof/>
        </w:rPr>
        <w:t xml:space="preserve">(6), 527-540. </w:t>
      </w:r>
    </w:p>
    <w:p w14:paraId="1AC90D02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Kass, S. J., Cole, K. S., &amp; Stanny, C. J. (2007). Effects of distraction and experience on situation awareness and simulated driving. </w:t>
      </w:r>
      <w:r w:rsidRPr="002C3D99">
        <w:rPr>
          <w:noProof/>
          <w:u w:val="single"/>
        </w:rPr>
        <w:t>Transportation Research Part F: Traffic Psychology and Behaviour, 10</w:t>
      </w:r>
      <w:r w:rsidRPr="002C3D99">
        <w:rPr>
          <w:noProof/>
        </w:rPr>
        <w:t xml:space="preserve">, 321-329. </w:t>
      </w:r>
    </w:p>
    <w:p w14:paraId="1844A9D4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Kass, S. J., VanWormer, L. A., Mikulas, W. L., Legan, S., &amp; Bumgarner, D. (2011). Effects of mindfulness training on simulated driving: Preliminary results. </w:t>
      </w:r>
      <w:r w:rsidRPr="002C3D99">
        <w:rPr>
          <w:noProof/>
          <w:u w:val="single"/>
        </w:rPr>
        <w:t>Mindfulness, 2</w:t>
      </w:r>
      <w:r w:rsidRPr="002C3D99">
        <w:rPr>
          <w:noProof/>
        </w:rPr>
        <w:t xml:space="preserve">(4), 236-241. </w:t>
      </w:r>
    </w:p>
    <w:p w14:paraId="4847B166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Keeler, J., Battiste, H., Hallett, E. C., Roberts, Z., Winter, A., Sanchez, K., . . . Vu, K.-P. L. (2015). May I interrupt? The effect of SPAM probe questions on air traffic controller performance. </w:t>
      </w:r>
      <w:r w:rsidRPr="002C3D99">
        <w:rPr>
          <w:noProof/>
          <w:u w:val="single"/>
        </w:rPr>
        <w:t>Procedia Manufacturing, 3</w:t>
      </w:r>
      <w:r w:rsidRPr="002C3D99">
        <w:rPr>
          <w:noProof/>
        </w:rPr>
        <w:t xml:space="preserve">, 2998-3004. </w:t>
      </w:r>
    </w:p>
    <w:p w14:paraId="29CF204B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Kim, S.-H., &amp; Kaber, D. B. (2009). Assessing the effects of conformal terrain features in advanced head-up displays on pilot performance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36-40). Los Angeles, CA: Sage.</w:t>
      </w:r>
    </w:p>
    <w:p w14:paraId="124B8D7E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rFonts w:hint="eastAsia"/>
          <w:noProof/>
        </w:rPr>
        <w:t>Kim, S. H., &amp; Kaber, D. B. (2014). Examining the effects of conformal terrain features in advanced head</w:t>
      </w:r>
      <w:r w:rsidRPr="002C3D99">
        <w:rPr>
          <w:rFonts w:hint="eastAsia"/>
          <w:noProof/>
        </w:rPr>
        <w:t>‐</w:t>
      </w:r>
      <w:r w:rsidRPr="002C3D99">
        <w:rPr>
          <w:rFonts w:hint="eastAsia"/>
          <w:noProof/>
        </w:rPr>
        <w:t xml:space="preserve">up displays on flight performance and pilot situation awareness. </w:t>
      </w:r>
      <w:r w:rsidRPr="002C3D99">
        <w:rPr>
          <w:rFonts w:hint="eastAsia"/>
          <w:noProof/>
          <w:u w:val="single"/>
        </w:rPr>
        <w:t>Huma</w:t>
      </w:r>
      <w:r w:rsidRPr="002C3D99">
        <w:rPr>
          <w:noProof/>
          <w:u w:val="single"/>
        </w:rPr>
        <w:t>n Factors and Ergonomics in Manufacturing &amp; Service Industries, 24</w:t>
      </w:r>
      <w:r w:rsidRPr="002C3D99">
        <w:rPr>
          <w:noProof/>
        </w:rPr>
        <w:t xml:space="preserve">(4), 386-402. </w:t>
      </w:r>
    </w:p>
    <w:p w14:paraId="02A073E1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Koch, S. H., Weir, C., Westenskow, D., Gondan, M., Agutter, J., Haar, M., . . . Staggers, N. (2013). Evaluation of the effect of information integration in displays for ICU nurses on situation awareness and task completion time: a prospective randomized controlled study. </w:t>
      </w:r>
      <w:r w:rsidRPr="002C3D99">
        <w:rPr>
          <w:noProof/>
          <w:u w:val="single"/>
        </w:rPr>
        <w:t>International Journal Of Medical Informatics, 82</w:t>
      </w:r>
      <w:r w:rsidRPr="002C3D99">
        <w:rPr>
          <w:noProof/>
        </w:rPr>
        <w:t xml:space="preserve">(8), 665-675. </w:t>
      </w:r>
    </w:p>
    <w:p w14:paraId="2DFB3A16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Kraemer, J., &amp; Süß, H. M. . (2015). Real time validation of online situation awareness questionnaires in simulated approach air traffic control. </w:t>
      </w:r>
      <w:r w:rsidRPr="002C3D99">
        <w:rPr>
          <w:noProof/>
          <w:u w:val="single"/>
        </w:rPr>
        <w:t>Procedia Manufacturing, 3</w:t>
      </w:r>
      <w:r w:rsidRPr="002C3D99">
        <w:rPr>
          <w:noProof/>
        </w:rPr>
        <w:t xml:space="preserve">, 3152-3159. </w:t>
      </w:r>
    </w:p>
    <w:p w14:paraId="2AA43137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Lancaster, J. A., &amp; Casali, J. G. (2008). Investigating pilot performance using mixed-modality simulated data link. </w:t>
      </w:r>
      <w:r w:rsidRPr="002C3D99">
        <w:rPr>
          <w:noProof/>
          <w:u w:val="single"/>
        </w:rPr>
        <w:t>Human Factors, 50</w:t>
      </w:r>
      <w:r w:rsidRPr="002C3D99">
        <w:rPr>
          <w:noProof/>
        </w:rPr>
        <w:t xml:space="preserve">(2), 183-193. </w:t>
      </w:r>
    </w:p>
    <w:p w14:paraId="5F54BDA5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Lau, N., Jamieson, G. A., &amp; Skraaning Jr, G. (2014). Inter-rater reliability of query/probe-based techniques for measuring situation awareness. </w:t>
      </w:r>
      <w:r w:rsidRPr="002C3D99">
        <w:rPr>
          <w:noProof/>
          <w:u w:val="single"/>
        </w:rPr>
        <w:t>Ergonomics, 57</w:t>
      </w:r>
      <w:r w:rsidRPr="002C3D99">
        <w:rPr>
          <w:noProof/>
        </w:rPr>
        <w:t xml:space="preserve">(7), 959-972. </w:t>
      </w:r>
    </w:p>
    <w:p w14:paraId="10E78D47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Lee, J. D., Gore, B. F., &amp; Campbell, J. L. (1999). Display alternatives for in-vehicle warning and sign information: Message style, location, and modality. </w:t>
      </w:r>
      <w:r w:rsidRPr="002C3D99">
        <w:rPr>
          <w:noProof/>
          <w:u w:val="single"/>
        </w:rPr>
        <w:t>Transportation Human Factors, 1</w:t>
      </w:r>
      <w:r w:rsidRPr="002C3D99">
        <w:rPr>
          <w:noProof/>
        </w:rPr>
        <w:t xml:space="preserve">(4), 347-375. </w:t>
      </w:r>
    </w:p>
    <w:p w14:paraId="362333CC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Leggatt, A. (2004). Objectively measuring the promulgation of commander’s intent in a coalition effects based planning experiment (MNE3). </w:t>
      </w:r>
      <w:r w:rsidRPr="002C3D99">
        <w:rPr>
          <w:noProof/>
          <w:u w:val="single"/>
        </w:rPr>
        <w:t>Proceedings of the 9th International Command and Control Research and Technology Symposium (</w:t>
      </w:r>
      <w:r w:rsidRPr="002C3D99">
        <w:rPr>
          <w:noProof/>
        </w:rPr>
        <w:t xml:space="preserve">pp. 143-177). </w:t>
      </w:r>
    </w:p>
    <w:p w14:paraId="3C9B8E6E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Li, X., Sanderson, P., Memisevic, R., &amp; Wong, W. (2007). Adapting situational awareness measures for hydropower display evaluations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210-214). Los Angeles, CA: Sage.</w:t>
      </w:r>
    </w:p>
    <w:p w14:paraId="24712F07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Liang, G. F., Lin, J. T., Hwang, S. L., Wang, E. M. Y., &amp; Patterson, P. . (2010). Preventing human errors in aviation maintenance using an on-line maintenance assistance platform. </w:t>
      </w:r>
      <w:r w:rsidRPr="002C3D99">
        <w:rPr>
          <w:noProof/>
          <w:u w:val="single"/>
        </w:rPr>
        <w:t>International Journal of Industrial Ergonomics, 40</w:t>
      </w:r>
      <w:r w:rsidRPr="002C3D99">
        <w:rPr>
          <w:noProof/>
        </w:rPr>
        <w:t xml:space="preserve">(3), 356-367. </w:t>
      </w:r>
    </w:p>
    <w:p w14:paraId="1A22C1B3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Lichacz, F. M., Cain, B., &amp; Patel, S. (2003). Calibration of confidence in situation awareness queries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222-226). Los Angeles, CA: Sage.</w:t>
      </w:r>
    </w:p>
    <w:p w14:paraId="4FD66D93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Lin, C. J., Lin, P.-H., Chen, H.-J., Hsieh, M.-C., Yu, H.-C., Wang, E. M.-Y., &amp; Ho, H. L. (2012). Effects of controller-pilot communication medium, flight phase and the role in the cockpit on pilots’ workload and situation awareness. </w:t>
      </w:r>
      <w:r w:rsidRPr="002C3D99">
        <w:rPr>
          <w:noProof/>
          <w:u w:val="single"/>
        </w:rPr>
        <w:t>Safety Science, 50</w:t>
      </w:r>
      <w:r w:rsidRPr="002C3D99">
        <w:rPr>
          <w:noProof/>
        </w:rPr>
        <w:t xml:space="preserve">(9), 1722-1731. </w:t>
      </w:r>
    </w:p>
    <w:p w14:paraId="787A65F9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Lin, C. J., Yenn, T. C., &amp; Yang, C. W. . (2010). Automation design in advanced control rooms of the modernized nuclear power plants. </w:t>
      </w:r>
      <w:r w:rsidRPr="002C3D99">
        <w:rPr>
          <w:noProof/>
          <w:u w:val="single"/>
        </w:rPr>
        <w:t>Safety Science, 48</w:t>
      </w:r>
      <w:r w:rsidRPr="002C3D99">
        <w:rPr>
          <w:noProof/>
        </w:rPr>
        <w:t xml:space="preserve">(1), 63-71. </w:t>
      </w:r>
    </w:p>
    <w:p w14:paraId="5A6BFAD5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Lo, J. C., Sehic, E., Brookhuis, K. A., &amp; Meijer, S. A. (2016). Explicit or implicit situation awareness? Measuring the situation awareness of train traffic controllers. </w:t>
      </w:r>
      <w:r w:rsidRPr="002C3D99">
        <w:rPr>
          <w:noProof/>
          <w:u w:val="single"/>
        </w:rPr>
        <w:t>Transportation Research Part F: Traffic Psychology And Behaviour, 43</w:t>
      </w:r>
      <w:r w:rsidRPr="002C3D99">
        <w:rPr>
          <w:noProof/>
        </w:rPr>
        <w:t xml:space="preserve">, 325-338. </w:t>
      </w:r>
    </w:p>
    <w:p w14:paraId="6A338400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Loft, S., Bowden, V., Braithwaite, J., Morrell, D. B., Huf, S., &amp; Durso, F. T. (2015). Situation awareness measures for simulated submarine track management. </w:t>
      </w:r>
      <w:r w:rsidRPr="002C3D99">
        <w:rPr>
          <w:noProof/>
          <w:u w:val="single"/>
        </w:rPr>
        <w:t>Human Factors, 57</w:t>
      </w:r>
      <w:r w:rsidRPr="002C3D99">
        <w:rPr>
          <w:noProof/>
        </w:rPr>
        <w:t xml:space="preserve">(2), 298-310. </w:t>
      </w:r>
    </w:p>
    <w:p w14:paraId="093A9C4E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Loft, S., Jooste, L., Li, Y. R., Ballard, T., Huf, S., Lipp, O. V., &amp; Visser, T. A. (2018). Using Situation Awareness and Workload to Predict Performance in Submarine Track Management: A Multilevel Approach. </w:t>
      </w:r>
      <w:r w:rsidRPr="002C3D99">
        <w:rPr>
          <w:noProof/>
          <w:u w:val="single"/>
        </w:rPr>
        <w:t>Human Factors, 60</w:t>
      </w:r>
      <w:r w:rsidRPr="002C3D99">
        <w:rPr>
          <w:noProof/>
        </w:rPr>
        <w:t xml:space="preserve">(7), 978-991. </w:t>
      </w:r>
    </w:p>
    <w:p w14:paraId="784A6B31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Loft, S., Morrell, D. B., &amp; Huf, S. (2013). Using the situation present assessment method to measure situation awareness in simulated submarine track management. </w:t>
      </w:r>
      <w:r w:rsidRPr="002C3D99">
        <w:rPr>
          <w:noProof/>
          <w:u w:val="single"/>
        </w:rPr>
        <w:t>International Journal of Human Factors and Ergonomics, 2</w:t>
      </w:r>
      <w:r w:rsidRPr="002C3D99">
        <w:rPr>
          <w:noProof/>
        </w:rPr>
        <w:t xml:space="preserve">(1), 33-48. </w:t>
      </w:r>
    </w:p>
    <w:p w14:paraId="69A28A60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Loft, S., Morrell, D. B., Ponton, K., Braithwaite, J., Bowden, V., &amp; Huf, S. (2016). The impact of uncertain contact location on situation awareness and performance in simulated submarine track management. </w:t>
      </w:r>
      <w:r w:rsidRPr="002C3D99">
        <w:rPr>
          <w:noProof/>
          <w:u w:val="single"/>
        </w:rPr>
        <w:t>Human factors, 58</w:t>
      </w:r>
      <w:r w:rsidRPr="002C3D99">
        <w:rPr>
          <w:noProof/>
        </w:rPr>
        <w:t xml:space="preserve">(7), 1052-1068. </w:t>
      </w:r>
    </w:p>
    <w:p w14:paraId="1E141CC2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rFonts w:hint="eastAsia"/>
          <w:noProof/>
        </w:rPr>
        <w:t>Luz, M., Manzey, D., Mueller, S., Dietz, A., Meixensberger, J., &amp; Strauss, G. (2014). Impact of navigated</w:t>
      </w:r>
      <w:r w:rsidRPr="002C3D99">
        <w:rPr>
          <w:rFonts w:hint="eastAsia"/>
          <w:noProof/>
        </w:rPr>
        <w:t>‐</w:t>
      </w:r>
      <w:r w:rsidRPr="002C3D99">
        <w:rPr>
          <w:rFonts w:hint="eastAsia"/>
          <w:noProof/>
        </w:rPr>
        <w:t>control assistance on performance, workload and situation awareness</w:t>
      </w:r>
      <w:r w:rsidRPr="002C3D99">
        <w:rPr>
          <w:noProof/>
        </w:rPr>
        <w:t xml:space="preserve"> of experienced surgeons performing a simulated mastoidectomy. </w:t>
      </w:r>
      <w:r w:rsidRPr="002C3D99">
        <w:rPr>
          <w:noProof/>
          <w:u w:val="single"/>
        </w:rPr>
        <w:t>The International Journal of Medical Robotics and Computer Assisted Surgery, 10</w:t>
      </w:r>
      <w:r w:rsidRPr="002C3D99">
        <w:rPr>
          <w:noProof/>
        </w:rPr>
        <w:t xml:space="preserve">(2), 187-195. </w:t>
      </w:r>
    </w:p>
    <w:p w14:paraId="1C61705B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Ma, R., &amp; Kaber, D. (2005). Situation awareness and workload in driving while using adaptive cruise control and a cell phone. </w:t>
      </w:r>
      <w:r w:rsidRPr="002C3D99">
        <w:rPr>
          <w:noProof/>
          <w:u w:val="single"/>
        </w:rPr>
        <w:t>International Journal of Industrial Ergonomics, 35</w:t>
      </w:r>
      <w:r w:rsidRPr="002C3D99">
        <w:rPr>
          <w:noProof/>
        </w:rPr>
        <w:t xml:space="preserve">(939-953). </w:t>
      </w:r>
    </w:p>
    <w:p w14:paraId="2970105A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Ma, R., &amp; Kaber, D. (2007). Situation awareness and driving performance in a simulated navigation task. </w:t>
      </w:r>
      <w:r w:rsidRPr="002C3D99">
        <w:rPr>
          <w:noProof/>
          <w:u w:val="single"/>
        </w:rPr>
        <w:t>Ergonomics, 50</w:t>
      </w:r>
      <w:r w:rsidRPr="002C3D99">
        <w:rPr>
          <w:noProof/>
        </w:rPr>
        <w:t xml:space="preserve">(8), 1351-1364. </w:t>
      </w:r>
    </w:p>
    <w:p w14:paraId="436126BD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Manzey, D., Luz, M., Mueller, S., Dietz, A., Meixensberger, J., &amp; Strauss, G. (2011). Automation in surgery: the impact of navigated-control assistance on performance, workload, situation awareness, and acquisition of surgical skills. </w:t>
      </w:r>
      <w:r w:rsidRPr="002C3D99">
        <w:rPr>
          <w:noProof/>
          <w:u w:val="single"/>
        </w:rPr>
        <w:t>Human Factors, 53</w:t>
      </w:r>
      <w:r w:rsidRPr="002C3D99">
        <w:rPr>
          <w:noProof/>
        </w:rPr>
        <w:t xml:space="preserve">(6), 584-599. </w:t>
      </w:r>
    </w:p>
    <w:p w14:paraId="6FE9E9F5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McClernon, C. K., Kaber, D. B., Perry, C. M., &amp; Segall, N. (2006). Towards a sensitive measure of situation aware- ness in adaptively automated systems. </w:t>
      </w:r>
      <w:r w:rsidRPr="002C3D99">
        <w:rPr>
          <w:noProof/>
          <w:u w:val="single"/>
        </w:rPr>
        <w:t>Proceedings of the 50th Annual Meeting of the Human Factors and Ergonomics Society (</w:t>
      </w:r>
      <w:r w:rsidRPr="002C3D99">
        <w:rPr>
          <w:noProof/>
        </w:rPr>
        <w:t>pp. 275-279). Santa Monica, CA: Human Factors and Ergonomics Society.</w:t>
      </w:r>
    </w:p>
    <w:p w14:paraId="048A7D75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McDermott, P. L., &amp; Fisher, A. (2013). Methodologies for Assessing Situation Awareness of Unmanned System Operators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167-171). Los Angeles, CA: Sage.</w:t>
      </w:r>
    </w:p>
    <w:p w14:paraId="5BCDD12E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McGeorge, N., Hegde, S., Berg, R. L., Guarrera-Schick, T. K., LaVergne, D. T., Casucci, S. N., . . . Fairbanks, R. J. (2015). Assessment of innovative emergency department information displays in a clinical simulation center. </w:t>
      </w:r>
      <w:r w:rsidRPr="002C3D99">
        <w:rPr>
          <w:noProof/>
          <w:u w:val="single"/>
        </w:rPr>
        <w:t>Journal of cognitive engineering and decision making, 9</w:t>
      </w:r>
      <w:r w:rsidRPr="002C3D99">
        <w:rPr>
          <w:noProof/>
        </w:rPr>
        <w:t xml:space="preserve">(4), 329-346. </w:t>
      </w:r>
    </w:p>
    <w:p w14:paraId="78C39801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McGowan, A., &amp; Banbury, S. (2004). Interruption and reorientation effects of a situation awareness probe on driving hazard anticipation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290-294). Los Angeles, CA: Sage.</w:t>
      </w:r>
    </w:p>
    <w:p w14:paraId="136E2644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McKenna, L., Missen, K., Cooper, S., Bogossian, F., Bucknall, T., &amp; Cant, R. (2014). Situation awareness in undergraduate nursing students managing simulated patient deterioration. </w:t>
      </w:r>
      <w:r w:rsidRPr="002C3D99">
        <w:rPr>
          <w:noProof/>
          <w:u w:val="single"/>
        </w:rPr>
        <w:t>Nurse Education Today, 34</w:t>
      </w:r>
      <w:r w:rsidRPr="002C3D99">
        <w:rPr>
          <w:noProof/>
        </w:rPr>
        <w:t xml:space="preserve">(6), e27-e31. </w:t>
      </w:r>
    </w:p>
    <w:p w14:paraId="46DCD7DD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Metzger, U., &amp; Parasuraman, R. (2001). The role of the air traffic controller in future air traffic management: An empirical study of active control vs. passive monitoring. </w:t>
      </w:r>
      <w:r w:rsidRPr="002C3D99">
        <w:rPr>
          <w:noProof/>
          <w:u w:val="single"/>
        </w:rPr>
        <w:t>Human Factors, 43</w:t>
      </w:r>
      <w:r w:rsidRPr="002C3D99">
        <w:rPr>
          <w:noProof/>
        </w:rPr>
        <w:t xml:space="preserve">(4), 519-528. </w:t>
      </w:r>
    </w:p>
    <w:p w14:paraId="07FCC217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Morgan, C. A., Chiappe, D. L., Kraut, J., Strybel, T. Z., &amp; Vu, K. P. L. (2012). An investigation into the potential sources of interference in SA probe techniques. </w:t>
      </w:r>
      <w:r w:rsidRPr="002C3D99">
        <w:rPr>
          <w:noProof/>
          <w:u w:val="single"/>
        </w:rPr>
        <w:t>Advances in human aspects of aviation</w:t>
      </w:r>
      <w:r w:rsidRPr="002C3D99">
        <w:rPr>
          <w:noProof/>
        </w:rPr>
        <w:t xml:space="preserve">, 623-631. </w:t>
      </w:r>
    </w:p>
    <w:p w14:paraId="40D290CF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Morgan, P., Tregunno, D., Brydges, R., Pittini, R., Tarshis, J., Kurrek, M., . . . Ryzynski, A. (2015). Using a situational awareness global assessment technique for interprofessional obstetrical team training with high fidelity simulation. </w:t>
      </w:r>
      <w:r w:rsidRPr="002C3D99">
        <w:rPr>
          <w:noProof/>
          <w:u w:val="single"/>
        </w:rPr>
        <w:t>Journal Of Interprofessional Care, 29</w:t>
      </w:r>
      <w:r w:rsidRPr="002C3D99">
        <w:rPr>
          <w:noProof/>
        </w:rPr>
        <w:t xml:space="preserve">(1), 13-19. </w:t>
      </w:r>
    </w:p>
    <w:p w14:paraId="026A7BFB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Motz, F., Dalinger, E., Widdel, H., Höckel, S., MacKinnon, S., Mann, C., &amp; Ley, D. (2009). Comparison of traditional and integrated bridge design with SAGAT. </w:t>
      </w:r>
      <w:r w:rsidRPr="002C3D99">
        <w:rPr>
          <w:noProof/>
          <w:u w:val="single"/>
        </w:rPr>
        <w:t>Marine Navigation and Safety of Sea Transportation, 197</w:t>
      </w:r>
      <w:r w:rsidRPr="002C3D99">
        <w:rPr>
          <w:noProof/>
        </w:rPr>
        <w:t xml:space="preserve">. </w:t>
      </w:r>
    </w:p>
    <w:p w14:paraId="1F851EC5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Müller, S., Manzey, D., Schreiter, K., &amp; Luckner, R. (2015). Implementing energy status in head-down cockpit displays: impact of augmented energy information on pilot’s performance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926-930). Los Angeles, CA: Sage.</w:t>
      </w:r>
    </w:p>
    <w:p w14:paraId="1FEF54BB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Naderpour, M., Lu, J., &amp; Zhang, G. (2016). A safety-critical decision support system evaluation using situation awareness and workload measures. </w:t>
      </w:r>
      <w:r w:rsidRPr="002C3D99">
        <w:rPr>
          <w:noProof/>
          <w:u w:val="single"/>
        </w:rPr>
        <w:t>Reliability Engineering &amp; System Safety, 150</w:t>
      </w:r>
      <w:r w:rsidRPr="002C3D99">
        <w:rPr>
          <w:noProof/>
        </w:rPr>
        <w:t xml:space="preserve">, 147-159. </w:t>
      </w:r>
    </w:p>
    <w:p w14:paraId="6530424A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Noah, B., Li, J., &amp; Rothrock, L. . (2017). An evaluation of touchscreen versus keyboard/mouse interaction for large screen process control displays. </w:t>
      </w:r>
      <w:r w:rsidRPr="002C3D99">
        <w:rPr>
          <w:noProof/>
          <w:u w:val="single"/>
        </w:rPr>
        <w:t>Applied ergonomics, 64</w:t>
      </w:r>
      <w:r w:rsidRPr="002C3D99">
        <w:rPr>
          <w:noProof/>
        </w:rPr>
        <w:t xml:space="preserve">, 1-13. </w:t>
      </w:r>
    </w:p>
    <w:p w14:paraId="72FDCED2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Nunes, A. (2003). The impact of automation use on the mental model: findings from the air traffic control domain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66-70). Los Angeles, CA: Sage.</w:t>
      </w:r>
    </w:p>
    <w:p w14:paraId="6EAAFE01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O'Brien, K. S., &amp; O'Hare, D. (2007). Situational awareness ability and cognitive skills training in a complex real-world task. </w:t>
      </w:r>
      <w:r w:rsidRPr="002C3D99">
        <w:rPr>
          <w:noProof/>
          <w:u w:val="single"/>
        </w:rPr>
        <w:t>Ergonomics, 50</w:t>
      </w:r>
      <w:r w:rsidRPr="002C3D99">
        <w:rPr>
          <w:noProof/>
        </w:rPr>
        <w:t xml:space="preserve">(7), 1064-1091. </w:t>
      </w:r>
    </w:p>
    <w:p w14:paraId="6EDA6D4F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O'Meara, P., Munro, G., Williams, B., Cooper, S., Bogossian, F., Ross, L., . . . McClounan, M. (2015). Developing situation awareness amongst nursing and paramedicine students utilizing eye tracking technology and video debriefing techniques: A proof of concept paper. </w:t>
      </w:r>
      <w:r w:rsidRPr="002C3D99">
        <w:rPr>
          <w:noProof/>
          <w:u w:val="single"/>
        </w:rPr>
        <w:t>International Emergency Nursing, 23</w:t>
      </w:r>
      <w:r w:rsidRPr="002C3D99">
        <w:rPr>
          <w:noProof/>
        </w:rPr>
        <w:t xml:space="preserve">(2), 94-99. </w:t>
      </w:r>
    </w:p>
    <w:p w14:paraId="51D23DA0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Oberheid, H., Weber, B., &amp; Rudolph, M. (2009). Visual controller aids to support late merging operations for fuel efficient and noise reduced approach procedures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11-15). Los Angeles, CA: Sage.</w:t>
      </w:r>
    </w:p>
    <w:p w14:paraId="2B6E2FB7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Paletta, L., Dini, A., Murko, C., Yahyanejad, S., Schwarz, M., Lodron, G., . . . Velik, R. (2017). Towards real-time probabilistic evaluation of situation awareness from human gaze in human-robot interaction. </w:t>
      </w:r>
      <w:r w:rsidRPr="002C3D99">
        <w:rPr>
          <w:noProof/>
          <w:u w:val="single"/>
        </w:rPr>
        <w:t>Proceedings of the Companion of the 2017 ACM/IEEE International Conference on Human-Robot Interaction (</w:t>
      </w:r>
      <w:r w:rsidRPr="002C3D99">
        <w:rPr>
          <w:noProof/>
        </w:rPr>
        <w:t>pp. 247-248). ACM.</w:t>
      </w:r>
    </w:p>
    <w:p w14:paraId="0D856CBA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Parush, A., G. Mastoras, A. Bhandari, Kathryn Momtahan, Kathy Day, B. Weitzman, Benjamin Sohmer, A. Cwinn, S. J. Hamstra, and L. Calder. (2017). Can teamwork and situational awareness (SA) in ED resuscitations be improved with a technological cognitive aid? Design and a pilot study of a team situation display. </w:t>
      </w:r>
      <w:r w:rsidRPr="002C3D99">
        <w:rPr>
          <w:noProof/>
          <w:u w:val="single"/>
        </w:rPr>
        <w:t>Journal Of Biomedical Informatics, 76</w:t>
      </w:r>
      <w:r w:rsidRPr="002C3D99">
        <w:rPr>
          <w:noProof/>
        </w:rPr>
        <w:t xml:space="preserve">, 154-161. </w:t>
      </w:r>
    </w:p>
    <w:p w14:paraId="3032CAAF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Parush, A., Hazan, M., &amp; Shtekelmacher, D. (2017). Individuals Perform Better in Teams but Are Not More Aware-Performance and Situational Awareness in Teams and Individuals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1173-1177). Los Angeles, CA: Sage.</w:t>
      </w:r>
    </w:p>
    <w:p w14:paraId="51B1A0EB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Parush, A., &amp; Rustanjaja, N. (2013). The impact of sudden events and spatial configuration on the benefits of prior information to situation awareness and performance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1395-1399). Los Angeles, CA: Sage.</w:t>
      </w:r>
    </w:p>
    <w:p w14:paraId="586632A6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Pennathur, P. R., Dapeng Cao, Ann M. Bisantz, Li Lin, Rollin J. Fairbanks, Robert L. Wears, Shawna J. Perry, Theresa K. Guarrera, Jennifer L. Brown, and Zheng Sui. (2011). Emergency department patient-tracking system evaluation. </w:t>
      </w:r>
      <w:r w:rsidRPr="002C3D99">
        <w:rPr>
          <w:noProof/>
          <w:u w:val="single"/>
        </w:rPr>
        <w:t>International Journal of Industrial Ergonomics, 41</w:t>
      </w:r>
      <w:r w:rsidRPr="002C3D99">
        <w:rPr>
          <w:noProof/>
        </w:rPr>
        <w:t xml:space="preserve">(4), 360-369. </w:t>
      </w:r>
    </w:p>
    <w:p w14:paraId="270DFEDF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Perry, C. M., Sheik-Nainar, M. A., Segall, N., Ma, R., &amp; Kaber, D. B. (2008). Effects of physical workload on cognitive task performance and situation awareness. </w:t>
      </w:r>
      <w:r w:rsidRPr="002C3D99">
        <w:rPr>
          <w:noProof/>
          <w:u w:val="single"/>
        </w:rPr>
        <w:t>Theoretical Issues in Ergonomics Science, 9</w:t>
      </w:r>
      <w:r w:rsidRPr="002C3D99">
        <w:rPr>
          <w:noProof/>
        </w:rPr>
        <w:t xml:space="preserve">(2), 95-113. </w:t>
      </w:r>
    </w:p>
    <w:p w14:paraId="58B38915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Pierce, R. S. (2012). The effect of SPAM administration during a dynamic simulation. </w:t>
      </w:r>
      <w:r w:rsidRPr="002C3D99">
        <w:rPr>
          <w:noProof/>
          <w:u w:val="single"/>
        </w:rPr>
        <w:t>Human Factors, 54</w:t>
      </w:r>
      <w:r w:rsidRPr="002C3D99">
        <w:rPr>
          <w:noProof/>
        </w:rPr>
        <w:t xml:space="preserve">(5), 838-848. </w:t>
      </w:r>
    </w:p>
    <w:p w14:paraId="6DE7EA99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Pierce, R. S., Strybel, T. Z., &amp; Vu, K.-P. L. (2008). Comparing situation awareness measurement techniques in a low fidelity air traffic control simulation. </w:t>
      </w:r>
      <w:r w:rsidRPr="002C3D99">
        <w:rPr>
          <w:noProof/>
          <w:u w:val="single"/>
        </w:rPr>
        <w:t>Proceedings of the 26th International Congress of the Aeronautical Sciences (ICAS) (</w:t>
      </w:r>
      <w:r w:rsidRPr="002C3D99">
        <w:rPr>
          <w:noProof/>
        </w:rPr>
        <w:t>pp. 1-8). Anchorage, AS: ICAS.</w:t>
      </w:r>
    </w:p>
    <w:p w14:paraId="388DCAA4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Pierce, R. S., Vu, K.-P. L., Nguyen, J., &amp; Strybel, T. Z. (2008). The relationship between SPAM, workload, and task performance on a simulated ATC task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34-38). Los Angeles, CA: Sage.</w:t>
      </w:r>
    </w:p>
    <w:p w14:paraId="75F0C51F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Price, T., Tenan, M., Head, J., Maslin, W., &amp; LaFiandra, M. (2016). Acute stress causes over confidence in situation awareness. </w:t>
      </w:r>
      <w:r w:rsidRPr="002C3D99">
        <w:rPr>
          <w:noProof/>
          <w:u w:val="single"/>
        </w:rPr>
        <w:t>Proceedings of the 2016 IEEE International Multi-Disciplinary Conference on Cognitive Methods in Situation Awareness and Decision Support (CogSIMA) (</w:t>
      </w:r>
      <w:r w:rsidRPr="002C3D99">
        <w:rPr>
          <w:noProof/>
        </w:rPr>
        <w:t>pp. 1-6). New York: IEEE.</w:t>
      </w:r>
    </w:p>
    <w:p w14:paraId="456EFD4B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Price, T. F., &amp; LaFiandra, M. (2017). The perception of team engagement reduces stress induced situation awareness overconfidence and risk-taking. </w:t>
      </w:r>
      <w:r w:rsidRPr="002C3D99">
        <w:rPr>
          <w:noProof/>
          <w:u w:val="single"/>
        </w:rPr>
        <w:t>Cognitive Systems Research, 46</w:t>
      </w:r>
      <w:r w:rsidRPr="002C3D99">
        <w:rPr>
          <w:noProof/>
        </w:rPr>
        <w:t xml:space="preserve">, 52-60. </w:t>
      </w:r>
    </w:p>
    <w:p w14:paraId="57AA11BB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Prince, C., Ellis, E., Brannick, M. T., &amp; Salas, E. (2007). Measurement of team situation awareness in low experience level aviators. </w:t>
      </w:r>
      <w:r w:rsidRPr="002C3D99">
        <w:rPr>
          <w:noProof/>
          <w:u w:val="single"/>
        </w:rPr>
        <w:t>The International Journal of Aviation Psychology, 17</w:t>
      </w:r>
      <w:r w:rsidRPr="002C3D99">
        <w:rPr>
          <w:noProof/>
        </w:rPr>
        <w:t xml:space="preserve">(1), 41-57. </w:t>
      </w:r>
    </w:p>
    <w:p w14:paraId="237F0944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Puuska, S., Rummukainen, L., Timonen, J., Lääperi, L., Klemetti, M., Oksama, L., &amp; Vankka, J. (2018). Nationwide critical infrastructure monitoring using a common operating picture framework. </w:t>
      </w:r>
      <w:r w:rsidRPr="002C3D99">
        <w:rPr>
          <w:noProof/>
          <w:u w:val="single"/>
        </w:rPr>
        <w:t>International Journal of Critical Infrastructure Protection, 20</w:t>
      </w:r>
      <w:r w:rsidRPr="002C3D99">
        <w:rPr>
          <w:noProof/>
        </w:rPr>
        <w:t xml:space="preserve">(28-47). </w:t>
      </w:r>
    </w:p>
    <w:p w14:paraId="23D15592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Radlmayr, J., Brüch, K., Schmidt, K., Solbeck, C., &amp; Wehner, T. (2018). Peripheral Monitoring of Traffic in Conditionally Automated Driving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1828-1832). Los Angeles, CA: Sage.</w:t>
      </w:r>
    </w:p>
    <w:p w14:paraId="1D18444B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Randel, J. M., Pugh, H. L., &amp; Reed, S. K. (1996). Differences in expert and novice situation awareness in naturalistic decision making. </w:t>
      </w:r>
      <w:r w:rsidRPr="002C3D99">
        <w:rPr>
          <w:noProof/>
          <w:u w:val="single"/>
        </w:rPr>
        <w:t>International Journal of Human-Computer Studies, 45</w:t>
      </w:r>
      <w:r w:rsidRPr="002C3D99">
        <w:rPr>
          <w:noProof/>
        </w:rPr>
        <w:t xml:space="preserve">(5), 579-597. </w:t>
      </w:r>
    </w:p>
    <w:p w14:paraId="0020C3EA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Riley, J. M., &amp; Kaber, D. B. (2001). Utility of situation awareness and attention for describing telepresence experiences in a virtual teloperation task. </w:t>
      </w:r>
      <w:r w:rsidRPr="002C3D99">
        <w:rPr>
          <w:noProof/>
          <w:u w:val="single"/>
        </w:rPr>
        <w:t xml:space="preserve">Proceedings of the International Conference on Computer-Aided Ergonomics and Safety </w:t>
      </w:r>
      <w:r w:rsidRPr="002C3D99">
        <w:rPr>
          <w:noProof/>
        </w:rPr>
        <w:t xml:space="preserve">Maui, HI: </w:t>
      </w:r>
    </w:p>
    <w:p w14:paraId="5B3B9EF5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Riley, J. M., Kaber, D. B., &amp; Draper, J. V. (2004). Situation awareness and attention allocation measures for quantifying telepresence experiences in teleoperation. </w:t>
      </w:r>
      <w:r w:rsidRPr="002C3D99">
        <w:rPr>
          <w:noProof/>
          <w:u w:val="single"/>
        </w:rPr>
        <w:t>Human Factors and Ergonomics in Manufacturing, 14</w:t>
      </w:r>
      <w:r w:rsidRPr="002C3D99">
        <w:rPr>
          <w:noProof/>
        </w:rPr>
        <w:t xml:space="preserve">(1), 51-67. </w:t>
      </w:r>
    </w:p>
    <w:p w14:paraId="4CF59C8E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Riley, J. M., Scielzo, S., Hyatt, J. R., Davis, F., &amp; Colombo, D. J. (2009). Situation Awareness and Performance Feedback toward Enhancing Learning with Game Trainers: An Approach and Lessons Learned. </w:t>
      </w:r>
      <w:r w:rsidRPr="002C3D99">
        <w:rPr>
          <w:noProof/>
          <w:u w:val="single"/>
        </w:rPr>
        <w:t>Proceedings of the Annual Meeting of the Human Factors and Ergonomics Society (</w:t>
      </w:r>
      <w:r w:rsidRPr="002C3D99">
        <w:rPr>
          <w:noProof/>
        </w:rPr>
        <w:t>pp. 1994-1998). Santa Monica, CA: Human Factors and Ergonomics Society.</w:t>
      </w:r>
    </w:p>
    <w:p w14:paraId="34C820BA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Riley, J. M., &amp; Strater, L. D. (2006). Effects of robot control mode on situation awareness and performance in a navigation task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540-544). Los Angeles, CA: Sage.</w:t>
      </w:r>
    </w:p>
    <w:p w14:paraId="3BE07197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Riley, J. M., Strater, L. D., Sethumadhavan, A., Davis, F., Tharanathan, A., &amp; Kokini, C. (2008). Performance and situation awareness effects in collaborative robot control with automation. </w:t>
      </w:r>
      <w:r w:rsidRPr="002C3D99">
        <w:rPr>
          <w:noProof/>
          <w:u w:val="single"/>
        </w:rPr>
        <w:t xml:space="preserve">Proceedings of the Human Factors and Ergonomics Society 52nd Annual Meeting </w:t>
      </w:r>
      <w:r w:rsidRPr="002C3D99">
        <w:rPr>
          <w:noProof/>
        </w:rPr>
        <w:t>Santa Monica, CA: Human Factors and Ergonomics Society.</w:t>
      </w:r>
    </w:p>
    <w:p w14:paraId="3173D1FC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Rose, J., Bearman, C., &amp; Dorrian, J. (2018). The Low-Event Task Subjective Situation Awareness (LETSSA) technique: Development and evaluation of a new subjective measure of situation awareness. </w:t>
      </w:r>
      <w:r w:rsidRPr="002C3D99">
        <w:rPr>
          <w:noProof/>
          <w:u w:val="single"/>
        </w:rPr>
        <w:t>Applied Ergonomics, 68</w:t>
      </w:r>
      <w:r w:rsidRPr="002C3D99">
        <w:rPr>
          <w:noProof/>
        </w:rPr>
        <w:t xml:space="preserve">, 273-282. </w:t>
      </w:r>
    </w:p>
    <w:p w14:paraId="63C15057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rFonts w:hint="eastAsia"/>
          <w:noProof/>
        </w:rPr>
        <w:t>Rosenman, E. D., Dixon, A. J., Webb, J. M., Brolliar, S., Golden, S. J., Jones, K. A., . . . Chao, G. T. (2018). A Simulation</w:t>
      </w:r>
      <w:r w:rsidRPr="002C3D99">
        <w:rPr>
          <w:rFonts w:hint="eastAsia"/>
          <w:noProof/>
        </w:rPr>
        <w:t>‐</w:t>
      </w:r>
      <w:r w:rsidRPr="002C3D99">
        <w:rPr>
          <w:rFonts w:hint="eastAsia"/>
          <w:noProof/>
        </w:rPr>
        <w:t>based Approach to Measur</w:t>
      </w:r>
      <w:r w:rsidRPr="002C3D99">
        <w:rPr>
          <w:noProof/>
        </w:rPr>
        <w:t xml:space="preserve">ing Team Situational Awareness in Emergency Medicine: A Multicenter, Observational Study. </w:t>
      </w:r>
      <w:r w:rsidRPr="002C3D99">
        <w:rPr>
          <w:noProof/>
          <w:u w:val="single"/>
        </w:rPr>
        <w:t>Academic Emergency Medicine, 25</w:t>
      </w:r>
      <w:r w:rsidRPr="002C3D99">
        <w:rPr>
          <w:noProof/>
        </w:rPr>
        <w:t xml:space="preserve">(2), 196-204. </w:t>
      </w:r>
    </w:p>
    <w:p w14:paraId="4FFDF618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Ross, J. M., Barnett, J. S., &amp; Meliza, L. L. (2007). Effect of audio-visual alerts on situation awareness and workload in a net-centric warfare scenario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1205-1209). Los Angeles, CA: Sage.</w:t>
      </w:r>
    </w:p>
    <w:p w14:paraId="1CCDB89E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ætrevik, B. (2012). A controlled field study of situation awareness measures and heart rate variability in emergency handling teams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2006-2010). Los Angeles, CA: Sage.</w:t>
      </w:r>
    </w:p>
    <w:p w14:paraId="640C420E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almon, P. M., Stanton, N. A., Walker, G. H., Jenkins, D., Ladva, D., Rafferty, L., &amp; Young, M. (2009). Measuring Situation Awareness in complex systems: Comparison of measures study. </w:t>
      </w:r>
      <w:r w:rsidRPr="002C3D99">
        <w:rPr>
          <w:noProof/>
          <w:u w:val="single"/>
        </w:rPr>
        <w:t>International Journal of Industrial Ergonomics, 39</w:t>
      </w:r>
      <w:r w:rsidRPr="002C3D99">
        <w:rPr>
          <w:noProof/>
        </w:rPr>
        <w:t xml:space="preserve">(3), 490-500. </w:t>
      </w:r>
    </w:p>
    <w:p w14:paraId="0A754169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aner, L. D., Bolstad, C. A., Gonzalez, C., &amp; Cuevas, H. M. (2009). Measuring and predicting shared situation awareness in teams. </w:t>
      </w:r>
      <w:r w:rsidRPr="002C3D99">
        <w:rPr>
          <w:noProof/>
          <w:u w:val="single"/>
        </w:rPr>
        <w:t>Journal of Cognitive Engineering and Decision Making, 3</w:t>
      </w:r>
      <w:r w:rsidRPr="002C3D99">
        <w:rPr>
          <w:noProof/>
        </w:rPr>
        <w:t xml:space="preserve">(3), 280-308. </w:t>
      </w:r>
    </w:p>
    <w:p w14:paraId="11BBEEDA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chaffer, J., O’Donovan, J., Marusich, L., Yu, M., Gonzalez, C., &amp; Höllerer, T. (2018). A study of dynamic information display and decision-making in abstract trust games. </w:t>
      </w:r>
      <w:r w:rsidRPr="002C3D99">
        <w:rPr>
          <w:noProof/>
          <w:u w:val="single"/>
        </w:rPr>
        <w:t>International Journal of Human-Computer Studies, 113</w:t>
      </w:r>
      <w:r w:rsidRPr="002C3D99">
        <w:rPr>
          <w:noProof/>
        </w:rPr>
        <w:t xml:space="preserve">, 1-14. </w:t>
      </w:r>
    </w:p>
    <w:p w14:paraId="1D333986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chuster, D., Keebler, J. R., Jentsch, F., &amp; Zuniga, J. (2012). Comparison of SA Measurement Techniques in a Human-Robot Team Task. </w:t>
      </w:r>
      <w:r w:rsidRPr="002C3D99">
        <w:rPr>
          <w:noProof/>
          <w:u w:val="single"/>
        </w:rPr>
        <w:t>Proceedings of the Proceedings of the Human Factors and Ergonomics Society Annual Meeting (</w:t>
      </w:r>
      <w:r w:rsidRPr="002C3D99">
        <w:rPr>
          <w:noProof/>
        </w:rPr>
        <w:t>pp. 1713-1717). Los Angeles, CA: Sage.</w:t>
      </w:r>
    </w:p>
    <w:p w14:paraId="19D2AF61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eet, A. W., Teh, C. A., Soo, J. K., &amp; Teo, L. (2004). </w:t>
      </w:r>
      <w:r w:rsidRPr="002C3D99">
        <w:rPr>
          <w:noProof/>
          <w:u w:val="single"/>
        </w:rPr>
        <w:t>Constructible assessment for situation awareness in a distributed C2 environment</w:t>
      </w:r>
      <w:r w:rsidRPr="002C3D99">
        <w:rPr>
          <w:noProof/>
        </w:rPr>
        <w:t xml:space="preserve">  Singapore: DSO National Laboratories </w:t>
      </w:r>
    </w:p>
    <w:p w14:paraId="2BA78466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elkowitz, A., Lakhmani, S., Chen, J. Y., &amp; Boyce, M. (2015). The Effects of Agent Transparency on Human Interaction with an Autonomous Robotic Agent. </w:t>
      </w:r>
      <w:r w:rsidRPr="002C3D99">
        <w:rPr>
          <w:noProof/>
          <w:u w:val="single"/>
        </w:rPr>
        <w:t>Proceedings of the Proceedings of the and Ergonomics Society Annual Meeting (</w:t>
      </w:r>
      <w:r w:rsidRPr="002C3D99">
        <w:rPr>
          <w:noProof/>
        </w:rPr>
        <w:t>pp. 806-810). Los Angeles, CA: Sage.</w:t>
      </w:r>
    </w:p>
    <w:p w14:paraId="5C5B1FD7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elkowitz, A. R., Lakhmani, S. G., Larios, C. N., &amp; Chen, J. Y. (2016). Agent transparency and the autonomous squad member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1319-1323). Los Angeles, CA: Sage.</w:t>
      </w:r>
    </w:p>
    <w:p w14:paraId="222404B6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elkowitz, A. R., Lakhmani, S. G., &amp; Chen, J. Y. (2017). Using agent transparency to support situation awareness of the Autonomous Squad Member. </w:t>
      </w:r>
      <w:r w:rsidRPr="002C3D99">
        <w:rPr>
          <w:noProof/>
          <w:u w:val="single"/>
        </w:rPr>
        <w:t>Cognitive Systems Research, 46</w:t>
      </w:r>
      <w:r w:rsidRPr="002C3D99">
        <w:rPr>
          <w:noProof/>
        </w:rPr>
        <w:t xml:space="preserve">, 13-25. </w:t>
      </w:r>
    </w:p>
    <w:p w14:paraId="2E36E73F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ethumadhavan, A. (2009). Effects of automation types on air traffic controller situation awareness and performance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1-5). Los Angeles, CA: Sage.</w:t>
      </w:r>
    </w:p>
    <w:p w14:paraId="522A06F1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ethumadhavan, A. (2011). Effects of first automation failure on situation awareness and performance in an air traffic control task. </w:t>
      </w:r>
      <w:r w:rsidRPr="002C3D99">
        <w:rPr>
          <w:noProof/>
          <w:u w:val="single"/>
        </w:rPr>
        <w:t>Proceedings of the Proceedings of the and Ergonomics Society Annual Meeting (</w:t>
      </w:r>
      <w:r w:rsidRPr="002C3D99">
        <w:rPr>
          <w:noProof/>
        </w:rPr>
        <w:t>pp. 350-354). Los Angeles, CA: Sage.</w:t>
      </w:r>
    </w:p>
    <w:p w14:paraId="623EAE64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helton, C. L., Kinston, R., Molyneux, A. J., &amp; Ambrose, L. J. (2013). Real-time situation awareness assessment in critical illness management: adapting the situation present assessment method to clinical simulation. </w:t>
      </w:r>
      <w:r w:rsidRPr="002C3D99">
        <w:rPr>
          <w:noProof/>
          <w:u w:val="single"/>
        </w:rPr>
        <w:t>BMJ Qual Saf, 22</w:t>
      </w:r>
      <w:r w:rsidRPr="002C3D99">
        <w:rPr>
          <w:noProof/>
        </w:rPr>
        <w:t xml:space="preserve">(2), 163-167. </w:t>
      </w:r>
    </w:p>
    <w:p w14:paraId="0572769C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ilva, H. I., Grigoleit, T., Ann Burress, M., &amp; Fitzpatrick, D. (2017). Measuring the Impact of Console Operator Experience in a Simulated Petrochemical Refining Emergency Event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527-531). Los Angeles, CA: Sage.</w:t>
      </w:r>
    </w:p>
    <w:p w14:paraId="78DE8E6F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ilva, H. I., Ziccardi, J., Grigoleit, T., Battiste, V., Strybel, T. Z., &amp; Vu, K.-P. L. (2013). Are the intrusive effects of spam probes present when operators differ by skill level and training? </w:t>
      </w:r>
      <w:r w:rsidRPr="002C3D99">
        <w:rPr>
          <w:noProof/>
          <w:u w:val="single"/>
        </w:rPr>
        <w:t>Proceedings of the International Conference on Human Interface and the Management of Information (</w:t>
      </w:r>
      <w:r w:rsidRPr="002C3D99">
        <w:rPr>
          <w:noProof/>
        </w:rPr>
        <w:t>pp. 269-275). Springer.</w:t>
      </w:r>
    </w:p>
    <w:p w14:paraId="7323CF27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mets, N., te Brake, G. M., Lindenberg, J., &amp; Neerincx, M. A. (2007). Influence of mobile map size and user capacities on situation awareness tested in a virtual environment. </w:t>
      </w:r>
      <w:r w:rsidRPr="002C3D99">
        <w:rPr>
          <w:noProof/>
          <w:u w:val="single"/>
        </w:rPr>
        <w:t xml:space="preserve">Proceedings of the 4th International ISCRAM Conference </w:t>
      </w:r>
      <w:r w:rsidRPr="002C3D99">
        <w:rPr>
          <w:noProof/>
        </w:rPr>
        <w:t>Delft, the Netherlands: ISCRAM.</w:t>
      </w:r>
    </w:p>
    <w:p w14:paraId="6E288C79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now, M. P., &amp; French, G. A. (2002). </w:t>
      </w:r>
      <w:r w:rsidRPr="002C3D99">
        <w:rPr>
          <w:noProof/>
          <w:u w:val="single"/>
        </w:rPr>
        <w:t>Effects of primary flight symbology on workload and situation awareness in a head-up synthetic vision display</w:t>
      </w:r>
      <w:r w:rsidRPr="002C3D99">
        <w:rPr>
          <w:noProof/>
        </w:rPr>
        <w:t xml:space="preserve">  Wright-Patterson AFB, OH: Air Force Research Lab Crew System Interface Division.</w:t>
      </w:r>
    </w:p>
    <w:p w14:paraId="11B4C947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now, M. P., &amp; Reising, J. M. (1999). </w:t>
      </w:r>
      <w:r w:rsidRPr="002C3D99">
        <w:rPr>
          <w:noProof/>
          <w:u w:val="single"/>
        </w:rPr>
        <w:t>Effect of pathway-in-the-sky and synthetic terrain imagery on situation awareness in a simulated low-level ingress scenario</w:t>
      </w:r>
      <w:r w:rsidRPr="002C3D99">
        <w:rPr>
          <w:noProof/>
        </w:rPr>
        <w:t xml:space="preserve">  Wright-Patterson AFB, OH: Air Force Research Lab Crew System Interface Division.</w:t>
      </w:r>
    </w:p>
    <w:p w14:paraId="6CBD51BE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oliman, A. M. (2010). Exploring the central executive in situation awareness. </w:t>
      </w:r>
      <w:r w:rsidRPr="002C3D99">
        <w:rPr>
          <w:noProof/>
          <w:u w:val="single"/>
        </w:rPr>
        <w:t>Psychological Reports, 106</w:t>
      </w:r>
      <w:r w:rsidRPr="002C3D99">
        <w:rPr>
          <w:noProof/>
        </w:rPr>
        <w:t xml:space="preserve">(1), 105-118. </w:t>
      </w:r>
    </w:p>
    <w:p w14:paraId="33C5054E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oliman, A. M., &amp; Mathna, E. K. (2009). Metacognitive strategy training improves driving situation awareness. </w:t>
      </w:r>
      <w:r w:rsidRPr="002C3D99">
        <w:rPr>
          <w:noProof/>
          <w:u w:val="single"/>
        </w:rPr>
        <w:t>Social Behavior and Personality: an international journal, 37</w:t>
      </w:r>
      <w:r w:rsidRPr="002C3D99">
        <w:rPr>
          <w:noProof/>
        </w:rPr>
        <w:t xml:space="preserve">(9), 1161-1170. </w:t>
      </w:r>
    </w:p>
    <w:p w14:paraId="5410D661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orensen, L. J., Stanton, N., &amp; Banks, A. P. (2010). Back to SA school: Contrasting three approaches to situation awareness in the cockpit. </w:t>
      </w:r>
      <w:r w:rsidRPr="002C3D99">
        <w:rPr>
          <w:noProof/>
          <w:u w:val="single"/>
        </w:rPr>
        <w:t>Theoretical Issues in Ergonomics Science, 12</w:t>
      </w:r>
      <w:r w:rsidRPr="002C3D99">
        <w:rPr>
          <w:noProof/>
        </w:rPr>
        <w:t xml:space="preserve">(6), 451-471. </w:t>
      </w:r>
    </w:p>
    <w:p w14:paraId="716B8F63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tanners, M., &amp; French, H. T. (2005). </w:t>
      </w:r>
      <w:r w:rsidRPr="002C3D99">
        <w:rPr>
          <w:noProof/>
          <w:u w:val="single"/>
        </w:rPr>
        <w:t>An empirical study of the relationship between situation awareness and decision making</w:t>
      </w:r>
      <w:r w:rsidRPr="002C3D99">
        <w:rPr>
          <w:noProof/>
        </w:rPr>
        <w:t xml:space="preserve">  (DSTO-TR-1687).  Australia: Defence Science And Technology Organization Edinburgh (Australia) Land Operations Div.</w:t>
      </w:r>
    </w:p>
    <w:p w14:paraId="306E864A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trater, L. D., Cuevas, H. M., Connors, E. S., Gonzalez, C., Ungvarsky, D. M., &amp; Endsley, M. R. (2010). An investigation of technology-mediated ad hoc team operations: Consideration of components of team situation awareness. In K. Mosier &amp; U. Fischer (Eds.), </w:t>
      </w:r>
      <w:r w:rsidRPr="002C3D99">
        <w:rPr>
          <w:noProof/>
          <w:u w:val="single"/>
        </w:rPr>
        <w:t>Informed by knowledge: Expert performance in complex situations</w:t>
      </w:r>
      <w:r w:rsidRPr="002C3D99">
        <w:rPr>
          <w:noProof/>
        </w:rPr>
        <w:t xml:space="preserve"> (pp. 153-168). Boca Raton, FL: Taylor and Francis.</w:t>
      </w:r>
    </w:p>
    <w:p w14:paraId="185B65F6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trater, L. D., Endsley, M. R., Pleban, R. J., &amp; Matthews, M. D. (2001). </w:t>
      </w:r>
      <w:r w:rsidRPr="002C3D99">
        <w:rPr>
          <w:noProof/>
          <w:u w:val="single"/>
        </w:rPr>
        <w:t>Measures of platoon leader situation awareness in virtual decision making exercises</w:t>
      </w:r>
      <w:r w:rsidRPr="002C3D99">
        <w:rPr>
          <w:noProof/>
        </w:rPr>
        <w:t xml:space="preserve">  (Research Report 1770).  Alexandria, VA: Army Research Institute.</w:t>
      </w:r>
    </w:p>
    <w:p w14:paraId="08AB3197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trater, L. D., Faulkner, L. A., Hyatt, J. R., &amp; Endsley, M. R. (2006). Effect of display icon modality on situation awareness. </w:t>
      </w:r>
      <w:r w:rsidRPr="002C3D99">
        <w:rPr>
          <w:noProof/>
          <w:u w:val="single"/>
        </w:rPr>
        <w:t>Paper presented at the Human Factors and Ergonomics Society 50th Annual Meeting</w:t>
      </w:r>
      <w:r w:rsidRPr="002C3D99">
        <w:rPr>
          <w:noProof/>
        </w:rPr>
        <w:t xml:space="preserve">, Santa Monica, CA. </w:t>
      </w:r>
    </w:p>
    <w:p w14:paraId="46E75DCD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trater, L. D., Reynolds, J. P., Faulkner, L. A., Birch, K., Hyatt, J., Swetnam, S., &amp; Endsley, M. R. (2004). PC-based tools to improve infantry situation awareness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668-672). Santa Monica, CA: Human Factors and Ergonomics Society.</w:t>
      </w:r>
    </w:p>
    <w:p w14:paraId="4FEF9D7A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tratton, A., Furey, A., &amp; Hogan, M. (2014). The effect of sleep deprivation on a resident's situational awareness in a trauma scenario. </w:t>
      </w:r>
      <w:r w:rsidRPr="002C3D99">
        <w:rPr>
          <w:noProof/>
          <w:u w:val="single"/>
        </w:rPr>
        <w:t>Journal Of Orthopaedic Trauma, 28</w:t>
      </w:r>
      <w:r w:rsidRPr="002C3D99">
        <w:rPr>
          <w:noProof/>
        </w:rPr>
        <w:t xml:space="preserve">(7), e160-e163. </w:t>
      </w:r>
    </w:p>
    <w:p w14:paraId="1883B9C0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trybel, T. Z., Chiappe, D., Vu, K.-P. L., Miramontes, A., Battiste, H., &amp; Battiste, V. (2016). A Comparison of Methods for Assessing Situation Awareness in Current Day and Future Air Traffic Management Operations: Graphics-Based vs Text-Based Online Probe Systems. </w:t>
      </w:r>
      <w:r w:rsidRPr="002C3D99">
        <w:rPr>
          <w:noProof/>
          <w:u w:val="single"/>
        </w:rPr>
        <w:t>IFAC-PapersOnLine, 49</w:t>
      </w:r>
      <w:r w:rsidRPr="002C3D99">
        <w:rPr>
          <w:noProof/>
        </w:rPr>
        <w:t xml:space="preserve">(19), 31-35. </w:t>
      </w:r>
    </w:p>
    <w:p w14:paraId="37C2B4D1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trybel, T. Z., Minakata, K., Nguyen, J., Pierce, R., &amp; Vu, K.-P. L. (2009). Optimizing online situation awareness probes in air traffic management tasks. </w:t>
      </w:r>
      <w:r w:rsidRPr="002C3D99">
        <w:rPr>
          <w:noProof/>
          <w:u w:val="single"/>
        </w:rPr>
        <w:t>Proceedings of the Symposium on Human Interface (</w:t>
      </w:r>
      <w:r w:rsidRPr="002C3D99">
        <w:rPr>
          <w:noProof/>
        </w:rPr>
        <w:t>pp. 845-854). Springer.</w:t>
      </w:r>
    </w:p>
    <w:p w14:paraId="53D3188C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trybel, T. Z., Vu, K.-P. L., Bacon, L. P., Kraut, J., Battiste, V., &amp; Johnson, W. (2010). Diagnosticity of an online query technique for measuring pilot situation awareness in NextGen. </w:t>
      </w:r>
      <w:r w:rsidRPr="002C3D99">
        <w:rPr>
          <w:noProof/>
          <w:u w:val="single"/>
        </w:rPr>
        <w:t>Proceedings of the Digital Avionics Systems Conference (DASC), 2010 IEEE/AIAA 29th (</w:t>
      </w:r>
      <w:r w:rsidRPr="002C3D99">
        <w:rPr>
          <w:noProof/>
        </w:rPr>
        <w:t>pp. 4. B. 1-1-4. B. 1-12). IEEE.</w:t>
      </w:r>
    </w:p>
    <w:p w14:paraId="061AAC65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trybel, T. Z., Vu, K.-P. L., Battiste, V., &amp; Johnson, W. (2013). Measuring the impact of NextGen operating concepts for separation assurance on pilot situation awareness and workload. </w:t>
      </w:r>
      <w:r w:rsidRPr="002C3D99">
        <w:rPr>
          <w:noProof/>
          <w:u w:val="single"/>
        </w:rPr>
        <w:t>The International Journal of Aviation Psychology, 23</w:t>
      </w:r>
      <w:r w:rsidRPr="002C3D99">
        <w:rPr>
          <w:noProof/>
        </w:rPr>
        <w:t xml:space="preserve">(1), 1-26. </w:t>
      </w:r>
    </w:p>
    <w:p w14:paraId="6490BC6C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trybel, T. Z., Vu, K.-P. L., Kraft, J., &amp; Minakata, K. (2008). Assessing the situation awareness of pilots engaged in self spacing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11-15). Los Angeles, CA: Sage.</w:t>
      </w:r>
    </w:p>
    <w:p w14:paraId="759842A1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ulistayawati, K., Wickens, C. D., &amp; Chui, Y. P. (2011). Prediction in situation awareness: Confidence bias and underlying cognitive abilities. </w:t>
      </w:r>
      <w:r w:rsidRPr="002C3D99">
        <w:rPr>
          <w:noProof/>
          <w:u w:val="single"/>
        </w:rPr>
        <w:t>International Journal of Aviation Psychology, 21</w:t>
      </w:r>
      <w:r w:rsidRPr="002C3D99">
        <w:rPr>
          <w:noProof/>
        </w:rPr>
        <w:t xml:space="preserve">(2), 153-174. </w:t>
      </w:r>
    </w:p>
    <w:p w14:paraId="788F07DF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ulistyawati, K., Chui, Y. P., &amp; Wickens, C. D. (2008). Multi-method approach to team situation awareness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463-467). Los Angeles, CA: Sage.</w:t>
      </w:r>
    </w:p>
    <w:p w14:paraId="257E9317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Sulistyawati, K., Wickens, C. D., &amp; Chui, Y. P. (2009). Exploring the concept of team situation awareness in a simulated air combat environment. </w:t>
      </w:r>
      <w:r w:rsidRPr="002C3D99">
        <w:rPr>
          <w:noProof/>
          <w:u w:val="single"/>
        </w:rPr>
        <w:t>Journal of Cognitive Engineering and Decision Making, 3</w:t>
      </w:r>
      <w:r w:rsidRPr="002C3D99">
        <w:rPr>
          <w:noProof/>
        </w:rPr>
        <w:t xml:space="preserve">(4), 309-330. </w:t>
      </w:r>
    </w:p>
    <w:p w14:paraId="0DAFA6E0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Taber, M. J., McCabe, J., Klein, R. M., &amp; Pelot, R. P. (2013). Development and evaluation of an offshore oil and gas Emergency Response Focus Board. </w:t>
      </w:r>
      <w:r w:rsidRPr="002C3D99">
        <w:rPr>
          <w:noProof/>
          <w:u w:val="single"/>
        </w:rPr>
        <w:t>International Journal of Industrial Ergonomics, 43</w:t>
      </w:r>
      <w:r w:rsidRPr="002C3D99">
        <w:rPr>
          <w:noProof/>
        </w:rPr>
        <w:t xml:space="preserve">(1), 40-51. </w:t>
      </w:r>
    </w:p>
    <w:p w14:paraId="52887BBE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Taylor, B., Chekaluk, E., &amp; Irwin, J. (2016). Reading the situation: The relationship between dyslexia and situational awareness for road sign information. </w:t>
      </w:r>
      <w:r w:rsidRPr="002C3D99">
        <w:rPr>
          <w:noProof/>
          <w:u w:val="single"/>
        </w:rPr>
        <w:t>Transportation Research Part F: Traffic Psychology And Behaviour, 36</w:t>
      </w:r>
      <w:r w:rsidRPr="002C3D99">
        <w:rPr>
          <w:noProof/>
        </w:rPr>
        <w:t xml:space="preserve">(6-13). </w:t>
      </w:r>
    </w:p>
    <w:p w14:paraId="63587DDC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Tharanathan, A., Bullemer, P., Laberge, J., Reising, D. V., &amp; Mclain, R. (2012). Impact of functional and schematic overview displays on console operators’ situation awareness. </w:t>
      </w:r>
      <w:r w:rsidRPr="002C3D99">
        <w:rPr>
          <w:noProof/>
          <w:u w:val="single"/>
        </w:rPr>
        <w:t>Journal of Cognitive Engineering and Decision Making, 6</w:t>
      </w:r>
      <w:r w:rsidRPr="002C3D99">
        <w:rPr>
          <w:noProof/>
        </w:rPr>
        <w:t xml:space="preserve">(2), 141-164. </w:t>
      </w:r>
    </w:p>
    <w:p w14:paraId="6F3F532B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Tharanathan, A., Laberge, J., Bullemer, P., Reising, D. V., &amp; McLain, R. (2010). Functional versus schematic overview displays: Impact on operator situation awareness in process monitoring. </w:t>
      </w:r>
      <w:r w:rsidRPr="002C3D99">
        <w:rPr>
          <w:noProof/>
          <w:u w:val="single"/>
        </w:rPr>
        <w:t>Proceedings of the Proceedings of the and Ergonomics Society Annual Meeting (</w:t>
      </w:r>
      <w:r w:rsidRPr="002C3D99">
        <w:rPr>
          <w:noProof/>
        </w:rPr>
        <w:t>pp. 319-323). Los Angeles, CA: Sage.</w:t>
      </w:r>
    </w:p>
    <w:p w14:paraId="57B4C980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Trapsilawati, F., Wickens, C. D., Qu, X., &amp; Chen, C.-H. (2016). Benefits of imperfect conflict resolution advisory aids for future air traffic control. </w:t>
      </w:r>
      <w:r w:rsidRPr="002C3D99">
        <w:rPr>
          <w:noProof/>
          <w:u w:val="single"/>
        </w:rPr>
        <w:t>Human Factors, 58</w:t>
      </w:r>
      <w:r w:rsidRPr="002C3D99">
        <w:rPr>
          <w:noProof/>
        </w:rPr>
        <w:t xml:space="preserve">(7), 1007-1019. </w:t>
      </w:r>
    </w:p>
    <w:p w14:paraId="06EF89FE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Tremblay, S., Vachon, F., Rousseau, R., &amp; Breton, R. (2012). Promoting temporal awareness for dynamic decision making in command and control. </w:t>
      </w:r>
      <w:r w:rsidRPr="002C3D99">
        <w:rPr>
          <w:noProof/>
          <w:u w:val="single"/>
        </w:rPr>
        <w:t>Advances in cognitive engineering and neuroergonomics, 16</w:t>
      </w:r>
      <w:r w:rsidRPr="002C3D99">
        <w:rPr>
          <w:noProof/>
        </w:rPr>
        <w:t xml:space="preserve">, 189-198. </w:t>
      </w:r>
    </w:p>
    <w:p w14:paraId="12A34D64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Trujillo, A. C. (2004). A Centralized Display for Mission Monitoring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325-329). Los Angeles, CA: Sage.</w:t>
      </w:r>
    </w:p>
    <w:p w14:paraId="04F40067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Tumkaya, S., Karadag, F., Mueller, S. T., Ugurlu, T. T., Oguzhanoglu, N. K., Ozdel, O., . . . Bayraktutan, M. (2013). Situation awareness in obsessive-compulsive disorder. </w:t>
      </w:r>
      <w:r w:rsidRPr="002C3D99">
        <w:rPr>
          <w:noProof/>
          <w:u w:val="single"/>
        </w:rPr>
        <w:t>Psychiatry Research, 209</w:t>
      </w:r>
      <w:r w:rsidRPr="002C3D99">
        <w:rPr>
          <w:noProof/>
        </w:rPr>
        <w:t xml:space="preserve">(3), 579-588. </w:t>
      </w:r>
    </w:p>
    <w:p w14:paraId="296C0988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Vachon, F., Lafond, D., Vallieres, B. R., Rousseau, R., &amp; Tremblay, S. (2011). Supporting situation awareness: A tradeoff between benefits and overhead. </w:t>
      </w:r>
      <w:r w:rsidRPr="002C3D99">
        <w:rPr>
          <w:noProof/>
          <w:u w:val="single"/>
        </w:rPr>
        <w:t>Proceedings of the Cognitive Methods in Situation Awareness and Decision Support (CogSIMA), 2011 IEEE First International Multi-Disciplinary Conference on (</w:t>
      </w:r>
      <w:r w:rsidRPr="002C3D99">
        <w:rPr>
          <w:noProof/>
        </w:rPr>
        <w:t>pp. 284-291). New York: IEEE.</w:t>
      </w:r>
    </w:p>
    <w:p w14:paraId="36968993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Van den Beukel, A. P., &amp; van der Voort, M. C. (2017). How to assess driver's interaction with partially automated driving systems–A framework for early concept assessment. </w:t>
      </w:r>
      <w:r w:rsidRPr="002C3D99">
        <w:rPr>
          <w:noProof/>
          <w:u w:val="single"/>
        </w:rPr>
        <w:t>Applied Ergonomics, 59</w:t>
      </w:r>
      <w:r w:rsidRPr="002C3D99">
        <w:rPr>
          <w:noProof/>
        </w:rPr>
        <w:t xml:space="preserve">, 302-312. </w:t>
      </w:r>
    </w:p>
    <w:p w14:paraId="1350C5C3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Van den Beukel, A. P., van der Voort, M. C., &amp; Eger, A. O. . (2016). Supporting the changing driver’s task: Exploration of interface designs for supervision and intervention in automated driving. </w:t>
      </w:r>
      <w:r w:rsidRPr="002C3D99">
        <w:rPr>
          <w:noProof/>
          <w:u w:val="single"/>
        </w:rPr>
        <w:t>Transportation Research Part F: Traffic Psychology And Behaviour, 43</w:t>
      </w:r>
      <w:r w:rsidRPr="002C3D99">
        <w:rPr>
          <w:noProof/>
        </w:rPr>
        <w:t xml:space="preserve">, 279-301. </w:t>
      </w:r>
    </w:p>
    <w:p w14:paraId="3E633E72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Ventsislavova, P., David Crundall, Thom Baguley, Candida Castro, Andrés Gugliotta, Pedro Garcia-Fernandez, Wei Zhang, Yutao Ba, and Qiucheng Li. (2019). A comparison of hazard perception and hazard prediction tests across China, Spain and the UK. </w:t>
      </w:r>
      <w:r w:rsidRPr="002C3D99">
        <w:rPr>
          <w:noProof/>
          <w:u w:val="single"/>
        </w:rPr>
        <w:t>Accident Analysis &amp; Prevention 122</w:t>
      </w:r>
      <w:r w:rsidRPr="002C3D99">
        <w:rPr>
          <w:noProof/>
        </w:rPr>
        <w:t xml:space="preserve">(268-286). </w:t>
      </w:r>
    </w:p>
    <w:p w14:paraId="62EF9E97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Ventsislavova, P., Gugliotta, A., Peña-Suarez, E., Garcia-Fernandez, P., Eisman, E., Crundall, D., &amp; Castro, C. (2016). What happens when drivers face hazards on the road? </w:t>
      </w:r>
      <w:r w:rsidRPr="002C3D99">
        <w:rPr>
          <w:noProof/>
          <w:u w:val="single"/>
        </w:rPr>
        <w:t>Accident Analysis &amp; Prevention, 91</w:t>
      </w:r>
      <w:r w:rsidRPr="002C3D99">
        <w:rPr>
          <w:noProof/>
        </w:rPr>
        <w:t xml:space="preserve">, 43-54. </w:t>
      </w:r>
    </w:p>
    <w:p w14:paraId="697E580A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Walker, G. H., Stanton, N. A., &amp; Young, M. S. (2006). The ironies of vehicle feedback in car design. </w:t>
      </w:r>
      <w:r w:rsidRPr="002C3D99">
        <w:rPr>
          <w:noProof/>
          <w:u w:val="single"/>
        </w:rPr>
        <w:t>Ergonomics, 49</w:t>
      </w:r>
      <w:r w:rsidRPr="002C3D99">
        <w:rPr>
          <w:noProof/>
        </w:rPr>
        <w:t xml:space="preserve">(2), 161-179. </w:t>
      </w:r>
    </w:p>
    <w:p w14:paraId="1A3567CB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Walker, G. H., Stanton, N. A., &amp; Young, M. S. (2008). Feedback and driver situation awareness (SA): A comparison of SA measures and contexts. </w:t>
      </w:r>
      <w:r w:rsidRPr="002C3D99">
        <w:rPr>
          <w:noProof/>
          <w:u w:val="single"/>
        </w:rPr>
        <w:t>Transportation Research Part F: Traffic Psychology and Behaviour, 11</w:t>
      </w:r>
      <w:r w:rsidRPr="002C3D99">
        <w:rPr>
          <w:noProof/>
        </w:rPr>
        <w:t xml:space="preserve">(4), 282-299. </w:t>
      </w:r>
    </w:p>
    <w:p w14:paraId="4A1F0920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Weber, B., Oberheid, H., &amp; Papenfuss, A. (2013). Visual Aids for Merging Mixed Arrival Traffic: Effects on Controllers’ Performance, Situation Awareness, and Mental Workload. </w:t>
      </w:r>
      <w:r w:rsidRPr="002C3D99">
        <w:rPr>
          <w:noProof/>
          <w:u w:val="single"/>
        </w:rPr>
        <w:t>Proceedings of the Human Factors and Ergonomics Society Annual Meeting (</w:t>
      </w:r>
      <w:r w:rsidRPr="002C3D99">
        <w:rPr>
          <w:noProof/>
        </w:rPr>
        <w:t>pp. 630-634). Los Angeles, CA: Sage.</w:t>
      </w:r>
    </w:p>
    <w:p w14:paraId="57DE6CAF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Wei, H., Zhuang, D., Wanyan, X., &amp; Wang, Q. (2013). An experimental analysis of situation awareness for cockpit display interface evaluation based on flight simulation. </w:t>
      </w:r>
      <w:r w:rsidRPr="002C3D99">
        <w:rPr>
          <w:noProof/>
          <w:u w:val="single"/>
        </w:rPr>
        <w:t>Chinese Journal of Aeronautics, 26</w:t>
      </w:r>
      <w:r w:rsidRPr="002C3D99">
        <w:rPr>
          <w:noProof/>
        </w:rPr>
        <w:t xml:space="preserve">(4), 884-889. </w:t>
      </w:r>
    </w:p>
    <w:p w14:paraId="0C1ACBB6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Weiler, D. T., Gibson, A. L., &amp; Saleem, J. J. (2018). he effect of role assignment in high fidelity patient simulation on nursing students: An experimental research study. </w:t>
      </w:r>
      <w:r w:rsidRPr="002C3D99">
        <w:rPr>
          <w:noProof/>
          <w:u w:val="single"/>
        </w:rPr>
        <w:t>Nurse Education Today, 63</w:t>
      </w:r>
      <w:r w:rsidRPr="002C3D99">
        <w:rPr>
          <w:noProof/>
        </w:rPr>
        <w:t xml:space="preserve">, 29-34. </w:t>
      </w:r>
    </w:p>
    <w:p w14:paraId="46875866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Willems, B. F., &amp; Heiney, M. (2001). Real-time assessment of situation awareness of air traffic control specialists on operational host computer system and display system replacement hardware. </w:t>
      </w:r>
      <w:r w:rsidRPr="002C3D99">
        <w:rPr>
          <w:noProof/>
          <w:u w:val="single"/>
        </w:rPr>
        <w:t>Proceedings of the USA/Europe Air Traffic Management R&amp;D Seminar (</w:t>
      </w:r>
      <w:r w:rsidRPr="002C3D99">
        <w:rPr>
          <w:noProof/>
        </w:rPr>
        <w:t xml:space="preserve">pp. 1-11). Santa Fe, NM: </w:t>
      </w:r>
    </w:p>
    <w:p w14:paraId="0C4C1300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Wolf, F., &amp; Kuber, R. (2018). Developing a head-mounted tactile prototype to support situational awareness. </w:t>
      </w:r>
      <w:r w:rsidRPr="002C3D99">
        <w:rPr>
          <w:noProof/>
          <w:u w:val="single"/>
        </w:rPr>
        <w:t>International Journal of Human-Computer Studies, 109</w:t>
      </w:r>
      <w:r w:rsidRPr="002C3D99">
        <w:rPr>
          <w:noProof/>
        </w:rPr>
        <w:t xml:space="preserve">, 54-67. </w:t>
      </w:r>
    </w:p>
    <w:p w14:paraId="69811040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Wright, M. C., Kaber, D. B., &amp; Endsley, M. R. (2003). Performance and situation awareness effects of levels of automation in an advanced commercial aircraft flight simulation. </w:t>
      </w:r>
      <w:r w:rsidRPr="002C3D99">
        <w:rPr>
          <w:noProof/>
          <w:u w:val="single"/>
        </w:rPr>
        <w:t>Proceedings of the 2th International Symposium on Aviation Psychology (</w:t>
      </w:r>
      <w:r w:rsidRPr="002C3D99">
        <w:rPr>
          <w:noProof/>
        </w:rPr>
        <w:t>pp. 1277-1282). Dayton, OH: Wright State University.</w:t>
      </w:r>
    </w:p>
    <w:p w14:paraId="1A5DDBDF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Wright, S., &amp; O'Hare, D. (2015). Can a glass cockpit display help (or hinder) performance of novices in simulated flight training? </w:t>
      </w:r>
      <w:r w:rsidRPr="002C3D99">
        <w:rPr>
          <w:noProof/>
          <w:u w:val="single"/>
        </w:rPr>
        <w:t>Applied Ergonomics 47</w:t>
      </w:r>
      <w:r w:rsidRPr="002C3D99">
        <w:rPr>
          <w:noProof/>
        </w:rPr>
        <w:t xml:space="preserve">, 292-299. </w:t>
      </w:r>
    </w:p>
    <w:p w14:paraId="7AD6B494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Wu, X., Li, Z., Song, F., &amp; Sang, W. (2016). An integrated alarm display design in digital nuclear power plants. </w:t>
      </w:r>
      <w:r w:rsidRPr="002C3D99">
        <w:rPr>
          <w:noProof/>
          <w:u w:val="single"/>
        </w:rPr>
        <w:t>Nuclear Engineering and Design, 305</w:t>
      </w:r>
      <w:r w:rsidRPr="002C3D99">
        <w:rPr>
          <w:noProof/>
        </w:rPr>
        <w:t xml:space="preserve">, 503-513. </w:t>
      </w:r>
    </w:p>
    <w:p w14:paraId="191B695B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Wulf, F., Zeeb, K., Rimini-Doring, M., Arnon, M., &amp; Gauterin, F. (2013). Effects of human-machine interaction mechanisms on situation awareness in partly automated driving. </w:t>
      </w:r>
      <w:r w:rsidRPr="002C3D99">
        <w:rPr>
          <w:noProof/>
          <w:u w:val="single"/>
        </w:rPr>
        <w:t>Proceedings of the 6th International IEEE Conference onIntelligent Transportation Systems-(ITSC) (</w:t>
      </w:r>
      <w:r w:rsidRPr="002C3D99">
        <w:rPr>
          <w:noProof/>
        </w:rPr>
        <w:t>pp. 2012-2019). New York: IEEE.</w:t>
      </w:r>
    </w:p>
    <w:p w14:paraId="2D16C303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Yuan, X., She, M., Li, Z., Zhang, Y., &amp; Wu, X. . (2016). Mutual awareness: Enhanced by interface design and improving team performance in incident diagnosis under computerized working environment. </w:t>
      </w:r>
      <w:r w:rsidRPr="002C3D99">
        <w:rPr>
          <w:noProof/>
          <w:u w:val="single"/>
        </w:rPr>
        <w:t>International Journal of Industrial Ergonomics, 54</w:t>
      </w:r>
      <w:r w:rsidRPr="002C3D99">
        <w:rPr>
          <w:noProof/>
        </w:rPr>
        <w:t xml:space="preserve">, 65-72. </w:t>
      </w:r>
    </w:p>
    <w:p w14:paraId="1AB12880" w14:textId="77777777" w:rsidR="002C3D99" w:rsidRPr="002C3D99" w:rsidRDefault="002C3D99" w:rsidP="002C3D99">
      <w:pPr>
        <w:pStyle w:val="EndNoteBibliography"/>
        <w:spacing w:after="0"/>
        <w:ind w:left="720" w:hanging="720"/>
        <w:rPr>
          <w:noProof/>
        </w:rPr>
      </w:pPr>
      <w:r w:rsidRPr="002C3D99">
        <w:rPr>
          <w:noProof/>
        </w:rPr>
        <w:t xml:space="preserve">Zhang, T., Kaber, D., &amp; Hsiang, S. (2010). Characterization of mental models in a virtual reality-based multitasking scenario using measures of situation awareness. </w:t>
      </w:r>
      <w:r w:rsidRPr="002C3D99">
        <w:rPr>
          <w:noProof/>
          <w:u w:val="single"/>
        </w:rPr>
        <w:t>Theoretical Issues in Ergonomics Science, 11</w:t>
      </w:r>
      <w:r w:rsidRPr="002C3D99">
        <w:rPr>
          <w:noProof/>
        </w:rPr>
        <w:t xml:space="preserve">(1-2), 99-118. </w:t>
      </w:r>
    </w:p>
    <w:p w14:paraId="5219FDF5" w14:textId="77777777" w:rsidR="002C3D99" w:rsidRPr="002C3D99" w:rsidRDefault="002C3D99" w:rsidP="002C3D99">
      <w:pPr>
        <w:pStyle w:val="EndNoteBibliography"/>
        <w:ind w:left="720" w:hanging="720"/>
        <w:rPr>
          <w:noProof/>
        </w:rPr>
      </w:pPr>
      <w:r w:rsidRPr="002C3D99">
        <w:rPr>
          <w:noProof/>
        </w:rPr>
        <w:t xml:space="preserve">Zhang, Y., Drews, F., Westenskow, D. R., Foresti, S., Agutter, J., Bermudez, J. C., . . . Loeb, R. (2002). Effects of integrated graphical displays on situation awareness in anaesthesiology. </w:t>
      </w:r>
      <w:r w:rsidRPr="002C3D99">
        <w:rPr>
          <w:noProof/>
          <w:u w:val="single"/>
        </w:rPr>
        <w:t>Cognition, Technology &amp; Work, 4</w:t>
      </w:r>
      <w:r w:rsidRPr="002C3D99">
        <w:rPr>
          <w:noProof/>
        </w:rPr>
        <w:t xml:space="preserve">(2), 82-90. </w:t>
      </w:r>
    </w:p>
    <w:p w14:paraId="48D7553E" w14:textId="4D22FB92" w:rsidR="007B3D8D" w:rsidRDefault="007B3D8D" w:rsidP="00191344">
      <w:pPr>
        <w:ind w:firstLine="0"/>
      </w:pPr>
      <w:r>
        <w:fldChar w:fldCharType="end"/>
      </w:r>
    </w:p>
    <w:sectPr w:rsidR="007B3D8D" w:rsidSect="00191344">
      <w:headerReference w:type="default" r:id="rId8"/>
      <w:pgSz w:w="15840" w:h="12240" w:orient="landscape"/>
      <w:pgMar w:top="1800" w:right="1440" w:bottom="180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F4EA5C3" w14:textId="77777777" w:rsidR="001C0EE0" w:rsidRDefault="001C0EE0" w:rsidP="00DF275E">
      <w:pPr>
        <w:spacing w:before="0" w:after="0"/>
      </w:pPr>
      <w:r>
        <w:separator/>
      </w:r>
    </w:p>
  </w:endnote>
  <w:endnote w:type="continuationSeparator" w:id="0">
    <w:p w14:paraId="2D2CD086" w14:textId="77777777" w:rsidR="001C0EE0" w:rsidRDefault="001C0EE0" w:rsidP="00DF275E">
      <w:pPr>
        <w:spacing w:before="0"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Noteworthy Light">
    <w:panose1 w:val="02000400000000000000"/>
    <w:charset w:val="00"/>
    <w:family w:val="auto"/>
    <w:pitch w:val="variable"/>
    <w:sig w:usb0="8000006F" w:usb1="08000048" w:usb2="14600000" w:usb3="00000000" w:csb0="0000011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Menlo Regular">
    <w:panose1 w:val="020B0609030804020204"/>
    <w:charset w:val="00"/>
    <w:family w:val="auto"/>
    <w:pitch w:val="variable"/>
    <w:sig w:usb0="E60022FF" w:usb1="D200F9FB" w:usb2="02000028" w:usb3="00000000" w:csb0="000001DF" w:csb1="00000000"/>
  </w:font>
  <w:font w:name="Palatino Linotype">
    <w:panose1 w:val="02040502050505030304"/>
    <w:charset w:val="00"/>
    <w:family w:val="auto"/>
    <w:pitch w:val="variable"/>
    <w:sig w:usb0="E0000287" w:usb1="40000013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13F3218" w14:textId="77777777" w:rsidR="001C0EE0" w:rsidRDefault="001C0EE0" w:rsidP="00DF275E">
      <w:pPr>
        <w:spacing w:before="0" w:after="0"/>
      </w:pPr>
      <w:r>
        <w:separator/>
      </w:r>
    </w:p>
  </w:footnote>
  <w:footnote w:type="continuationSeparator" w:id="0">
    <w:p w14:paraId="7AF0FF5C" w14:textId="77777777" w:rsidR="001C0EE0" w:rsidRDefault="001C0EE0" w:rsidP="00DF275E">
      <w:pPr>
        <w:spacing w:before="0"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29AC722" w14:textId="6D8DDDF9" w:rsidR="001C0EE0" w:rsidRPr="00DF275E" w:rsidRDefault="001C0EE0" w:rsidP="004632B2">
    <w:pPr>
      <w:tabs>
        <w:tab w:val="left" w:pos="10980"/>
      </w:tabs>
      <w:ind w:firstLine="0"/>
      <w:rPr>
        <w:sz w:val="20"/>
      </w:rPr>
    </w:pPr>
    <w:r>
      <w:rPr>
        <w:sz w:val="20"/>
      </w:rPr>
      <w:t xml:space="preserve">Endsley – A </w:t>
    </w:r>
    <w:r w:rsidR="00E0414A">
      <w:rPr>
        <w:sz w:val="20"/>
      </w:rPr>
      <w:t xml:space="preserve">Systematic Review and </w:t>
    </w:r>
    <w:r>
      <w:rPr>
        <w:sz w:val="20"/>
      </w:rPr>
      <w:t>Meta-Analysis of Direct Objective Measures of SA: A Comparison of SAGAT and SPAM</w:t>
    </w:r>
    <w:r>
      <w:rPr>
        <w:sz w:val="20"/>
      </w:rPr>
      <w:tab/>
    </w:r>
    <w:r w:rsidRPr="00DF275E">
      <w:rPr>
        <w:sz w:val="20"/>
      </w:rPr>
      <w:t xml:space="preserve">Appendices – Page </w:t>
    </w:r>
    <w:r w:rsidRPr="00DF275E">
      <w:rPr>
        <w:sz w:val="20"/>
      </w:rPr>
      <w:fldChar w:fldCharType="begin"/>
    </w:r>
    <w:r w:rsidRPr="00DF275E">
      <w:rPr>
        <w:sz w:val="20"/>
      </w:rPr>
      <w:instrText xml:space="preserve"> PAGE </w:instrText>
    </w:r>
    <w:r w:rsidRPr="00DF275E">
      <w:rPr>
        <w:sz w:val="20"/>
      </w:rPr>
      <w:fldChar w:fldCharType="separate"/>
    </w:r>
    <w:r w:rsidR="00EC04F2">
      <w:rPr>
        <w:noProof/>
        <w:sz w:val="20"/>
      </w:rPr>
      <w:t>1</w:t>
    </w:r>
    <w:r w:rsidRPr="00DF275E">
      <w:rPr>
        <w:sz w:val="20"/>
      </w:rPr>
      <w:fldChar w:fldCharType="end"/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C57EC2"/>
    <w:multiLevelType w:val="hybridMultilevel"/>
    <w:tmpl w:val="798665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6D268D6"/>
    <w:multiLevelType w:val="hybridMultilevel"/>
    <w:tmpl w:val="38FC81BE"/>
    <w:lvl w:ilvl="0" w:tplc="83EA16B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B987452"/>
    <w:multiLevelType w:val="hybridMultilevel"/>
    <w:tmpl w:val="9252ECD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40C3A50"/>
    <w:multiLevelType w:val="hybridMultilevel"/>
    <w:tmpl w:val="B7C0F96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EC05E2F"/>
    <w:multiLevelType w:val="hybridMultilevel"/>
    <w:tmpl w:val="EB3E31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19F07D6"/>
    <w:multiLevelType w:val="hybridMultilevel"/>
    <w:tmpl w:val="9ECC987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9023944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7">
    <w:nsid w:val="41DC46B2"/>
    <w:multiLevelType w:val="hybridMultilevel"/>
    <w:tmpl w:val="C78030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5BFD3FA9"/>
    <w:multiLevelType w:val="hybridMultilevel"/>
    <w:tmpl w:val="EA10E5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D932B5F"/>
    <w:multiLevelType w:val="hybridMultilevel"/>
    <w:tmpl w:val="0C6E39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E064DCB"/>
    <w:multiLevelType w:val="hybridMultilevel"/>
    <w:tmpl w:val="6660D8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F7829FD"/>
    <w:multiLevelType w:val="hybridMultilevel"/>
    <w:tmpl w:val="35F66C7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8"/>
  </w:num>
  <w:num w:numId="3">
    <w:abstractNumId w:val="4"/>
  </w:num>
  <w:num w:numId="4">
    <w:abstractNumId w:val="3"/>
  </w:num>
  <w:num w:numId="5">
    <w:abstractNumId w:val="9"/>
  </w:num>
  <w:num w:numId="6">
    <w:abstractNumId w:val="5"/>
  </w:num>
  <w:num w:numId="7">
    <w:abstractNumId w:val="11"/>
  </w:num>
  <w:num w:numId="8">
    <w:abstractNumId w:val="0"/>
  </w:num>
  <w:num w:numId="9">
    <w:abstractNumId w:val="2"/>
  </w:num>
  <w:num w:numId="10">
    <w:abstractNumId w:val="10"/>
  </w:num>
  <w:num w:numId="11">
    <w:abstractNumId w:val="7"/>
  </w:num>
  <w:num w:numId="12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0&lt;/ScanUnformatted&gt;&lt;ScanChanges&gt;0&lt;/ScanChanges&gt;&lt;Suspended&gt;0&lt;/Suspended&gt;&lt;/ENInstantFormat&gt;"/>
    <w:docVar w:name="EN.Layout" w:val="&lt;ENLayout&gt;&lt;Style&gt;APA 6th Copy&lt;/Style&gt;&lt;LeftDelim&gt;{&lt;/LeftDelim&gt;&lt;RightDelim&gt;}&lt;/RightDelim&gt;&lt;FontName&gt;Times New Roman&lt;/FontName&gt;&lt;FontSize&gt;12&lt;/FontSize&gt;&lt;ReflistTitle&gt;&lt;style size=&quot;14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te529zvirww2aevxamxtp2me0d9fvz0fxvx&quot;&gt;MICA&amp;apos;S LIBRARY-Converted&lt;record-ids&gt;&lt;item&gt;31&lt;/item&gt;&lt;item&gt;42&lt;/item&gt;&lt;item&gt;43&lt;/item&gt;&lt;item&gt;143&lt;/item&gt;&lt;item&gt;371&lt;/item&gt;&lt;item&gt;381&lt;/item&gt;&lt;item&gt;501&lt;/item&gt;&lt;item&gt;560&lt;/item&gt;&lt;item&gt;675&lt;/item&gt;&lt;item&gt;685&lt;/item&gt;&lt;item&gt;694&lt;/item&gt;&lt;item&gt;697&lt;/item&gt;&lt;item&gt;746&lt;/item&gt;&lt;item&gt;748&lt;/item&gt;&lt;item&gt;788&lt;/item&gt;&lt;item&gt;799&lt;/item&gt;&lt;item&gt;823&lt;/item&gt;&lt;item&gt;826&lt;/item&gt;&lt;item&gt;836&lt;/item&gt;&lt;item&gt;839&lt;/item&gt;&lt;item&gt;855&lt;/item&gt;&lt;item&gt;860&lt;/item&gt;&lt;item&gt;1000&lt;/item&gt;&lt;item&gt;1018&lt;/item&gt;&lt;item&gt;1019&lt;/item&gt;&lt;item&gt;1024&lt;/item&gt;&lt;item&gt;1067&lt;/item&gt;&lt;item&gt;1072&lt;/item&gt;&lt;item&gt;1097&lt;/item&gt;&lt;item&gt;1102&lt;/item&gt;&lt;item&gt;1111&lt;/item&gt;&lt;item&gt;1128&lt;/item&gt;&lt;item&gt;1165&lt;/item&gt;&lt;item&gt;1286&lt;/item&gt;&lt;item&gt;1349&lt;/item&gt;&lt;item&gt;1360&lt;/item&gt;&lt;item&gt;1371&lt;/item&gt;&lt;item&gt;1407&lt;/item&gt;&lt;item&gt;1408&lt;/item&gt;&lt;item&gt;1415&lt;/item&gt;&lt;item&gt;1416&lt;/item&gt;&lt;item&gt;1417&lt;/item&gt;&lt;item&gt;1431&lt;/item&gt;&lt;item&gt;1432&lt;/item&gt;&lt;item&gt;1433&lt;/item&gt;&lt;item&gt;1434&lt;/item&gt;&lt;item&gt;1437&lt;/item&gt;&lt;item&gt;1439&lt;/item&gt;&lt;item&gt;1440&lt;/item&gt;&lt;item&gt;1490&lt;/item&gt;&lt;item&gt;1524&lt;/item&gt;&lt;item&gt;1562&lt;/item&gt;&lt;item&gt;1567&lt;/item&gt;&lt;item&gt;1792&lt;/item&gt;&lt;item&gt;1793&lt;/item&gt;&lt;item&gt;1796&lt;/item&gt;&lt;item&gt;1797&lt;/item&gt;&lt;item&gt;1815&lt;/item&gt;&lt;item&gt;1817&lt;/item&gt;&lt;item&gt;1835&lt;/item&gt;&lt;item&gt;1836&lt;/item&gt;&lt;item&gt;1837&lt;/item&gt;&lt;item&gt;1839&lt;/item&gt;&lt;item&gt;1840&lt;/item&gt;&lt;item&gt;1841&lt;/item&gt;&lt;item&gt;1843&lt;/item&gt;&lt;item&gt;1844&lt;/item&gt;&lt;item&gt;1845&lt;/item&gt;&lt;item&gt;1846&lt;/item&gt;&lt;item&gt;1847&lt;/item&gt;&lt;item&gt;1848&lt;/item&gt;&lt;item&gt;1851&lt;/item&gt;&lt;item&gt;1852&lt;/item&gt;&lt;item&gt;1855&lt;/item&gt;&lt;item&gt;1856&lt;/item&gt;&lt;item&gt;1857&lt;/item&gt;&lt;item&gt;1858&lt;/item&gt;&lt;item&gt;1859&lt;/item&gt;&lt;item&gt;1860&lt;/item&gt;&lt;item&gt;1861&lt;/item&gt;&lt;item&gt;1862&lt;/item&gt;&lt;item&gt;1864&lt;/item&gt;&lt;item&gt;1865&lt;/item&gt;&lt;item&gt;1866&lt;/item&gt;&lt;item&gt;1867&lt;/item&gt;&lt;item&gt;1868&lt;/item&gt;&lt;item&gt;1871&lt;/item&gt;&lt;item&gt;1872&lt;/item&gt;&lt;item&gt;1874&lt;/item&gt;&lt;item&gt;1875&lt;/item&gt;&lt;item&gt;1877&lt;/item&gt;&lt;item&gt;1878&lt;/item&gt;&lt;item&gt;1879&lt;/item&gt;&lt;item&gt;1880&lt;/item&gt;&lt;item&gt;1882&lt;/item&gt;&lt;item&gt;1884&lt;/item&gt;&lt;item&gt;1885&lt;/item&gt;&lt;item&gt;1886&lt;/item&gt;&lt;item&gt;1888&lt;/item&gt;&lt;item&gt;1889&lt;/item&gt;&lt;item&gt;1890&lt;/item&gt;&lt;item&gt;1891&lt;/item&gt;&lt;item&gt;1892&lt;/item&gt;&lt;item&gt;1893&lt;/item&gt;&lt;item&gt;1894&lt;/item&gt;&lt;item&gt;1895&lt;/item&gt;&lt;item&gt;1896&lt;/item&gt;&lt;item&gt;1897&lt;/item&gt;&lt;item&gt;1899&lt;/item&gt;&lt;item&gt;1900&lt;/item&gt;&lt;item&gt;1901&lt;/item&gt;&lt;item&gt;1902&lt;/item&gt;&lt;item&gt;1904&lt;/item&gt;&lt;item&gt;1905&lt;/item&gt;&lt;item&gt;1906&lt;/item&gt;&lt;item&gt;1909&lt;/item&gt;&lt;item&gt;1910&lt;/item&gt;&lt;item&gt;1918&lt;/item&gt;&lt;item&gt;1919&lt;/item&gt;&lt;item&gt;1921&lt;/item&gt;&lt;item&gt;1925&lt;/item&gt;&lt;item&gt;1928&lt;/item&gt;&lt;item&gt;1929&lt;/item&gt;&lt;item&gt;1930&lt;/item&gt;&lt;item&gt;1931&lt;/item&gt;&lt;item&gt;1932&lt;/item&gt;&lt;item&gt;1933&lt;/item&gt;&lt;item&gt;1934&lt;/item&gt;&lt;item&gt;1935&lt;/item&gt;&lt;item&gt;1937&lt;/item&gt;&lt;item&gt;1939&lt;/item&gt;&lt;item&gt;1940&lt;/item&gt;&lt;item&gt;1941&lt;/item&gt;&lt;item&gt;1942&lt;/item&gt;&lt;item&gt;1943&lt;/item&gt;&lt;item&gt;1944&lt;/item&gt;&lt;item&gt;1945&lt;/item&gt;&lt;item&gt;1946&lt;/item&gt;&lt;item&gt;1947&lt;/item&gt;&lt;item&gt;1948&lt;/item&gt;&lt;item&gt;1949&lt;/item&gt;&lt;item&gt;1950&lt;/item&gt;&lt;item&gt;1951&lt;/item&gt;&lt;item&gt;1952&lt;/item&gt;&lt;item&gt;1953&lt;/item&gt;&lt;item&gt;1954&lt;/item&gt;&lt;item&gt;1955&lt;/item&gt;&lt;item&gt;1956&lt;/item&gt;&lt;item&gt;1957&lt;/item&gt;&lt;item&gt;1958&lt;/item&gt;&lt;item&gt;1959&lt;/item&gt;&lt;item&gt;1960&lt;/item&gt;&lt;item&gt;1961&lt;/item&gt;&lt;item&gt;1962&lt;/item&gt;&lt;item&gt;1963&lt;/item&gt;&lt;item&gt;1964&lt;/item&gt;&lt;item&gt;1965&lt;/item&gt;&lt;item&gt;1967&lt;/item&gt;&lt;item&gt;1968&lt;/item&gt;&lt;item&gt;1969&lt;/item&gt;&lt;item&gt;1970&lt;/item&gt;&lt;item&gt;1971&lt;/item&gt;&lt;item&gt;1972&lt;/item&gt;&lt;item&gt;1973&lt;/item&gt;&lt;item&gt;1974&lt;/item&gt;&lt;item&gt;1975&lt;/item&gt;&lt;item&gt;1976&lt;/item&gt;&lt;item&gt;1977&lt;/item&gt;&lt;item&gt;1980&lt;/item&gt;&lt;item&gt;1981&lt;/item&gt;&lt;item&gt;1984&lt;/item&gt;&lt;item&gt;1985&lt;/item&gt;&lt;item&gt;1986&lt;/item&gt;&lt;item&gt;1987&lt;/item&gt;&lt;item&gt;1989&lt;/item&gt;&lt;item&gt;1990&lt;/item&gt;&lt;item&gt;1991&lt;/item&gt;&lt;item&gt;1992&lt;/item&gt;&lt;item&gt;1993&lt;/item&gt;&lt;item&gt;1994&lt;/item&gt;&lt;item&gt;1995&lt;/item&gt;&lt;item&gt;1996&lt;/item&gt;&lt;item&gt;1997&lt;/item&gt;&lt;item&gt;1998&lt;/item&gt;&lt;item&gt;1999&lt;/item&gt;&lt;item&gt;2000&lt;/item&gt;&lt;item&gt;2036&lt;/item&gt;&lt;item&gt;2041&lt;/item&gt;&lt;item&gt;2047&lt;/item&gt;&lt;item&gt;2048&lt;/item&gt;&lt;item&gt;2051&lt;/item&gt;&lt;item&gt;2052&lt;/item&gt;&lt;item&gt;2053&lt;/item&gt;&lt;item&gt;2054&lt;/item&gt;&lt;item&gt;2055&lt;/item&gt;&lt;item&gt;2057&lt;/item&gt;&lt;item&gt;2058&lt;/item&gt;&lt;item&gt;2059&lt;/item&gt;&lt;item&gt;2064&lt;/item&gt;&lt;item&gt;2065&lt;/item&gt;&lt;item&gt;2066&lt;/item&gt;&lt;item&gt;2071&lt;/item&gt;&lt;item&gt;2072&lt;/item&gt;&lt;item&gt;2073&lt;/item&gt;&lt;item&gt;2074&lt;/item&gt;&lt;item&gt;2075&lt;/item&gt;&lt;item&gt;2076&lt;/item&gt;&lt;item&gt;2077&lt;/item&gt;&lt;item&gt;2078&lt;/item&gt;&lt;item&gt;2079&lt;/item&gt;&lt;item&gt;2080&lt;/item&gt;&lt;item&gt;2081&lt;/item&gt;&lt;item&gt;2082&lt;/item&gt;&lt;item&gt;2083&lt;/item&gt;&lt;item&gt;2084&lt;/item&gt;&lt;item&gt;2085&lt;/item&gt;&lt;item&gt;2086&lt;/item&gt;&lt;item&gt;2087&lt;/item&gt;&lt;item&gt;2088&lt;/item&gt;&lt;item&gt;2089&lt;/item&gt;&lt;item&gt;2090&lt;/item&gt;&lt;item&gt;2091&lt;/item&gt;&lt;item&gt;2092&lt;/item&gt;&lt;item&gt;2093&lt;/item&gt;&lt;item&gt;2094&lt;/item&gt;&lt;item&gt;2095&lt;/item&gt;&lt;item&gt;2096&lt;/item&gt;&lt;item&gt;2097&lt;/item&gt;&lt;item&gt;2098&lt;/item&gt;&lt;item&gt;2099&lt;/item&gt;&lt;item&gt;2100&lt;/item&gt;&lt;item&gt;2101&lt;/item&gt;&lt;item&gt;2102&lt;/item&gt;&lt;item&gt;2103&lt;/item&gt;&lt;item&gt;2104&lt;/item&gt;&lt;item&gt;2105&lt;/item&gt;&lt;item&gt;2106&lt;/item&gt;&lt;item&gt;2107&lt;/item&gt;&lt;item&gt;2108&lt;/item&gt;&lt;/record-ids&gt;&lt;/item&gt;&lt;/Libraries&gt;"/>
  </w:docVars>
  <w:rsids>
    <w:rsidRoot w:val="00191344"/>
    <w:rsid w:val="00020D48"/>
    <w:rsid w:val="00027A7D"/>
    <w:rsid w:val="000323EA"/>
    <w:rsid w:val="00037A9D"/>
    <w:rsid w:val="00063A3C"/>
    <w:rsid w:val="0006530B"/>
    <w:rsid w:val="00081476"/>
    <w:rsid w:val="000C3F0E"/>
    <w:rsid w:val="000C3F1D"/>
    <w:rsid w:val="000D4C79"/>
    <w:rsid w:val="000E1884"/>
    <w:rsid w:val="000E512A"/>
    <w:rsid w:val="00105FF2"/>
    <w:rsid w:val="001156BA"/>
    <w:rsid w:val="00132FFB"/>
    <w:rsid w:val="0017315D"/>
    <w:rsid w:val="00190920"/>
    <w:rsid w:val="00191344"/>
    <w:rsid w:val="001935C8"/>
    <w:rsid w:val="00195933"/>
    <w:rsid w:val="001A1DD3"/>
    <w:rsid w:val="001C0EE0"/>
    <w:rsid w:val="001D3FF2"/>
    <w:rsid w:val="001E6BAA"/>
    <w:rsid w:val="001F2048"/>
    <w:rsid w:val="001F6D04"/>
    <w:rsid w:val="001F750E"/>
    <w:rsid w:val="00200BF0"/>
    <w:rsid w:val="00241A27"/>
    <w:rsid w:val="00292157"/>
    <w:rsid w:val="002C043A"/>
    <w:rsid w:val="002C22F7"/>
    <w:rsid w:val="002C3D99"/>
    <w:rsid w:val="002C3F40"/>
    <w:rsid w:val="002D4F19"/>
    <w:rsid w:val="002F75C1"/>
    <w:rsid w:val="0034644B"/>
    <w:rsid w:val="00357A13"/>
    <w:rsid w:val="00364931"/>
    <w:rsid w:val="0037528C"/>
    <w:rsid w:val="003761D2"/>
    <w:rsid w:val="00382B19"/>
    <w:rsid w:val="0038641A"/>
    <w:rsid w:val="003A3BA7"/>
    <w:rsid w:val="004158C6"/>
    <w:rsid w:val="004562E4"/>
    <w:rsid w:val="004632B2"/>
    <w:rsid w:val="00463316"/>
    <w:rsid w:val="00463BBE"/>
    <w:rsid w:val="0049451D"/>
    <w:rsid w:val="004C4EC2"/>
    <w:rsid w:val="004D1526"/>
    <w:rsid w:val="00554C15"/>
    <w:rsid w:val="00567523"/>
    <w:rsid w:val="00586DCF"/>
    <w:rsid w:val="0059058D"/>
    <w:rsid w:val="00594BD6"/>
    <w:rsid w:val="005A6C4E"/>
    <w:rsid w:val="005B1C51"/>
    <w:rsid w:val="005E051D"/>
    <w:rsid w:val="005F1947"/>
    <w:rsid w:val="005F638E"/>
    <w:rsid w:val="005F7BAF"/>
    <w:rsid w:val="00607B7C"/>
    <w:rsid w:val="0061720A"/>
    <w:rsid w:val="0062592F"/>
    <w:rsid w:val="0063499E"/>
    <w:rsid w:val="006651A1"/>
    <w:rsid w:val="006811C0"/>
    <w:rsid w:val="00682A57"/>
    <w:rsid w:val="006A4968"/>
    <w:rsid w:val="006A581F"/>
    <w:rsid w:val="006B0ED5"/>
    <w:rsid w:val="006B256C"/>
    <w:rsid w:val="006C0190"/>
    <w:rsid w:val="006D103E"/>
    <w:rsid w:val="006E4FDB"/>
    <w:rsid w:val="006F678F"/>
    <w:rsid w:val="006F6C32"/>
    <w:rsid w:val="00716135"/>
    <w:rsid w:val="007206E3"/>
    <w:rsid w:val="00730D3C"/>
    <w:rsid w:val="007478D9"/>
    <w:rsid w:val="007A7B9F"/>
    <w:rsid w:val="007B3D8D"/>
    <w:rsid w:val="007B4E6D"/>
    <w:rsid w:val="007B5E31"/>
    <w:rsid w:val="007C773B"/>
    <w:rsid w:val="007D23DC"/>
    <w:rsid w:val="007D2B7E"/>
    <w:rsid w:val="007E64CA"/>
    <w:rsid w:val="007F00CD"/>
    <w:rsid w:val="00817E16"/>
    <w:rsid w:val="00836F7B"/>
    <w:rsid w:val="0084118E"/>
    <w:rsid w:val="0084618F"/>
    <w:rsid w:val="0085638E"/>
    <w:rsid w:val="00864DBA"/>
    <w:rsid w:val="008A7168"/>
    <w:rsid w:val="008B5098"/>
    <w:rsid w:val="008E6C9F"/>
    <w:rsid w:val="008F048D"/>
    <w:rsid w:val="0092539A"/>
    <w:rsid w:val="0093109E"/>
    <w:rsid w:val="00956C92"/>
    <w:rsid w:val="00964A16"/>
    <w:rsid w:val="00983E3A"/>
    <w:rsid w:val="009A19B8"/>
    <w:rsid w:val="009A307D"/>
    <w:rsid w:val="009A5756"/>
    <w:rsid w:val="009B0016"/>
    <w:rsid w:val="009D6012"/>
    <w:rsid w:val="009E5FDB"/>
    <w:rsid w:val="009F04A5"/>
    <w:rsid w:val="00A106EA"/>
    <w:rsid w:val="00A24253"/>
    <w:rsid w:val="00A31951"/>
    <w:rsid w:val="00A3427E"/>
    <w:rsid w:val="00A367B4"/>
    <w:rsid w:val="00A61DA7"/>
    <w:rsid w:val="00AC3688"/>
    <w:rsid w:val="00AE176B"/>
    <w:rsid w:val="00AF1B57"/>
    <w:rsid w:val="00B02C53"/>
    <w:rsid w:val="00B337C7"/>
    <w:rsid w:val="00B65F15"/>
    <w:rsid w:val="00B75D55"/>
    <w:rsid w:val="00B83B76"/>
    <w:rsid w:val="00B91215"/>
    <w:rsid w:val="00B96E6D"/>
    <w:rsid w:val="00BC441E"/>
    <w:rsid w:val="00BD08B9"/>
    <w:rsid w:val="00BF2AD4"/>
    <w:rsid w:val="00BF66A0"/>
    <w:rsid w:val="00C00813"/>
    <w:rsid w:val="00C17DB8"/>
    <w:rsid w:val="00C30FE8"/>
    <w:rsid w:val="00C47724"/>
    <w:rsid w:val="00C60097"/>
    <w:rsid w:val="00C77DBF"/>
    <w:rsid w:val="00C81554"/>
    <w:rsid w:val="00CB3B71"/>
    <w:rsid w:val="00CC69D6"/>
    <w:rsid w:val="00CD05CB"/>
    <w:rsid w:val="00CD31A7"/>
    <w:rsid w:val="00CE1407"/>
    <w:rsid w:val="00CE6D58"/>
    <w:rsid w:val="00CF2FC0"/>
    <w:rsid w:val="00CF3A32"/>
    <w:rsid w:val="00D2700F"/>
    <w:rsid w:val="00D6347F"/>
    <w:rsid w:val="00D6760A"/>
    <w:rsid w:val="00D74A09"/>
    <w:rsid w:val="00D946AC"/>
    <w:rsid w:val="00DA493E"/>
    <w:rsid w:val="00DA66DA"/>
    <w:rsid w:val="00DB55FC"/>
    <w:rsid w:val="00DE010B"/>
    <w:rsid w:val="00DF275E"/>
    <w:rsid w:val="00DF50C0"/>
    <w:rsid w:val="00DF7B37"/>
    <w:rsid w:val="00E0414A"/>
    <w:rsid w:val="00E235E6"/>
    <w:rsid w:val="00E23F7A"/>
    <w:rsid w:val="00E36E01"/>
    <w:rsid w:val="00E53B6A"/>
    <w:rsid w:val="00E54B14"/>
    <w:rsid w:val="00E710A3"/>
    <w:rsid w:val="00E77F7A"/>
    <w:rsid w:val="00E92D4E"/>
    <w:rsid w:val="00E93EC0"/>
    <w:rsid w:val="00EA2A5F"/>
    <w:rsid w:val="00EB48DB"/>
    <w:rsid w:val="00EC04F2"/>
    <w:rsid w:val="00EC1036"/>
    <w:rsid w:val="00EC6B20"/>
    <w:rsid w:val="00EE5105"/>
    <w:rsid w:val="00EE5113"/>
    <w:rsid w:val="00EE6FF6"/>
    <w:rsid w:val="00EF067D"/>
    <w:rsid w:val="00EF06EF"/>
    <w:rsid w:val="00EF391D"/>
    <w:rsid w:val="00F316D6"/>
    <w:rsid w:val="00F348E4"/>
    <w:rsid w:val="00F469C8"/>
    <w:rsid w:val="00F472A3"/>
    <w:rsid w:val="00F52040"/>
    <w:rsid w:val="00F52681"/>
    <w:rsid w:val="00F567FB"/>
    <w:rsid w:val="00F64201"/>
    <w:rsid w:val="00F73F14"/>
    <w:rsid w:val="00F96CF6"/>
    <w:rsid w:val="00FD71DD"/>
    <w:rsid w:val="00FE72C0"/>
    <w:rsid w:val="00FF531E"/>
    <w:rsid w:val="00FF7E89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oNotEmbedSmartTags/>
  <w:decimalSymbol w:val="."/>
  <w:listSeparator w:val=","/>
  <w14:docId w14:val="5F97B0D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iPriority="0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56C92"/>
    <w:pPr>
      <w:spacing w:before="60"/>
      <w:ind w:firstLine="432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autoRedefine/>
    <w:qFormat/>
    <w:rsid w:val="006A581F"/>
    <w:pPr>
      <w:keepNext/>
      <w:spacing w:before="240" w:after="240"/>
      <w:jc w:val="center"/>
      <w:outlineLvl w:val="0"/>
    </w:pPr>
    <w:rPr>
      <w:rFonts w:ascii="Arial" w:hAnsi="Arial" w:cs="Arial"/>
      <w:b/>
      <w:noProof/>
      <w:kern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956C92"/>
    <w:pPr>
      <w:keepNext/>
      <w:keepLines/>
      <w:spacing w:before="200" w:after="0"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956C92"/>
    <w:pPr>
      <w:keepNext/>
      <w:keepLines/>
      <w:spacing w:before="200" w:after="0"/>
      <w:outlineLvl w:val="2"/>
    </w:pPr>
    <w:rPr>
      <w:rFonts w:eastAsiaTheme="majorEastAsia" w:cstheme="majorBidi"/>
      <w:b/>
      <w:bCs/>
      <w:i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36F7B"/>
    <w:pPr>
      <w:keepNext/>
      <w:keepLines/>
      <w:spacing w:before="200" w:after="0" w:line="480" w:lineRule="auto"/>
      <w:ind w:firstLine="0"/>
      <w:jc w:val="center"/>
      <w:outlineLvl w:val="3"/>
    </w:pPr>
    <w:rPr>
      <w:rFonts w:eastAsiaTheme="majorEastAsia" w:cs="Times New Roman"/>
      <w:bCs/>
      <w:iCs/>
      <w:color w:val="000000" w:themeColor="text1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F63901"/>
    <w:pPr>
      <w:tabs>
        <w:tab w:val="center" w:pos="4320"/>
        <w:tab w:val="right" w:pos="8640"/>
      </w:tabs>
    </w:pPr>
    <w:rPr>
      <w:rFonts w:ascii="Arial" w:hAnsi="Arial"/>
      <w:b/>
    </w:rPr>
  </w:style>
  <w:style w:type="paragraph" w:styleId="Caption">
    <w:name w:val="caption"/>
    <w:basedOn w:val="Normal"/>
    <w:next w:val="Normal"/>
    <w:autoRedefine/>
    <w:qFormat/>
    <w:rsid w:val="00956C92"/>
    <w:pPr>
      <w:tabs>
        <w:tab w:val="left" w:pos="5100"/>
      </w:tabs>
      <w:overflowPunct w:val="0"/>
      <w:autoSpaceDE w:val="0"/>
      <w:autoSpaceDN w:val="0"/>
      <w:adjustRightInd w:val="0"/>
      <w:spacing w:before="0" w:after="0"/>
      <w:ind w:firstLine="0"/>
      <w:textAlignment w:val="baseline"/>
    </w:pPr>
    <w:rPr>
      <w:rFonts w:ascii="Arial" w:hAnsi="Arial" w:cs="Arial"/>
      <w:sz w:val="20"/>
      <w:szCs w:val="22"/>
    </w:rPr>
  </w:style>
  <w:style w:type="paragraph" w:customStyle="1" w:styleId="Style3">
    <w:name w:val="Style3"/>
    <w:basedOn w:val="Heading3"/>
    <w:autoRedefine/>
    <w:qFormat/>
    <w:rsid w:val="00956C92"/>
    <w:pPr>
      <w:keepLines w:val="0"/>
      <w:spacing w:before="240" w:after="60"/>
    </w:pPr>
    <w:rPr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56C92"/>
    <w:rPr>
      <w:rFonts w:ascii="Times New Roman" w:eastAsiaTheme="majorEastAsia" w:hAnsi="Times New Roman" w:cstheme="majorBidi"/>
      <w:b/>
      <w:bCs/>
      <w:i/>
      <w:sz w:val="24"/>
    </w:rPr>
  </w:style>
  <w:style w:type="paragraph" w:customStyle="1" w:styleId="TaskHeader">
    <w:name w:val="Task Header"/>
    <w:basedOn w:val="Heading1"/>
    <w:qFormat/>
    <w:rsid w:val="00F567FB"/>
    <w:rPr>
      <w:rFonts w:eastAsia="Times New Roman"/>
      <w:i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956C92"/>
    <w:rPr>
      <w:rFonts w:ascii="Times New Roman" w:eastAsiaTheme="majorEastAsia" w:hAnsi="Times New Roman" w:cstheme="majorBidi"/>
      <w:b/>
      <w:bCs/>
      <w:sz w:val="24"/>
      <w:szCs w:val="26"/>
    </w:rPr>
  </w:style>
  <w:style w:type="paragraph" w:customStyle="1" w:styleId="Normal2">
    <w:name w:val="Normal2"/>
    <w:basedOn w:val="Normal"/>
    <w:autoRedefine/>
    <w:qFormat/>
    <w:rsid w:val="001935C8"/>
    <w:pPr>
      <w:spacing w:before="0" w:after="0"/>
      <w:jc w:val="both"/>
    </w:pPr>
  </w:style>
  <w:style w:type="paragraph" w:customStyle="1" w:styleId="EndNoteBibliography">
    <w:name w:val="EndNote Bibliography"/>
    <w:basedOn w:val="Normal"/>
    <w:autoRedefine/>
    <w:qFormat/>
    <w:rsid w:val="006A581F"/>
    <w:pPr>
      <w:ind w:left="288" w:hanging="288"/>
    </w:pPr>
    <w:rPr>
      <w:rFonts w:cs="Times New Roman"/>
    </w:rPr>
  </w:style>
  <w:style w:type="table" w:customStyle="1" w:styleId="Style1">
    <w:name w:val="Style1"/>
    <w:basedOn w:val="TableNormal"/>
    <w:uiPriority w:val="99"/>
    <w:rsid w:val="00836F7B"/>
    <w:pPr>
      <w:spacing w:after="0"/>
    </w:pPr>
    <w:rPr>
      <w:rFonts w:ascii="Times New Roman" w:hAnsi="Times New Roman"/>
      <w:sz w:val="16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59"/>
    <w:rsid w:val="00836F7B"/>
    <w:pPr>
      <w:spacing w:after="0"/>
    </w:pPr>
    <w:rPr>
      <w:rFonts w:ascii="Times New Roman" w:hAnsi="Times New Roman"/>
      <w:sz w:val="16"/>
      <w:szCs w:val="16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rsid w:val="00836F7B"/>
    <w:rPr>
      <w:rFonts w:ascii="Times New Roman" w:eastAsiaTheme="majorEastAsia" w:hAnsi="Times New Roman" w:cs="Times New Roman"/>
      <w:bCs/>
      <w:iCs/>
      <w:color w:val="000000" w:themeColor="text1"/>
      <w:sz w:val="24"/>
      <w:szCs w:val="24"/>
    </w:rPr>
  </w:style>
  <w:style w:type="paragraph" w:customStyle="1" w:styleId="EndNoteBibliographyTitle">
    <w:name w:val="EndNote Bibliography Title"/>
    <w:basedOn w:val="Normal"/>
    <w:rsid w:val="007B3D8D"/>
    <w:pPr>
      <w:spacing w:after="0"/>
      <w:jc w:val="center"/>
    </w:pPr>
    <w:rPr>
      <w:rFonts w:cs="Times New Roman"/>
    </w:rPr>
  </w:style>
  <w:style w:type="paragraph" w:styleId="Footer">
    <w:name w:val="footer"/>
    <w:basedOn w:val="Normal"/>
    <w:link w:val="FooterChar"/>
    <w:uiPriority w:val="99"/>
    <w:unhideWhenUsed/>
    <w:rsid w:val="00DF275E"/>
    <w:pPr>
      <w:tabs>
        <w:tab w:val="center" w:pos="4320"/>
        <w:tab w:val="right" w:pos="8640"/>
      </w:tabs>
      <w:spacing w:before="0" w:after="0"/>
    </w:pPr>
  </w:style>
  <w:style w:type="character" w:customStyle="1" w:styleId="FooterChar">
    <w:name w:val="Footer Char"/>
    <w:basedOn w:val="DefaultParagraphFont"/>
    <w:link w:val="Footer"/>
    <w:uiPriority w:val="99"/>
    <w:rsid w:val="00DF275E"/>
    <w:rPr>
      <w:rFonts w:ascii="Times New Roman" w:hAnsi="Times New Roman"/>
      <w:sz w:val="24"/>
    </w:rPr>
  </w:style>
  <w:style w:type="character" w:styleId="PageNumber">
    <w:name w:val="page number"/>
    <w:basedOn w:val="DefaultParagraphFont"/>
    <w:uiPriority w:val="99"/>
    <w:semiHidden/>
    <w:unhideWhenUsed/>
    <w:rsid w:val="00DF275E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iPriority="0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56C92"/>
    <w:pPr>
      <w:spacing w:before="60"/>
      <w:ind w:firstLine="432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autoRedefine/>
    <w:qFormat/>
    <w:rsid w:val="006A581F"/>
    <w:pPr>
      <w:keepNext/>
      <w:spacing w:before="240" w:after="240"/>
      <w:jc w:val="center"/>
      <w:outlineLvl w:val="0"/>
    </w:pPr>
    <w:rPr>
      <w:rFonts w:ascii="Arial" w:hAnsi="Arial" w:cs="Arial"/>
      <w:b/>
      <w:noProof/>
      <w:kern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956C92"/>
    <w:pPr>
      <w:keepNext/>
      <w:keepLines/>
      <w:spacing w:before="200" w:after="0"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956C92"/>
    <w:pPr>
      <w:keepNext/>
      <w:keepLines/>
      <w:spacing w:before="200" w:after="0"/>
      <w:outlineLvl w:val="2"/>
    </w:pPr>
    <w:rPr>
      <w:rFonts w:eastAsiaTheme="majorEastAsia" w:cstheme="majorBidi"/>
      <w:b/>
      <w:bCs/>
      <w:i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36F7B"/>
    <w:pPr>
      <w:keepNext/>
      <w:keepLines/>
      <w:spacing w:before="200" w:after="0" w:line="480" w:lineRule="auto"/>
      <w:ind w:firstLine="0"/>
      <w:jc w:val="center"/>
      <w:outlineLvl w:val="3"/>
    </w:pPr>
    <w:rPr>
      <w:rFonts w:eastAsiaTheme="majorEastAsia" w:cs="Times New Roman"/>
      <w:bCs/>
      <w:iCs/>
      <w:color w:val="000000" w:themeColor="text1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F63901"/>
    <w:pPr>
      <w:tabs>
        <w:tab w:val="center" w:pos="4320"/>
        <w:tab w:val="right" w:pos="8640"/>
      </w:tabs>
    </w:pPr>
    <w:rPr>
      <w:rFonts w:ascii="Arial" w:hAnsi="Arial"/>
      <w:b/>
    </w:rPr>
  </w:style>
  <w:style w:type="paragraph" w:styleId="Caption">
    <w:name w:val="caption"/>
    <w:basedOn w:val="Normal"/>
    <w:next w:val="Normal"/>
    <w:autoRedefine/>
    <w:qFormat/>
    <w:rsid w:val="00956C92"/>
    <w:pPr>
      <w:tabs>
        <w:tab w:val="left" w:pos="5100"/>
      </w:tabs>
      <w:overflowPunct w:val="0"/>
      <w:autoSpaceDE w:val="0"/>
      <w:autoSpaceDN w:val="0"/>
      <w:adjustRightInd w:val="0"/>
      <w:spacing w:before="0" w:after="0"/>
      <w:ind w:firstLine="0"/>
      <w:textAlignment w:val="baseline"/>
    </w:pPr>
    <w:rPr>
      <w:rFonts w:ascii="Arial" w:hAnsi="Arial" w:cs="Arial"/>
      <w:sz w:val="20"/>
      <w:szCs w:val="22"/>
    </w:rPr>
  </w:style>
  <w:style w:type="paragraph" w:customStyle="1" w:styleId="Style3">
    <w:name w:val="Style3"/>
    <w:basedOn w:val="Heading3"/>
    <w:autoRedefine/>
    <w:qFormat/>
    <w:rsid w:val="00956C92"/>
    <w:pPr>
      <w:keepLines w:val="0"/>
      <w:spacing w:before="240" w:after="60"/>
    </w:pPr>
    <w:rPr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56C92"/>
    <w:rPr>
      <w:rFonts w:ascii="Times New Roman" w:eastAsiaTheme="majorEastAsia" w:hAnsi="Times New Roman" w:cstheme="majorBidi"/>
      <w:b/>
      <w:bCs/>
      <w:i/>
      <w:sz w:val="24"/>
    </w:rPr>
  </w:style>
  <w:style w:type="paragraph" w:customStyle="1" w:styleId="TaskHeader">
    <w:name w:val="Task Header"/>
    <w:basedOn w:val="Heading1"/>
    <w:qFormat/>
    <w:rsid w:val="00F567FB"/>
    <w:rPr>
      <w:rFonts w:eastAsia="Times New Roman"/>
      <w:i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956C92"/>
    <w:rPr>
      <w:rFonts w:ascii="Times New Roman" w:eastAsiaTheme="majorEastAsia" w:hAnsi="Times New Roman" w:cstheme="majorBidi"/>
      <w:b/>
      <w:bCs/>
      <w:sz w:val="24"/>
      <w:szCs w:val="26"/>
    </w:rPr>
  </w:style>
  <w:style w:type="paragraph" w:customStyle="1" w:styleId="Normal2">
    <w:name w:val="Normal2"/>
    <w:basedOn w:val="Normal"/>
    <w:autoRedefine/>
    <w:qFormat/>
    <w:rsid w:val="001935C8"/>
    <w:pPr>
      <w:spacing w:before="0" w:after="0"/>
      <w:jc w:val="both"/>
    </w:pPr>
  </w:style>
  <w:style w:type="paragraph" w:customStyle="1" w:styleId="EndNoteBibliography">
    <w:name w:val="EndNote Bibliography"/>
    <w:basedOn w:val="Normal"/>
    <w:autoRedefine/>
    <w:qFormat/>
    <w:rsid w:val="006A581F"/>
    <w:pPr>
      <w:ind w:left="288" w:hanging="288"/>
    </w:pPr>
    <w:rPr>
      <w:rFonts w:cs="Times New Roman"/>
    </w:rPr>
  </w:style>
  <w:style w:type="table" w:customStyle="1" w:styleId="Style1">
    <w:name w:val="Style1"/>
    <w:basedOn w:val="TableNormal"/>
    <w:uiPriority w:val="99"/>
    <w:rsid w:val="00836F7B"/>
    <w:pPr>
      <w:spacing w:after="0"/>
    </w:pPr>
    <w:rPr>
      <w:rFonts w:ascii="Times New Roman" w:hAnsi="Times New Roman"/>
      <w:sz w:val="16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59"/>
    <w:rsid w:val="00836F7B"/>
    <w:pPr>
      <w:spacing w:after="0"/>
    </w:pPr>
    <w:rPr>
      <w:rFonts w:ascii="Times New Roman" w:hAnsi="Times New Roman"/>
      <w:sz w:val="16"/>
      <w:szCs w:val="16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rsid w:val="00836F7B"/>
    <w:rPr>
      <w:rFonts w:ascii="Times New Roman" w:eastAsiaTheme="majorEastAsia" w:hAnsi="Times New Roman" w:cs="Times New Roman"/>
      <w:bCs/>
      <w:iCs/>
      <w:color w:val="000000" w:themeColor="text1"/>
      <w:sz w:val="24"/>
      <w:szCs w:val="24"/>
    </w:rPr>
  </w:style>
  <w:style w:type="paragraph" w:customStyle="1" w:styleId="EndNoteBibliographyTitle">
    <w:name w:val="EndNote Bibliography Title"/>
    <w:basedOn w:val="Normal"/>
    <w:rsid w:val="007B3D8D"/>
    <w:pPr>
      <w:spacing w:after="0"/>
      <w:jc w:val="center"/>
    </w:pPr>
    <w:rPr>
      <w:rFonts w:cs="Times New Roman"/>
    </w:rPr>
  </w:style>
  <w:style w:type="paragraph" w:styleId="Footer">
    <w:name w:val="footer"/>
    <w:basedOn w:val="Normal"/>
    <w:link w:val="FooterChar"/>
    <w:uiPriority w:val="99"/>
    <w:unhideWhenUsed/>
    <w:rsid w:val="00DF275E"/>
    <w:pPr>
      <w:tabs>
        <w:tab w:val="center" w:pos="4320"/>
        <w:tab w:val="right" w:pos="8640"/>
      </w:tabs>
      <w:spacing w:before="0" w:after="0"/>
    </w:pPr>
  </w:style>
  <w:style w:type="character" w:customStyle="1" w:styleId="FooterChar">
    <w:name w:val="Footer Char"/>
    <w:basedOn w:val="DefaultParagraphFont"/>
    <w:link w:val="Footer"/>
    <w:uiPriority w:val="99"/>
    <w:rsid w:val="00DF275E"/>
    <w:rPr>
      <w:rFonts w:ascii="Times New Roman" w:hAnsi="Times New Roman"/>
      <w:sz w:val="24"/>
    </w:rPr>
  </w:style>
  <w:style w:type="character" w:styleId="PageNumber">
    <w:name w:val="page number"/>
    <w:basedOn w:val="DefaultParagraphFont"/>
    <w:uiPriority w:val="99"/>
    <w:semiHidden/>
    <w:unhideWhenUsed/>
    <w:rsid w:val="00DF275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765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283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448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00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52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030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82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49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078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12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598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04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63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4</TotalTime>
  <Pages>52</Pages>
  <Words>60369</Words>
  <Characters>344107</Characters>
  <Application>Microsoft Macintosh Word</Application>
  <DocSecurity>0</DocSecurity>
  <Lines>2867</Lines>
  <Paragraphs>807</Paragraphs>
  <ScaleCrop>false</ScaleCrop>
  <Company>SA Technologies</Company>
  <LinksUpToDate>false</LinksUpToDate>
  <CharactersWithSpaces>4036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a Endsley</dc:creator>
  <cp:keywords/>
  <dc:description/>
  <cp:lastModifiedBy>Mica Endsley</cp:lastModifiedBy>
  <cp:revision>103</cp:revision>
  <dcterms:created xsi:type="dcterms:W3CDTF">2019-04-24T20:42:00Z</dcterms:created>
  <dcterms:modified xsi:type="dcterms:W3CDTF">2019-08-20T14:08:00Z</dcterms:modified>
</cp:coreProperties>
</file>